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A36B9E" w14:textId="77777777" w:rsidR="006468B8" w:rsidRDefault="006468B8" w:rsidP="00E7603E">
      <w:pPr>
        <w:pStyle w:val="NoSpacing"/>
        <w:spacing w:line="360" w:lineRule="auto"/>
        <w:jc w:val="both"/>
      </w:pPr>
    </w:p>
    <w:p w14:paraId="2CA36B9F" w14:textId="77777777" w:rsidR="006468B8" w:rsidRDefault="006468B8" w:rsidP="00E7603E">
      <w:pPr>
        <w:pStyle w:val="NoSpacing"/>
        <w:spacing w:line="360" w:lineRule="auto"/>
        <w:jc w:val="both"/>
      </w:pPr>
    </w:p>
    <w:p w14:paraId="2CA36BA0" w14:textId="77777777" w:rsidR="006468B8" w:rsidRDefault="006468B8" w:rsidP="00E7603E">
      <w:pPr>
        <w:pStyle w:val="NoSpacing"/>
        <w:spacing w:line="360" w:lineRule="auto"/>
        <w:jc w:val="center"/>
      </w:pPr>
    </w:p>
    <w:p w14:paraId="74D30C87" w14:textId="77777777" w:rsidR="00AF07F8" w:rsidRDefault="00AF07F8" w:rsidP="00E7603E">
      <w:pPr>
        <w:pStyle w:val="NoSpacing"/>
        <w:spacing w:line="360" w:lineRule="auto"/>
        <w:jc w:val="center"/>
      </w:pPr>
      <w:r>
        <w:rPr>
          <w:noProof/>
          <w:lang w:eastAsia="en-GB"/>
        </w:rPr>
        <w:drawing>
          <wp:inline distT="0" distB="0" distL="0" distR="0" wp14:anchorId="5F9483C3" wp14:editId="5F8FBF42">
            <wp:extent cx="4752975" cy="1704975"/>
            <wp:effectExtent l="0" t="0" r="9525" b="95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52975" cy="1704975"/>
                    </a:xfrm>
                    <a:prstGeom prst="rect">
                      <a:avLst/>
                    </a:prstGeom>
                    <a:noFill/>
                    <a:ln>
                      <a:noFill/>
                    </a:ln>
                  </pic:spPr>
                </pic:pic>
              </a:graphicData>
            </a:graphic>
          </wp:inline>
        </w:drawing>
      </w:r>
    </w:p>
    <w:p w14:paraId="2CA36BA2" w14:textId="77777777" w:rsidR="006468B8" w:rsidRDefault="006468B8" w:rsidP="00E7603E">
      <w:pPr>
        <w:pStyle w:val="NoSpacing"/>
        <w:spacing w:line="360" w:lineRule="auto"/>
        <w:jc w:val="center"/>
      </w:pPr>
    </w:p>
    <w:p w14:paraId="2CA36BA3" w14:textId="77777777" w:rsidR="006468B8" w:rsidRDefault="006468B8" w:rsidP="00E7603E">
      <w:pPr>
        <w:pStyle w:val="NoSpacing"/>
        <w:spacing w:line="360" w:lineRule="auto"/>
        <w:jc w:val="center"/>
      </w:pPr>
    </w:p>
    <w:p w14:paraId="2CA36BA8" w14:textId="77777777" w:rsidR="006468B8" w:rsidRDefault="006468B8" w:rsidP="00E7603E">
      <w:pPr>
        <w:pStyle w:val="NoSpacing"/>
        <w:spacing w:line="360" w:lineRule="auto"/>
        <w:jc w:val="center"/>
      </w:pPr>
    </w:p>
    <w:p w14:paraId="2CA36BA9" w14:textId="77777777" w:rsidR="006468B8" w:rsidRDefault="006468B8" w:rsidP="00E7603E">
      <w:pPr>
        <w:pStyle w:val="NoSpacing"/>
        <w:spacing w:line="360" w:lineRule="auto"/>
        <w:jc w:val="center"/>
      </w:pPr>
    </w:p>
    <w:p w14:paraId="2CA36BAA" w14:textId="77777777" w:rsidR="006468B8" w:rsidRDefault="006468B8" w:rsidP="00E7603E">
      <w:pPr>
        <w:pStyle w:val="NoSpacing"/>
        <w:spacing w:line="360" w:lineRule="auto"/>
        <w:jc w:val="center"/>
      </w:pPr>
    </w:p>
    <w:p w14:paraId="2CA36BAB" w14:textId="77777777" w:rsidR="006468B8" w:rsidRDefault="00922C1F" w:rsidP="00E7603E">
      <w:pPr>
        <w:pStyle w:val="NoSpacing"/>
        <w:spacing w:line="360" w:lineRule="auto"/>
        <w:jc w:val="center"/>
        <w:rPr>
          <w:sz w:val="24"/>
        </w:rPr>
      </w:pPr>
      <w:r>
        <w:rPr>
          <w:sz w:val="24"/>
        </w:rPr>
        <w:t>Title of Assessment: Dissertation</w:t>
      </w:r>
    </w:p>
    <w:p w14:paraId="2CA36BAC" w14:textId="77777777" w:rsidR="006468B8" w:rsidRDefault="006468B8" w:rsidP="00E7603E">
      <w:pPr>
        <w:pStyle w:val="NoSpacing"/>
        <w:spacing w:line="360" w:lineRule="auto"/>
        <w:jc w:val="center"/>
      </w:pPr>
    </w:p>
    <w:p w14:paraId="2CA36BAD" w14:textId="77777777" w:rsidR="006468B8" w:rsidRDefault="006468B8" w:rsidP="00E7603E">
      <w:pPr>
        <w:pStyle w:val="NoSpacing"/>
        <w:spacing w:line="360" w:lineRule="auto"/>
        <w:jc w:val="center"/>
      </w:pPr>
    </w:p>
    <w:p w14:paraId="2CA36BAE" w14:textId="77777777" w:rsidR="006468B8" w:rsidRDefault="006468B8" w:rsidP="00E7603E">
      <w:pPr>
        <w:pStyle w:val="NoSpacing"/>
        <w:spacing w:line="360" w:lineRule="auto"/>
        <w:jc w:val="center"/>
      </w:pPr>
    </w:p>
    <w:p w14:paraId="2CA36BAF" w14:textId="77777777" w:rsidR="006468B8" w:rsidRDefault="00922C1F" w:rsidP="00E7603E">
      <w:pPr>
        <w:pStyle w:val="NoSpacing"/>
        <w:spacing w:line="360" w:lineRule="auto"/>
        <w:jc w:val="center"/>
      </w:pPr>
      <w:r>
        <w:t xml:space="preserve">Examination Number: </w:t>
      </w:r>
      <w:r>
        <w:rPr>
          <w:rFonts w:ascii="Calibri" w:hAnsi="Calibri" w:cs="Calibri"/>
          <w:color w:val="000000"/>
        </w:rPr>
        <w:t>B139763</w:t>
      </w:r>
    </w:p>
    <w:p w14:paraId="2CA36BB0" w14:textId="77777777" w:rsidR="006468B8" w:rsidRDefault="006468B8" w:rsidP="00E7603E">
      <w:pPr>
        <w:pStyle w:val="NoSpacing"/>
        <w:spacing w:line="360" w:lineRule="auto"/>
        <w:jc w:val="center"/>
      </w:pPr>
    </w:p>
    <w:p w14:paraId="2CA36BB1" w14:textId="77777777" w:rsidR="006468B8" w:rsidRDefault="006468B8" w:rsidP="00E7603E">
      <w:pPr>
        <w:pStyle w:val="NoSpacing"/>
        <w:spacing w:line="360" w:lineRule="auto"/>
        <w:jc w:val="center"/>
      </w:pPr>
    </w:p>
    <w:p w14:paraId="2CA36BB2" w14:textId="77777777" w:rsidR="006468B8" w:rsidRDefault="00922C1F" w:rsidP="00E7603E">
      <w:pPr>
        <w:pStyle w:val="NoSpacing"/>
        <w:spacing w:line="360" w:lineRule="auto"/>
        <w:ind w:left="1418" w:right="1088"/>
        <w:jc w:val="center"/>
        <w:rPr>
          <w:i/>
        </w:rPr>
      </w:pPr>
      <w:r>
        <w:rPr>
          <w:i/>
        </w:rPr>
        <w:t>Please use this number as your “Submission Title” in</w:t>
      </w:r>
    </w:p>
    <w:p w14:paraId="2CA36BB3" w14:textId="77777777" w:rsidR="006468B8" w:rsidRDefault="00922C1F" w:rsidP="00E7603E">
      <w:pPr>
        <w:pStyle w:val="NoSpacing"/>
        <w:spacing w:line="360" w:lineRule="auto"/>
        <w:ind w:left="1418" w:right="1088"/>
        <w:jc w:val="center"/>
        <w:rPr>
          <w:i/>
        </w:rPr>
      </w:pPr>
      <w:r>
        <w:rPr>
          <w:i/>
        </w:rPr>
        <w:t>Learn when you submit your essay online.</w:t>
      </w:r>
    </w:p>
    <w:p w14:paraId="2CA36BB4" w14:textId="77777777" w:rsidR="006468B8" w:rsidRDefault="006468B8" w:rsidP="00E7603E">
      <w:pPr>
        <w:pStyle w:val="NoSpacing"/>
        <w:spacing w:line="360" w:lineRule="auto"/>
        <w:jc w:val="center"/>
      </w:pPr>
    </w:p>
    <w:p w14:paraId="2CA36BB5" w14:textId="77777777" w:rsidR="006468B8" w:rsidRDefault="006468B8" w:rsidP="00E7603E">
      <w:pPr>
        <w:pStyle w:val="NoSpacing"/>
        <w:spacing w:line="360" w:lineRule="auto"/>
        <w:jc w:val="center"/>
      </w:pPr>
    </w:p>
    <w:p w14:paraId="2CA36BB6" w14:textId="77777777" w:rsidR="006468B8" w:rsidRDefault="006468B8" w:rsidP="00E7603E">
      <w:pPr>
        <w:pStyle w:val="NoSpacing"/>
        <w:spacing w:line="360" w:lineRule="auto"/>
        <w:jc w:val="center"/>
      </w:pPr>
    </w:p>
    <w:p w14:paraId="2CA36BB7" w14:textId="77777777" w:rsidR="006468B8" w:rsidRDefault="00922C1F" w:rsidP="00E7603E">
      <w:pPr>
        <w:pStyle w:val="NoSpacing"/>
        <w:spacing w:line="360" w:lineRule="auto"/>
        <w:jc w:val="center"/>
      </w:pPr>
      <w:r>
        <w:t>Course Name: Integrative Neuroscience</w:t>
      </w:r>
    </w:p>
    <w:p w14:paraId="2CA36BB8" w14:textId="77777777" w:rsidR="006468B8" w:rsidRDefault="006468B8" w:rsidP="00E7603E">
      <w:pPr>
        <w:pStyle w:val="NoSpacing"/>
        <w:spacing w:line="360" w:lineRule="auto"/>
        <w:jc w:val="center"/>
      </w:pPr>
    </w:p>
    <w:p w14:paraId="2CA36BB9" w14:textId="77777777" w:rsidR="006468B8" w:rsidRDefault="006468B8" w:rsidP="00E7603E">
      <w:pPr>
        <w:pStyle w:val="NoSpacing"/>
        <w:spacing w:line="360" w:lineRule="auto"/>
        <w:jc w:val="center"/>
      </w:pPr>
    </w:p>
    <w:p w14:paraId="2CA36BBA" w14:textId="77777777" w:rsidR="006468B8" w:rsidRDefault="006468B8" w:rsidP="00E7603E">
      <w:pPr>
        <w:pStyle w:val="NoSpacing"/>
        <w:spacing w:line="360" w:lineRule="auto"/>
        <w:jc w:val="center"/>
      </w:pPr>
    </w:p>
    <w:p w14:paraId="2CA36BBB" w14:textId="7476E125" w:rsidR="006468B8" w:rsidRDefault="00922C1F" w:rsidP="00E7603E">
      <w:pPr>
        <w:pStyle w:val="NoSpacing"/>
        <w:spacing w:line="360" w:lineRule="auto"/>
        <w:jc w:val="center"/>
      </w:pPr>
      <w:r w:rsidRPr="00601931">
        <w:t>Word count:</w:t>
      </w:r>
      <w:r w:rsidR="00601931">
        <w:t xml:space="preserve"> 7921</w:t>
      </w:r>
    </w:p>
    <w:p w14:paraId="2CA36BBC" w14:textId="77777777" w:rsidR="006468B8" w:rsidRDefault="006468B8" w:rsidP="00E7603E">
      <w:pPr>
        <w:pStyle w:val="NoSpacing"/>
        <w:spacing w:line="360" w:lineRule="auto"/>
        <w:jc w:val="center"/>
      </w:pPr>
    </w:p>
    <w:p w14:paraId="2CA36BBD" w14:textId="77777777" w:rsidR="006468B8" w:rsidRDefault="006468B8" w:rsidP="00E7603E">
      <w:pPr>
        <w:pStyle w:val="NoSpacing"/>
        <w:spacing w:line="360" w:lineRule="auto"/>
        <w:jc w:val="center"/>
      </w:pPr>
    </w:p>
    <w:p w14:paraId="2CA36BBE" w14:textId="77777777" w:rsidR="006468B8" w:rsidRDefault="006468B8" w:rsidP="00E7603E">
      <w:pPr>
        <w:pStyle w:val="NoSpacing"/>
        <w:spacing w:line="360" w:lineRule="auto"/>
        <w:jc w:val="center"/>
      </w:pPr>
    </w:p>
    <w:p w14:paraId="2CA36BBF" w14:textId="77777777" w:rsidR="006468B8" w:rsidRDefault="006468B8" w:rsidP="00E7603E">
      <w:pPr>
        <w:pStyle w:val="NoSpacing"/>
        <w:spacing w:line="360" w:lineRule="auto"/>
        <w:jc w:val="center"/>
      </w:pPr>
    </w:p>
    <w:p w14:paraId="2CA36BC0" w14:textId="77777777" w:rsidR="006468B8" w:rsidRDefault="006468B8" w:rsidP="00E7603E">
      <w:pPr>
        <w:pStyle w:val="NoSpacing"/>
        <w:spacing w:line="360" w:lineRule="auto"/>
        <w:jc w:val="center"/>
      </w:pPr>
    </w:p>
    <w:p w14:paraId="2CA36BC1" w14:textId="77777777" w:rsidR="006468B8" w:rsidRDefault="006468B8" w:rsidP="00E7603E">
      <w:pPr>
        <w:pStyle w:val="NoSpacing"/>
        <w:spacing w:line="360" w:lineRule="auto"/>
        <w:jc w:val="center"/>
      </w:pPr>
    </w:p>
    <w:p w14:paraId="2CA36BC2" w14:textId="77777777" w:rsidR="006468B8" w:rsidRDefault="006468B8" w:rsidP="00E7603E">
      <w:pPr>
        <w:pStyle w:val="NoSpacing"/>
        <w:spacing w:line="360" w:lineRule="auto"/>
        <w:jc w:val="both"/>
      </w:pPr>
    </w:p>
    <w:p w14:paraId="2CA36BC9" w14:textId="77777777" w:rsidR="006468B8" w:rsidRDefault="006468B8" w:rsidP="00E7603E">
      <w:pPr>
        <w:spacing w:line="360" w:lineRule="auto"/>
        <w:jc w:val="both"/>
        <w:rPr>
          <w:rFonts w:asciiTheme="majorHAnsi" w:hAnsiTheme="majorHAnsi" w:cstheme="majorHAnsi"/>
          <w:sz w:val="32"/>
        </w:rPr>
      </w:pPr>
    </w:p>
    <w:p w14:paraId="2CA36BCA" w14:textId="77777777" w:rsidR="006468B8" w:rsidRDefault="006468B8" w:rsidP="00E7603E">
      <w:pPr>
        <w:spacing w:line="360" w:lineRule="auto"/>
        <w:jc w:val="both"/>
        <w:rPr>
          <w:rFonts w:asciiTheme="majorHAnsi" w:hAnsiTheme="majorHAnsi" w:cstheme="majorHAnsi"/>
          <w:sz w:val="32"/>
        </w:rPr>
      </w:pPr>
    </w:p>
    <w:p w14:paraId="2CA36BCB" w14:textId="77777777" w:rsidR="006468B8" w:rsidRDefault="006468B8" w:rsidP="00E7603E">
      <w:pPr>
        <w:spacing w:line="360" w:lineRule="auto"/>
        <w:jc w:val="both"/>
        <w:rPr>
          <w:rFonts w:asciiTheme="majorHAnsi" w:hAnsiTheme="majorHAnsi" w:cstheme="majorHAnsi"/>
          <w:sz w:val="32"/>
        </w:rPr>
      </w:pPr>
    </w:p>
    <w:p w14:paraId="2CA36BCC" w14:textId="77777777" w:rsidR="006468B8" w:rsidRDefault="006468B8" w:rsidP="00E7603E">
      <w:pPr>
        <w:spacing w:line="360" w:lineRule="auto"/>
        <w:jc w:val="center"/>
        <w:rPr>
          <w:rFonts w:asciiTheme="majorHAnsi" w:hAnsiTheme="majorHAnsi" w:cstheme="majorHAnsi"/>
          <w:sz w:val="32"/>
        </w:rPr>
      </w:pPr>
    </w:p>
    <w:p w14:paraId="2CA36BCD" w14:textId="34496CB1" w:rsidR="006468B8" w:rsidRDefault="00922C1F" w:rsidP="00E7603E">
      <w:pPr>
        <w:spacing w:line="360" w:lineRule="auto"/>
        <w:jc w:val="center"/>
        <w:rPr>
          <w:sz w:val="48"/>
          <w:szCs w:val="48"/>
        </w:rPr>
      </w:pPr>
      <w:r>
        <w:rPr>
          <w:sz w:val="48"/>
          <w:szCs w:val="48"/>
        </w:rPr>
        <w:t xml:space="preserve">The relationship between structural and functional networks in </w:t>
      </w:r>
      <w:r w:rsidR="00A247FC" w:rsidRPr="00A247FC">
        <w:rPr>
          <w:i/>
          <w:iCs/>
          <w:sz w:val="48"/>
          <w:szCs w:val="48"/>
        </w:rPr>
        <w:t>C. elegans</w:t>
      </w:r>
    </w:p>
    <w:p w14:paraId="2CA36BCE" w14:textId="77777777" w:rsidR="006468B8" w:rsidRDefault="006468B8" w:rsidP="00E7603E">
      <w:pPr>
        <w:pStyle w:val="TOCHeading"/>
        <w:spacing w:line="360" w:lineRule="auto"/>
        <w:jc w:val="both"/>
        <w:rPr>
          <w:rFonts w:asciiTheme="minorHAnsi" w:eastAsiaTheme="minorHAnsi" w:hAnsiTheme="minorHAnsi" w:cstheme="minorBidi"/>
          <w:color w:val="auto"/>
          <w:sz w:val="22"/>
          <w:szCs w:val="22"/>
          <w:lang w:val="en-GB"/>
        </w:rPr>
      </w:pPr>
    </w:p>
    <w:p w14:paraId="2CA36BCF" w14:textId="77777777" w:rsidR="006468B8" w:rsidRDefault="006468B8" w:rsidP="00E7603E">
      <w:pPr>
        <w:spacing w:line="360" w:lineRule="auto"/>
        <w:jc w:val="both"/>
      </w:pPr>
    </w:p>
    <w:p w14:paraId="2CA36BD0" w14:textId="77777777" w:rsidR="006468B8" w:rsidRDefault="006468B8" w:rsidP="00E7603E">
      <w:pPr>
        <w:spacing w:line="360" w:lineRule="auto"/>
        <w:jc w:val="both"/>
      </w:pPr>
    </w:p>
    <w:p w14:paraId="2CA36BD1" w14:textId="77777777" w:rsidR="006468B8" w:rsidRDefault="006468B8" w:rsidP="00E7603E">
      <w:pPr>
        <w:spacing w:line="360" w:lineRule="auto"/>
        <w:jc w:val="both"/>
      </w:pPr>
    </w:p>
    <w:p w14:paraId="2CA36BD2" w14:textId="77777777" w:rsidR="006468B8" w:rsidRDefault="006468B8" w:rsidP="00E7603E">
      <w:pPr>
        <w:spacing w:line="360" w:lineRule="auto"/>
        <w:jc w:val="both"/>
      </w:pPr>
    </w:p>
    <w:p w14:paraId="2CA36BD3" w14:textId="77777777" w:rsidR="006468B8" w:rsidRDefault="006468B8" w:rsidP="00E7603E">
      <w:pPr>
        <w:spacing w:line="360" w:lineRule="auto"/>
        <w:jc w:val="both"/>
      </w:pPr>
    </w:p>
    <w:p w14:paraId="2CA36BD4" w14:textId="77777777" w:rsidR="006468B8" w:rsidRDefault="006468B8" w:rsidP="00E7603E">
      <w:pPr>
        <w:spacing w:line="360" w:lineRule="auto"/>
        <w:jc w:val="both"/>
      </w:pPr>
    </w:p>
    <w:p w14:paraId="2CA36BD5" w14:textId="77777777" w:rsidR="006468B8" w:rsidRDefault="006468B8" w:rsidP="00E7603E">
      <w:pPr>
        <w:spacing w:line="360" w:lineRule="auto"/>
        <w:jc w:val="both"/>
      </w:pPr>
    </w:p>
    <w:p w14:paraId="2CA36BD6" w14:textId="77777777" w:rsidR="006468B8" w:rsidRDefault="006468B8" w:rsidP="00E7603E">
      <w:pPr>
        <w:spacing w:line="360" w:lineRule="auto"/>
        <w:jc w:val="both"/>
      </w:pPr>
    </w:p>
    <w:p w14:paraId="2CA36BDB" w14:textId="77777777" w:rsidR="006468B8" w:rsidRDefault="006468B8" w:rsidP="00E7603E">
      <w:pPr>
        <w:spacing w:line="360" w:lineRule="auto"/>
        <w:jc w:val="both"/>
      </w:pPr>
    </w:p>
    <w:p w14:paraId="2CA36BDC" w14:textId="77777777" w:rsidR="006468B8" w:rsidRDefault="006468B8" w:rsidP="00E7603E">
      <w:pPr>
        <w:spacing w:line="360" w:lineRule="auto"/>
        <w:jc w:val="both"/>
      </w:pPr>
    </w:p>
    <w:sdt>
      <w:sdtPr>
        <w:rPr>
          <w:rFonts w:asciiTheme="minorHAnsi" w:eastAsiaTheme="minorHAnsi" w:hAnsiTheme="minorHAnsi" w:cstheme="minorBidi"/>
          <w:color w:val="auto"/>
          <w:sz w:val="22"/>
          <w:szCs w:val="22"/>
          <w:lang w:val="en-GB"/>
        </w:rPr>
        <w:id w:val="681624087"/>
        <w:docPartObj>
          <w:docPartGallery w:val="Table of Contents"/>
          <w:docPartUnique/>
        </w:docPartObj>
      </w:sdtPr>
      <w:sdtEndPr>
        <w:rPr>
          <w:b/>
          <w:bCs/>
          <w:noProof/>
        </w:rPr>
      </w:sdtEndPr>
      <w:sdtContent>
        <w:p w14:paraId="2CA36BDD" w14:textId="1BD8D1EC" w:rsidR="006468B8" w:rsidRDefault="00922C1F" w:rsidP="00E7603E">
          <w:pPr>
            <w:pStyle w:val="TOCHeading"/>
            <w:spacing w:line="360" w:lineRule="auto"/>
            <w:jc w:val="both"/>
          </w:pPr>
          <w:r>
            <w:t>Contents</w:t>
          </w:r>
        </w:p>
        <w:p w14:paraId="329B4AE1" w14:textId="342CCDDF" w:rsidR="00DC3C5D" w:rsidRDefault="003E4C10" w:rsidP="00DC3C5D">
          <w:pPr>
            <w:pStyle w:val="TOC1"/>
            <w:tabs>
              <w:tab w:val="right" w:leader="dot" w:pos="9350"/>
            </w:tabs>
            <w:spacing w:line="360" w:lineRule="auto"/>
            <w:rPr>
              <w:rFonts w:eastAsiaTheme="minorEastAsia"/>
              <w:noProof/>
              <w:lang w:eastAsia="en-GB"/>
            </w:rPr>
          </w:pPr>
          <w:r w:rsidRPr="2A65E374">
            <w:fldChar w:fldCharType="begin"/>
          </w:r>
          <w:r>
            <w:instrText xml:space="preserve"> TOC \o "1-3" \h \z \u </w:instrText>
          </w:r>
          <w:r w:rsidRPr="2A65E374">
            <w:fldChar w:fldCharType="separate"/>
          </w:r>
          <w:hyperlink w:anchor="_Toc16095098" w:history="1">
            <w:r w:rsidR="00DC3C5D" w:rsidRPr="0083418F">
              <w:rPr>
                <w:rStyle w:val="Hyperlink"/>
                <w:b/>
                <w:bCs/>
                <w:noProof/>
              </w:rPr>
              <w:t>Abstract</w:t>
            </w:r>
            <w:r w:rsidR="00DC3C5D">
              <w:rPr>
                <w:noProof/>
                <w:webHidden/>
              </w:rPr>
              <w:tab/>
            </w:r>
            <w:r w:rsidR="00DC3C5D">
              <w:rPr>
                <w:noProof/>
                <w:webHidden/>
              </w:rPr>
              <w:fldChar w:fldCharType="begin"/>
            </w:r>
            <w:r w:rsidR="00DC3C5D">
              <w:rPr>
                <w:noProof/>
                <w:webHidden/>
              </w:rPr>
              <w:instrText xml:space="preserve"> PAGEREF _Toc16095098 \h </w:instrText>
            </w:r>
            <w:r w:rsidR="00DC3C5D">
              <w:rPr>
                <w:noProof/>
                <w:webHidden/>
              </w:rPr>
            </w:r>
            <w:r w:rsidR="00DC3C5D">
              <w:rPr>
                <w:noProof/>
                <w:webHidden/>
              </w:rPr>
              <w:fldChar w:fldCharType="separate"/>
            </w:r>
            <w:r w:rsidR="00DC3C5D">
              <w:rPr>
                <w:noProof/>
                <w:webHidden/>
              </w:rPr>
              <w:t>3</w:t>
            </w:r>
            <w:r w:rsidR="00DC3C5D">
              <w:rPr>
                <w:noProof/>
                <w:webHidden/>
              </w:rPr>
              <w:fldChar w:fldCharType="end"/>
            </w:r>
          </w:hyperlink>
        </w:p>
        <w:p w14:paraId="0A945E14" w14:textId="5690A633" w:rsidR="00DC3C5D" w:rsidRDefault="00DC3C5D" w:rsidP="00DC3C5D">
          <w:pPr>
            <w:pStyle w:val="TOC1"/>
            <w:tabs>
              <w:tab w:val="right" w:leader="dot" w:pos="9350"/>
            </w:tabs>
            <w:spacing w:line="360" w:lineRule="auto"/>
            <w:rPr>
              <w:rFonts w:eastAsiaTheme="minorEastAsia"/>
              <w:noProof/>
              <w:lang w:eastAsia="en-GB"/>
            </w:rPr>
          </w:pPr>
          <w:hyperlink w:anchor="_Toc16095099" w:history="1">
            <w:r w:rsidRPr="0083418F">
              <w:rPr>
                <w:rStyle w:val="Hyperlink"/>
                <w:b/>
                <w:bCs/>
                <w:noProof/>
              </w:rPr>
              <w:t>Introduction</w:t>
            </w:r>
            <w:r>
              <w:rPr>
                <w:noProof/>
                <w:webHidden/>
              </w:rPr>
              <w:tab/>
            </w:r>
            <w:r>
              <w:rPr>
                <w:noProof/>
                <w:webHidden/>
              </w:rPr>
              <w:fldChar w:fldCharType="begin"/>
            </w:r>
            <w:r>
              <w:rPr>
                <w:noProof/>
                <w:webHidden/>
              </w:rPr>
              <w:instrText xml:space="preserve"> PAGEREF _Toc16095099 \h </w:instrText>
            </w:r>
            <w:r>
              <w:rPr>
                <w:noProof/>
                <w:webHidden/>
              </w:rPr>
            </w:r>
            <w:r>
              <w:rPr>
                <w:noProof/>
                <w:webHidden/>
              </w:rPr>
              <w:fldChar w:fldCharType="separate"/>
            </w:r>
            <w:r>
              <w:rPr>
                <w:noProof/>
                <w:webHidden/>
              </w:rPr>
              <w:t>4</w:t>
            </w:r>
            <w:r>
              <w:rPr>
                <w:noProof/>
                <w:webHidden/>
              </w:rPr>
              <w:fldChar w:fldCharType="end"/>
            </w:r>
          </w:hyperlink>
        </w:p>
        <w:p w14:paraId="78E9CB8D" w14:textId="24FD4639" w:rsidR="00DC3C5D" w:rsidRDefault="00DC3C5D" w:rsidP="00DC3C5D">
          <w:pPr>
            <w:pStyle w:val="TOC1"/>
            <w:tabs>
              <w:tab w:val="right" w:leader="dot" w:pos="9350"/>
            </w:tabs>
            <w:spacing w:line="360" w:lineRule="auto"/>
            <w:rPr>
              <w:rFonts w:eastAsiaTheme="minorEastAsia"/>
              <w:noProof/>
              <w:lang w:eastAsia="en-GB"/>
            </w:rPr>
          </w:pPr>
          <w:hyperlink w:anchor="_Toc16095100" w:history="1">
            <w:r w:rsidRPr="0083418F">
              <w:rPr>
                <w:rStyle w:val="Hyperlink"/>
                <w:b/>
                <w:noProof/>
              </w:rPr>
              <w:t>Aims</w:t>
            </w:r>
            <w:r>
              <w:rPr>
                <w:noProof/>
                <w:webHidden/>
              </w:rPr>
              <w:tab/>
            </w:r>
            <w:r>
              <w:rPr>
                <w:noProof/>
                <w:webHidden/>
              </w:rPr>
              <w:fldChar w:fldCharType="begin"/>
            </w:r>
            <w:r>
              <w:rPr>
                <w:noProof/>
                <w:webHidden/>
              </w:rPr>
              <w:instrText xml:space="preserve"> PAGEREF _Toc16095100 \h </w:instrText>
            </w:r>
            <w:r>
              <w:rPr>
                <w:noProof/>
                <w:webHidden/>
              </w:rPr>
            </w:r>
            <w:r>
              <w:rPr>
                <w:noProof/>
                <w:webHidden/>
              </w:rPr>
              <w:fldChar w:fldCharType="separate"/>
            </w:r>
            <w:r>
              <w:rPr>
                <w:noProof/>
                <w:webHidden/>
              </w:rPr>
              <w:t>7</w:t>
            </w:r>
            <w:r>
              <w:rPr>
                <w:noProof/>
                <w:webHidden/>
              </w:rPr>
              <w:fldChar w:fldCharType="end"/>
            </w:r>
          </w:hyperlink>
        </w:p>
        <w:p w14:paraId="3C32D975" w14:textId="4F01DEC1" w:rsidR="00DC3C5D" w:rsidRDefault="00DC3C5D" w:rsidP="00DC3C5D">
          <w:pPr>
            <w:pStyle w:val="TOC1"/>
            <w:tabs>
              <w:tab w:val="right" w:leader="dot" w:pos="9350"/>
            </w:tabs>
            <w:spacing w:line="360" w:lineRule="auto"/>
            <w:rPr>
              <w:rFonts w:eastAsiaTheme="minorEastAsia"/>
              <w:noProof/>
              <w:lang w:eastAsia="en-GB"/>
            </w:rPr>
          </w:pPr>
          <w:hyperlink w:anchor="_Toc16095101" w:history="1">
            <w:r w:rsidRPr="0083418F">
              <w:rPr>
                <w:rStyle w:val="Hyperlink"/>
                <w:b/>
                <w:noProof/>
              </w:rPr>
              <w:t>Methods</w:t>
            </w:r>
            <w:r>
              <w:rPr>
                <w:noProof/>
                <w:webHidden/>
              </w:rPr>
              <w:tab/>
            </w:r>
            <w:r>
              <w:rPr>
                <w:noProof/>
                <w:webHidden/>
              </w:rPr>
              <w:fldChar w:fldCharType="begin"/>
            </w:r>
            <w:r>
              <w:rPr>
                <w:noProof/>
                <w:webHidden/>
              </w:rPr>
              <w:instrText xml:space="preserve"> PAGEREF _Toc16095101 \h </w:instrText>
            </w:r>
            <w:r>
              <w:rPr>
                <w:noProof/>
                <w:webHidden/>
              </w:rPr>
            </w:r>
            <w:r>
              <w:rPr>
                <w:noProof/>
                <w:webHidden/>
              </w:rPr>
              <w:fldChar w:fldCharType="separate"/>
            </w:r>
            <w:r>
              <w:rPr>
                <w:noProof/>
                <w:webHidden/>
              </w:rPr>
              <w:t>8</w:t>
            </w:r>
            <w:r>
              <w:rPr>
                <w:noProof/>
                <w:webHidden/>
              </w:rPr>
              <w:fldChar w:fldCharType="end"/>
            </w:r>
          </w:hyperlink>
        </w:p>
        <w:p w14:paraId="05CD3373" w14:textId="21583BAF" w:rsidR="00DC3C5D" w:rsidRDefault="00DC3C5D" w:rsidP="00DC3C5D">
          <w:pPr>
            <w:pStyle w:val="TOC2"/>
            <w:tabs>
              <w:tab w:val="right" w:leader="dot" w:pos="9350"/>
            </w:tabs>
            <w:spacing w:line="360" w:lineRule="auto"/>
            <w:rPr>
              <w:rFonts w:eastAsiaTheme="minorEastAsia"/>
              <w:noProof/>
              <w:lang w:eastAsia="en-GB"/>
            </w:rPr>
          </w:pPr>
          <w:hyperlink w:anchor="_Toc16095102" w:history="1">
            <w:r w:rsidRPr="0083418F">
              <w:rPr>
                <w:rStyle w:val="Hyperlink"/>
                <w:i/>
                <w:noProof/>
              </w:rPr>
              <w:t>Network simulators</w:t>
            </w:r>
            <w:r>
              <w:rPr>
                <w:noProof/>
                <w:webHidden/>
              </w:rPr>
              <w:tab/>
            </w:r>
            <w:r>
              <w:rPr>
                <w:noProof/>
                <w:webHidden/>
              </w:rPr>
              <w:fldChar w:fldCharType="begin"/>
            </w:r>
            <w:r>
              <w:rPr>
                <w:noProof/>
                <w:webHidden/>
              </w:rPr>
              <w:instrText xml:space="preserve"> PAGEREF _Toc16095102 \h </w:instrText>
            </w:r>
            <w:r>
              <w:rPr>
                <w:noProof/>
                <w:webHidden/>
              </w:rPr>
            </w:r>
            <w:r>
              <w:rPr>
                <w:noProof/>
                <w:webHidden/>
              </w:rPr>
              <w:fldChar w:fldCharType="separate"/>
            </w:r>
            <w:r>
              <w:rPr>
                <w:noProof/>
                <w:webHidden/>
              </w:rPr>
              <w:t>8</w:t>
            </w:r>
            <w:r>
              <w:rPr>
                <w:noProof/>
                <w:webHidden/>
              </w:rPr>
              <w:fldChar w:fldCharType="end"/>
            </w:r>
          </w:hyperlink>
        </w:p>
        <w:p w14:paraId="2C3B835E" w14:textId="75FF37E5" w:rsidR="00DC3C5D" w:rsidRDefault="00DC3C5D" w:rsidP="00DC3C5D">
          <w:pPr>
            <w:pStyle w:val="TOC2"/>
            <w:tabs>
              <w:tab w:val="right" w:leader="dot" w:pos="9350"/>
            </w:tabs>
            <w:spacing w:line="360" w:lineRule="auto"/>
            <w:rPr>
              <w:rFonts w:eastAsiaTheme="minorEastAsia"/>
              <w:noProof/>
              <w:lang w:eastAsia="en-GB"/>
            </w:rPr>
          </w:pPr>
          <w:hyperlink w:anchor="_Toc16095103" w:history="1">
            <w:r w:rsidRPr="0083418F">
              <w:rPr>
                <w:rStyle w:val="Hyperlink"/>
                <w:bCs/>
                <w:i/>
                <w:iCs/>
                <w:noProof/>
              </w:rPr>
              <w:t>Network Characterization</w:t>
            </w:r>
            <w:r>
              <w:rPr>
                <w:noProof/>
                <w:webHidden/>
              </w:rPr>
              <w:tab/>
            </w:r>
            <w:r>
              <w:rPr>
                <w:noProof/>
                <w:webHidden/>
              </w:rPr>
              <w:fldChar w:fldCharType="begin"/>
            </w:r>
            <w:r>
              <w:rPr>
                <w:noProof/>
                <w:webHidden/>
              </w:rPr>
              <w:instrText xml:space="preserve"> PAGEREF _Toc16095103 \h </w:instrText>
            </w:r>
            <w:r>
              <w:rPr>
                <w:noProof/>
                <w:webHidden/>
              </w:rPr>
            </w:r>
            <w:r>
              <w:rPr>
                <w:noProof/>
                <w:webHidden/>
              </w:rPr>
              <w:fldChar w:fldCharType="separate"/>
            </w:r>
            <w:r>
              <w:rPr>
                <w:noProof/>
                <w:webHidden/>
              </w:rPr>
              <w:t>12</w:t>
            </w:r>
            <w:r>
              <w:rPr>
                <w:noProof/>
                <w:webHidden/>
              </w:rPr>
              <w:fldChar w:fldCharType="end"/>
            </w:r>
          </w:hyperlink>
        </w:p>
        <w:p w14:paraId="022B76A8" w14:textId="41CBA05C" w:rsidR="00DC3C5D" w:rsidRDefault="00DC3C5D" w:rsidP="00DC3C5D">
          <w:pPr>
            <w:pStyle w:val="TOC2"/>
            <w:tabs>
              <w:tab w:val="right" w:leader="dot" w:pos="9350"/>
            </w:tabs>
            <w:spacing w:line="360" w:lineRule="auto"/>
            <w:rPr>
              <w:rFonts w:eastAsiaTheme="minorEastAsia"/>
              <w:noProof/>
              <w:lang w:eastAsia="en-GB"/>
            </w:rPr>
          </w:pPr>
          <w:hyperlink w:anchor="_Toc16095104" w:history="1">
            <w:r w:rsidRPr="0083418F">
              <w:rPr>
                <w:rStyle w:val="Hyperlink"/>
                <w:i/>
                <w:noProof/>
              </w:rPr>
              <w:t>Granger Causality Analysis</w:t>
            </w:r>
            <w:r>
              <w:rPr>
                <w:noProof/>
                <w:webHidden/>
              </w:rPr>
              <w:tab/>
            </w:r>
            <w:r>
              <w:rPr>
                <w:noProof/>
                <w:webHidden/>
              </w:rPr>
              <w:fldChar w:fldCharType="begin"/>
            </w:r>
            <w:r>
              <w:rPr>
                <w:noProof/>
                <w:webHidden/>
              </w:rPr>
              <w:instrText xml:space="preserve"> PAGEREF _Toc16095104 \h </w:instrText>
            </w:r>
            <w:r>
              <w:rPr>
                <w:noProof/>
                <w:webHidden/>
              </w:rPr>
            </w:r>
            <w:r>
              <w:rPr>
                <w:noProof/>
                <w:webHidden/>
              </w:rPr>
              <w:fldChar w:fldCharType="separate"/>
            </w:r>
            <w:r>
              <w:rPr>
                <w:noProof/>
                <w:webHidden/>
              </w:rPr>
              <w:t>13</w:t>
            </w:r>
            <w:r>
              <w:rPr>
                <w:noProof/>
                <w:webHidden/>
              </w:rPr>
              <w:fldChar w:fldCharType="end"/>
            </w:r>
          </w:hyperlink>
        </w:p>
        <w:p w14:paraId="5873C5C6" w14:textId="7BE37FC9" w:rsidR="00DC3C5D" w:rsidRDefault="00DC3C5D" w:rsidP="00DC3C5D">
          <w:pPr>
            <w:pStyle w:val="TOC2"/>
            <w:tabs>
              <w:tab w:val="right" w:leader="dot" w:pos="9350"/>
            </w:tabs>
            <w:spacing w:line="360" w:lineRule="auto"/>
            <w:rPr>
              <w:rFonts w:eastAsiaTheme="minorEastAsia"/>
              <w:noProof/>
              <w:lang w:eastAsia="en-GB"/>
            </w:rPr>
          </w:pPr>
          <w:hyperlink w:anchor="_Toc16095105" w:history="1">
            <w:r w:rsidRPr="0083418F">
              <w:rPr>
                <w:rStyle w:val="Hyperlink"/>
                <w:i/>
                <w:noProof/>
              </w:rPr>
              <w:t>Data analysis and visualization</w:t>
            </w:r>
            <w:r>
              <w:rPr>
                <w:noProof/>
                <w:webHidden/>
              </w:rPr>
              <w:tab/>
            </w:r>
            <w:r>
              <w:rPr>
                <w:noProof/>
                <w:webHidden/>
              </w:rPr>
              <w:fldChar w:fldCharType="begin"/>
            </w:r>
            <w:r>
              <w:rPr>
                <w:noProof/>
                <w:webHidden/>
              </w:rPr>
              <w:instrText xml:space="preserve"> PAGEREF _Toc16095105 \h </w:instrText>
            </w:r>
            <w:r>
              <w:rPr>
                <w:noProof/>
                <w:webHidden/>
              </w:rPr>
            </w:r>
            <w:r>
              <w:rPr>
                <w:noProof/>
                <w:webHidden/>
              </w:rPr>
              <w:fldChar w:fldCharType="separate"/>
            </w:r>
            <w:r>
              <w:rPr>
                <w:noProof/>
                <w:webHidden/>
              </w:rPr>
              <w:t>14</w:t>
            </w:r>
            <w:r>
              <w:rPr>
                <w:noProof/>
                <w:webHidden/>
              </w:rPr>
              <w:fldChar w:fldCharType="end"/>
            </w:r>
          </w:hyperlink>
        </w:p>
        <w:p w14:paraId="6C77265B" w14:textId="68FCC693" w:rsidR="00DC3C5D" w:rsidRDefault="00DC3C5D" w:rsidP="00DC3C5D">
          <w:pPr>
            <w:pStyle w:val="TOC1"/>
            <w:tabs>
              <w:tab w:val="right" w:leader="dot" w:pos="9350"/>
            </w:tabs>
            <w:spacing w:line="360" w:lineRule="auto"/>
            <w:rPr>
              <w:rFonts w:eastAsiaTheme="minorEastAsia"/>
              <w:noProof/>
              <w:lang w:eastAsia="en-GB"/>
            </w:rPr>
          </w:pPr>
          <w:hyperlink w:anchor="_Toc16095106" w:history="1">
            <w:r w:rsidRPr="0083418F">
              <w:rPr>
                <w:rStyle w:val="Hyperlink"/>
                <w:b/>
                <w:bCs/>
                <w:noProof/>
              </w:rPr>
              <w:t>Results</w:t>
            </w:r>
            <w:r>
              <w:rPr>
                <w:noProof/>
                <w:webHidden/>
              </w:rPr>
              <w:tab/>
            </w:r>
            <w:r>
              <w:rPr>
                <w:noProof/>
                <w:webHidden/>
              </w:rPr>
              <w:fldChar w:fldCharType="begin"/>
            </w:r>
            <w:r>
              <w:rPr>
                <w:noProof/>
                <w:webHidden/>
              </w:rPr>
              <w:instrText xml:space="preserve"> PAGEREF _Toc16095106 \h </w:instrText>
            </w:r>
            <w:r>
              <w:rPr>
                <w:noProof/>
                <w:webHidden/>
              </w:rPr>
            </w:r>
            <w:r>
              <w:rPr>
                <w:noProof/>
                <w:webHidden/>
              </w:rPr>
              <w:fldChar w:fldCharType="separate"/>
            </w:r>
            <w:r>
              <w:rPr>
                <w:noProof/>
                <w:webHidden/>
              </w:rPr>
              <w:t>14</w:t>
            </w:r>
            <w:r>
              <w:rPr>
                <w:noProof/>
                <w:webHidden/>
              </w:rPr>
              <w:fldChar w:fldCharType="end"/>
            </w:r>
          </w:hyperlink>
        </w:p>
        <w:p w14:paraId="32075158" w14:textId="61770F81" w:rsidR="00DC3C5D" w:rsidRDefault="00DC3C5D" w:rsidP="00DC3C5D">
          <w:pPr>
            <w:pStyle w:val="TOC2"/>
            <w:tabs>
              <w:tab w:val="right" w:leader="dot" w:pos="9350"/>
            </w:tabs>
            <w:spacing w:line="360" w:lineRule="auto"/>
            <w:rPr>
              <w:rFonts w:eastAsiaTheme="minorEastAsia"/>
              <w:noProof/>
              <w:lang w:eastAsia="en-GB"/>
            </w:rPr>
          </w:pPr>
          <w:hyperlink w:anchor="_Toc16095107" w:history="1">
            <w:r w:rsidRPr="0083418F">
              <w:rPr>
                <w:rStyle w:val="Hyperlink"/>
                <w:i/>
                <w:iCs/>
                <w:noProof/>
              </w:rPr>
              <w:t>Simulator validation</w:t>
            </w:r>
            <w:r>
              <w:rPr>
                <w:noProof/>
                <w:webHidden/>
              </w:rPr>
              <w:tab/>
            </w:r>
            <w:r>
              <w:rPr>
                <w:noProof/>
                <w:webHidden/>
              </w:rPr>
              <w:fldChar w:fldCharType="begin"/>
            </w:r>
            <w:r>
              <w:rPr>
                <w:noProof/>
                <w:webHidden/>
              </w:rPr>
              <w:instrText xml:space="preserve"> PAGEREF _Toc16095107 \h </w:instrText>
            </w:r>
            <w:r>
              <w:rPr>
                <w:noProof/>
                <w:webHidden/>
              </w:rPr>
            </w:r>
            <w:r>
              <w:rPr>
                <w:noProof/>
                <w:webHidden/>
              </w:rPr>
              <w:fldChar w:fldCharType="separate"/>
            </w:r>
            <w:r>
              <w:rPr>
                <w:noProof/>
                <w:webHidden/>
              </w:rPr>
              <w:t>14</w:t>
            </w:r>
            <w:r>
              <w:rPr>
                <w:noProof/>
                <w:webHidden/>
              </w:rPr>
              <w:fldChar w:fldCharType="end"/>
            </w:r>
          </w:hyperlink>
        </w:p>
        <w:p w14:paraId="5DC8602E" w14:textId="3578FD34" w:rsidR="00DC3C5D" w:rsidRDefault="00DC3C5D" w:rsidP="00DC3C5D">
          <w:pPr>
            <w:pStyle w:val="TOC2"/>
            <w:tabs>
              <w:tab w:val="right" w:leader="dot" w:pos="9350"/>
            </w:tabs>
            <w:spacing w:line="360" w:lineRule="auto"/>
            <w:rPr>
              <w:rFonts w:eastAsiaTheme="minorEastAsia"/>
              <w:noProof/>
              <w:lang w:eastAsia="en-GB"/>
            </w:rPr>
          </w:pPr>
          <w:hyperlink w:anchor="_Toc16095108" w:history="1">
            <w:r w:rsidRPr="0083418F">
              <w:rPr>
                <w:rStyle w:val="Hyperlink"/>
                <w:i/>
                <w:iCs/>
                <w:noProof/>
              </w:rPr>
              <w:t>Network activity characterization</w:t>
            </w:r>
            <w:r>
              <w:rPr>
                <w:noProof/>
                <w:webHidden/>
              </w:rPr>
              <w:tab/>
            </w:r>
            <w:r>
              <w:rPr>
                <w:noProof/>
                <w:webHidden/>
              </w:rPr>
              <w:fldChar w:fldCharType="begin"/>
            </w:r>
            <w:r>
              <w:rPr>
                <w:noProof/>
                <w:webHidden/>
              </w:rPr>
              <w:instrText xml:space="preserve"> PAGEREF _Toc16095108 \h </w:instrText>
            </w:r>
            <w:r>
              <w:rPr>
                <w:noProof/>
                <w:webHidden/>
              </w:rPr>
            </w:r>
            <w:r>
              <w:rPr>
                <w:noProof/>
                <w:webHidden/>
              </w:rPr>
              <w:fldChar w:fldCharType="separate"/>
            </w:r>
            <w:r>
              <w:rPr>
                <w:noProof/>
                <w:webHidden/>
              </w:rPr>
              <w:t>16</w:t>
            </w:r>
            <w:r>
              <w:rPr>
                <w:noProof/>
                <w:webHidden/>
              </w:rPr>
              <w:fldChar w:fldCharType="end"/>
            </w:r>
          </w:hyperlink>
        </w:p>
        <w:p w14:paraId="6B1E9BED" w14:textId="1EF2756D" w:rsidR="00DC3C5D" w:rsidRDefault="00DC3C5D" w:rsidP="00DC3C5D">
          <w:pPr>
            <w:pStyle w:val="TOC3"/>
            <w:tabs>
              <w:tab w:val="right" w:leader="dot" w:pos="9350"/>
            </w:tabs>
            <w:spacing w:line="360" w:lineRule="auto"/>
            <w:rPr>
              <w:rFonts w:eastAsiaTheme="minorEastAsia"/>
              <w:noProof/>
              <w:lang w:eastAsia="en-GB"/>
            </w:rPr>
          </w:pPr>
          <w:hyperlink w:anchor="_Toc16095109" w:history="1">
            <w:r w:rsidRPr="0083418F">
              <w:rPr>
                <w:rStyle w:val="Hyperlink"/>
                <w:i/>
                <w:iCs/>
                <w:noProof/>
              </w:rPr>
              <w:t>Persistence</w:t>
            </w:r>
            <w:r>
              <w:rPr>
                <w:noProof/>
                <w:webHidden/>
              </w:rPr>
              <w:tab/>
            </w:r>
            <w:r>
              <w:rPr>
                <w:noProof/>
                <w:webHidden/>
              </w:rPr>
              <w:fldChar w:fldCharType="begin"/>
            </w:r>
            <w:r>
              <w:rPr>
                <w:noProof/>
                <w:webHidden/>
              </w:rPr>
              <w:instrText xml:space="preserve"> PAGEREF _Toc16095109 \h </w:instrText>
            </w:r>
            <w:r>
              <w:rPr>
                <w:noProof/>
                <w:webHidden/>
              </w:rPr>
            </w:r>
            <w:r>
              <w:rPr>
                <w:noProof/>
                <w:webHidden/>
              </w:rPr>
              <w:fldChar w:fldCharType="separate"/>
            </w:r>
            <w:r>
              <w:rPr>
                <w:noProof/>
                <w:webHidden/>
              </w:rPr>
              <w:t>16</w:t>
            </w:r>
            <w:r>
              <w:rPr>
                <w:noProof/>
                <w:webHidden/>
              </w:rPr>
              <w:fldChar w:fldCharType="end"/>
            </w:r>
          </w:hyperlink>
        </w:p>
        <w:p w14:paraId="1050BD6D" w14:textId="3678F7BA" w:rsidR="00DC3C5D" w:rsidRDefault="00DC3C5D" w:rsidP="00DC3C5D">
          <w:pPr>
            <w:pStyle w:val="TOC3"/>
            <w:tabs>
              <w:tab w:val="right" w:leader="dot" w:pos="9350"/>
            </w:tabs>
            <w:spacing w:line="360" w:lineRule="auto"/>
            <w:rPr>
              <w:rFonts w:eastAsiaTheme="minorEastAsia"/>
              <w:noProof/>
              <w:lang w:eastAsia="en-GB"/>
            </w:rPr>
          </w:pPr>
          <w:hyperlink w:anchor="_Toc16095110" w:history="1">
            <w:r w:rsidRPr="0083418F">
              <w:rPr>
                <w:rStyle w:val="Hyperlink"/>
                <w:i/>
                <w:iCs/>
                <w:noProof/>
              </w:rPr>
              <w:t>Minimum node activity</w:t>
            </w:r>
            <w:r>
              <w:rPr>
                <w:noProof/>
                <w:webHidden/>
              </w:rPr>
              <w:tab/>
            </w:r>
            <w:r>
              <w:rPr>
                <w:noProof/>
                <w:webHidden/>
              </w:rPr>
              <w:fldChar w:fldCharType="begin"/>
            </w:r>
            <w:r>
              <w:rPr>
                <w:noProof/>
                <w:webHidden/>
              </w:rPr>
              <w:instrText xml:space="preserve"> PAGEREF _Toc16095110 \h </w:instrText>
            </w:r>
            <w:r>
              <w:rPr>
                <w:noProof/>
                <w:webHidden/>
              </w:rPr>
            </w:r>
            <w:r>
              <w:rPr>
                <w:noProof/>
                <w:webHidden/>
              </w:rPr>
              <w:fldChar w:fldCharType="separate"/>
            </w:r>
            <w:r>
              <w:rPr>
                <w:noProof/>
                <w:webHidden/>
              </w:rPr>
              <w:t>18</w:t>
            </w:r>
            <w:r>
              <w:rPr>
                <w:noProof/>
                <w:webHidden/>
              </w:rPr>
              <w:fldChar w:fldCharType="end"/>
            </w:r>
          </w:hyperlink>
        </w:p>
        <w:p w14:paraId="047FA87D" w14:textId="0E9E62D3" w:rsidR="00DC3C5D" w:rsidRDefault="00DC3C5D" w:rsidP="00DC3C5D">
          <w:pPr>
            <w:pStyle w:val="TOC3"/>
            <w:tabs>
              <w:tab w:val="right" w:leader="dot" w:pos="9350"/>
            </w:tabs>
            <w:spacing w:line="360" w:lineRule="auto"/>
            <w:rPr>
              <w:rFonts w:eastAsiaTheme="minorEastAsia"/>
              <w:noProof/>
              <w:lang w:eastAsia="en-GB"/>
            </w:rPr>
          </w:pPr>
          <w:hyperlink w:anchor="_Toc16095111" w:history="1">
            <w:r w:rsidRPr="0083418F">
              <w:rPr>
                <w:rStyle w:val="Hyperlink"/>
                <w:i/>
                <w:iCs/>
                <w:noProof/>
              </w:rPr>
              <w:t>Attenuated potentials</w:t>
            </w:r>
            <w:r>
              <w:rPr>
                <w:noProof/>
                <w:webHidden/>
              </w:rPr>
              <w:tab/>
            </w:r>
            <w:r>
              <w:rPr>
                <w:noProof/>
                <w:webHidden/>
              </w:rPr>
              <w:fldChar w:fldCharType="begin"/>
            </w:r>
            <w:r>
              <w:rPr>
                <w:noProof/>
                <w:webHidden/>
              </w:rPr>
              <w:instrText xml:space="preserve"> PAGEREF _Toc16095111 \h </w:instrText>
            </w:r>
            <w:r>
              <w:rPr>
                <w:noProof/>
                <w:webHidden/>
              </w:rPr>
            </w:r>
            <w:r>
              <w:rPr>
                <w:noProof/>
                <w:webHidden/>
              </w:rPr>
              <w:fldChar w:fldCharType="separate"/>
            </w:r>
            <w:r>
              <w:rPr>
                <w:noProof/>
                <w:webHidden/>
              </w:rPr>
              <w:t>19</w:t>
            </w:r>
            <w:r>
              <w:rPr>
                <w:noProof/>
                <w:webHidden/>
              </w:rPr>
              <w:fldChar w:fldCharType="end"/>
            </w:r>
          </w:hyperlink>
        </w:p>
        <w:p w14:paraId="306F6521" w14:textId="667F4168" w:rsidR="00DC3C5D" w:rsidRDefault="00DC3C5D" w:rsidP="00DC3C5D">
          <w:pPr>
            <w:pStyle w:val="TOC3"/>
            <w:tabs>
              <w:tab w:val="right" w:leader="dot" w:pos="9350"/>
            </w:tabs>
            <w:spacing w:line="360" w:lineRule="auto"/>
            <w:rPr>
              <w:rFonts w:eastAsiaTheme="minorEastAsia"/>
              <w:noProof/>
              <w:lang w:eastAsia="en-GB"/>
            </w:rPr>
          </w:pPr>
          <w:hyperlink w:anchor="_Toc16095112" w:history="1">
            <w:r w:rsidRPr="0083418F">
              <w:rPr>
                <w:rStyle w:val="Hyperlink"/>
                <w:i/>
                <w:iCs/>
                <w:noProof/>
              </w:rPr>
              <w:t>Sensory stimulation</w:t>
            </w:r>
            <w:r>
              <w:rPr>
                <w:noProof/>
                <w:webHidden/>
              </w:rPr>
              <w:tab/>
            </w:r>
            <w:r>
              <w:rPr>
                <w:noProof/>
                <w:webHidden/>
              </w:rPr>
              <w:fldChar w:fldCharType="begin"/>
            </w:r>
            <w:r>
              <w:rPr>
                <w:noProof/>
                <w:webHidden/>
              </w:rPr>
              <w:instrText xml:space="preserve"> PAGEREF _Toc16095112 \h </w:instrText>
            </w:r>
            <w:r>
              <w:rPr>
                <w:noProof/>
                <w:webHidden/>
              </w:rPr>
            </w:r>
            <w:r>
              <w:rPr>
                <w:noProof/>
                <w:webHidden/>
              </w:rPr>
              <w:fldChar w:fldCharType="separate"/>
            </w:r>
            <w:r>
              <w:rPr>
                <w:noProof/>
                <w:webHidden/>
              </w:rPr>
              <w:t>20</w:t>
            </w:r>
            <w:r>
              <w:rPr>
                <w:noProof/>
                <w:webHidden/>
              </w:rPr>
              <w:fldChar w:fldCharType="end"/>
            </w:r>
          </w:hyperlink>
        </w:p>
        <w:p w14:paraId="3C8772CA" w14:textId="6E86C816" w:rsidR="00DC3C5D" w:rsidRDefault="00DC3C5D" w:rsidP="00DC3C5D">
          <w:pPr>
            <w:pStyle w:val="TOC2"/>
            <w:tabs>
              <w:tab w:val="right" w:leader="dot" w:pos="9350"/>
            </w:tabs>
            <w:spacing w:line="360" w:lineRule="auto"/>
            <w:rPr>
              <w:rFonts w:eastAsiaTheme="minorEastAsia"/>
              <w:noProof/>
              <w:lang w:eastAsia="en-GB"/>
            </w:rPr>
          </w:pPr>
          <w:hyperlink w:anchor="_Toc16095113" w:history="1">
            <w:r w:rsidRPr="0083418F">
              <w:rPr>
                <w:rStyle w:val="Hyperlink"/>
                <w:i/>
                <w:iCs/>
                <w:noProof/>
              </w:rPr>
              <w:t>Granger Causality analysis</w:t>
            </w:r>
            <w:r>
              <w:rPr>
                <w:noProof/>
                <w:webHidden/>
              </w:rPr>
              <w:tab/>
            </w:r>
            <w:r>
              <w:rPr>
                <w:noProof/>
                <w:webHidden/>
              </w:rPr>
              <w:fldChar w:fldCharType="begin"/>
            </w:r>
            <w:r>
              <w:rPr>
                <w:noProof/>
                <w:webHidden/>
              </w:rPr>
              <w:instrText xml:space="preserve"> PAGEREF _Toc16095113 \h </w:instrText>
            </w:r>
            <w:r>
              <w:rPr>
                <w:noProof/>
                <w:webHidden/>
              </w:rPr>
            </w:r>
            <w:r>
              <w:rPr>
                <w:noProof/>
                <w:webHidden/>
              </w:rPr>
              <w:fldChar w:fldCharType="separate"/>
            </w:r>
            <w:r>
              <w:rPr>
                <w:noProof/>
                <w:webHidden/>
              </w:rPr>
              <w:t>22</w:t>
            </w:r>
            <w:r>
              <w:rPr>
                <w:noProof/>
                <w:webHidden/>
              </w:rPr>
              <w:fldChar w:fldCharType="end"/>
            </w:r>
          </w:hyperlink>
        </w:p>
        <w:p w14:paraId="334B7405" w14:textId="49CB9F95" w:rsidR="00DC3C5D" w:rsidRDefault="00DC3C5D" w:rsidP="00DC3C5D">
          <w:pPr>
            <w:pStyle w:val="TOC3"/>
            <w:tabs>
              <w:tab w:val="right" w:leader="dot" w:pos="9350"/>
            </w:tabs>
            <w:spacing w:line="360" w:lineRule="auto"/>
            <w:rPr>
              <w:rFonts w:eastAsiaTheme="minorEastAsia"/>
              <w:noProof/>
              <w:lang w:eastAsia="en-GB"/>
            </w:rPr>
          </w:pPr>
          <w:hyperlink w:anchor="_Toc16095114" w:history="1">
            <w:r w:rsidRPr="0083418F">
              <w:rPr>
                <w:rStyle w:val="Hyperlink"/>
                <w:i/>
                <w:iCs/>
                <w:noProof/>
              </w:rPr>
              <w:t>Pharynx analysis</w:t>
            </w:r>
            <w:r>
              <w:rPr>
                <w:noProof/>
                <w:webHidden/>
              </w:rPr>
              <w:tab/>
            </w:r>
            <w:r>
              <w:rPr>
                <w:noProof/>
                <w:webHidden/>
              </w:rPr>
              <w:fldChar w:fldCharType="begin"/>
            </w:r>
            <w:r>
              <w:rPr>
                <w:noProof/>
                <w:webHidden/>
              </w:rPr>
              <w:instrText xml:space="preserve"> PAGEREF _Toc16095114 \h </w:instrText>
            </w:r>
            <w:r>
              <w:rPr>
                <w:noProof/>
                <w:webHidden/>
              </w:rPr>
            </w:r>
            <w:r>
              <w:rPr>
                <w:noProof/>
                <w:webHidden/>
              </w:rPr>
              <w:fldChar w:fldCharType="separate"/>
            </w:r>
            <w:r>
              <w:rPr>
                <w:noProof/>
                <w:webHidden/>
              </w:rPr>
              <w:t>23</w:t>
            </w:r>
            <w:r>
              <w:rPr>
                <w:noProof/>
                <w:webHidden/>
              </w:rPr>
              <w:fldChar w:fldCharType="end"/>
            </w:r>
          </w:hyperlink>
        </w:p>
        <w:p w14:paraId="70AEA5FA" w14:textId="55F03A5D" w:rsidR="00DC3C5D" w:rsidRDefault="00DC3C5D" w:rsidP="00DC3C5D">
          <w:pPr>
            <w:pStyle w:val="TOC3"/>
            <w:tabs>
              <w:tab w:val="right" w:leader="dot" w:pos="9350"/>
            </w:tabs>
            <w:spacing w:line="360" w:lineRule="auto"/>
            <w:rPr>
              <w:rFonts w:eastAsiaTheme="minorEastAsia"/>
              <w:noProof/>
              <w:lang w:eastAsia="en-GB"/>
            </w:rPr>
          </w:pPr>
          <w:hyperlink w:anchor="_Toc16095115" w:history="1">
            <w:r w:rsidRPr="0083418F">
              <w:rPr>
                <w:rStyle w:val="Hyperlink"/>
                <w:i/>
                <w:iCs/>
                <w:noProof/>
              </w:rPr>
              <w:t>Somatic analysis</w:t>
            </w:r>
            <w:r>
              <w:rPr>
                <w:noProof/>
                <w:webHidden/>
              </w:rPr>
              <w:tab/>
            </w:r>
            <w:r>
              <w:rPr>
                <w:noProof/>
                <w:webHidden/>
              </w:rPr>
              <w:fldChar w:fldCharType="begin"/>
            </w:r>
            <w:r>
              <w:rPr>
                <w:noProof/>
                <w:webHidden/>
              </w:rPr>
              <w:instrText xml:space="preserve"> PAGEREF _Toc16095115 \h </w:instrText>
            </w:r>
            <w:r>
              <w:rPr>
                <w:noProof/>
                <w:webHidden/>
              </w:rPr>
            </w:r>
            <w:r>
              <w:rPr>
                <w:noProof/>
                <w:webHidden/>
              </w:rPr>
              <w:fldChar w:fldCharType="separate"/>
            </w:r>
            <w:r>
              <w:rPr>
                <w:noProof/>
                <w:webHidden/>
              </w:rPr>
              <w:t>28</w:t>
            </w:r>
            <w:r>
              <w:rPr>
                <w:noProof/>
                <w:webHidden/>
              </w:rPr>
              <w:fldChar w:fldCharType="end"/>
            </w:r>
          </w:hyperlink>
        </w:p>
        <w:p w14:paraId="77225091" w14:textId="154541C6" w:rsidR="00DC3C5D" w:rsidRDefault="00DC3C5D" w:rsidP="00DC3C5D">
          <w:pPr>
            <w:pStyle w:val="TOC1"/>
            <w:tabs>
              <w:tab w:val="right" w:leader="dot" w:pos="9350"/>
            </w:tabs>
            <w:spacing w:line="360" w:lineRule="auto"/>
            <w:rPr>
              <w:rFonts w:eastAsiaTheme="minorEastAsia"/>
              <w:noProof/>
              <w:lang w:eastAsia="en-GB"/>
            </w:rPr>
          </w:pPr>
          <w:hyperlink w:anchor="_Toc16095116" w:history="1">
            <w:r w:rsidRPr="0083418F">
              <w:rPr>
                <w:rStyle w:val="Hyperlink"/>
                <w:b/>
                <w:bCs/>
                <w:noProof/>
              </w:rPr>
              <w:t>Discussion</w:t>
            </w:r>
            <w:r>
              <w:rPr>
                <w:noProof/>
                <w:webHidden/>
              </w:rPr>
              <w:tab/>
            </w:r>
            <w:r>
              <w:rPr>
                <w:noProof/>
                <w:webHidden/>
              </w:rPr>
              <w:fldChar w:fldCharType="begin"/>
            </w:r>
            <w:r>
              <w:rPr>
                <w:noProof/>
                <w:webHidden/>
              </w:rPr>
              <w:instrText xml:space="preserve"> PAGEREF _Toc16095116 \h </w:instrText>
            </w:r>
            <w:r>
              <w:rPr>
                <w:noProof/>
                <w:webHidden/>
              </w:rPr>
            </w:r>
            <w:r>
              <w:rPr>
                <w:noProof/>
                <w:webHidden/>
              </w:rPr>
              <w:fldChar w:fldCharType="separate"/>
            </w:r>
            <w:r>
              <w:rPr>
                <w:noProof/>
                <w:webHidden/>
              </w:rPr>
              <w:t>33</w:t>
            </w:r>
            <w:r>
              <w:rPr>
                <w:noProof/>
                <w:webHidden/>
              </w:rPr>
              <w:fldChar w:fldCharType="end"/>
            </w:r>
          </w:hyperlink>
        </w:p>
        <w:p w14:paraId="7A79C87A" w14:textId="34748E56" w:rsidR="00DC3C5D" w:rsidRDefault="00DC3C5D" w:rsidP="00DC3C5D">
          <w:pPr>
            <w:pStyle w:val="TOC1"/>
            <w:tabs>
              <w:tab w:val="right" w:leader="dot" w:pos="9350"/>
            </w:tabs>
            <w:spacing w:line="360" w:lineRule="auto"/>
            <w:rPr>
              <w:rFonts w:eastAsiaTheme="minorEastAsia"/>
              <w:noProof/>
              <w:lang w:eastAsia="en-GB"/>
            </w:rPr>
          </w:pPr>
          <w:hyperlink w:anchor="_Toc16095117" w:history="1">
            <w:r w:rsidRPr="0083418F">
              <w:rPr>
                <w:rStyle w:val="Hyperlink"/>
                <w:b/>
                <w:bCs/>
                <w:noProof/>
              </w:rPr>
              <w:t>References</w:t>
            </w:r>
            <w:r>
              <w:rPr>
                <w:noProof/>
                <w:webHidden/>
              </w:rPr>
              <w:tab/>
            </w:r>
            <w:r>
              <w:rPr>
                <w:noProof/>
                <w:webHidden/>
              </w:rPr>
              <w:fldChar w:fldCharType="begin"/>
            </w:r>
            <w:r>
              <w:rPr>
                <w:noProof/>
                <w:webHidden/>
              </w:rPr>
              <w:instrText xml:space="preserve"> PAGEREF _Toc16095117 \h </w:instrText>
            </w:r>
            <w:r>
              <w:rPr>
                <w:noProof/>
                <w:webHidden/>
              </w:rPr>
            </w:r>
            <w:r>
              <w:rPr>
                <w:noProof/>
                <w:webHidden/>
              </w:rPr>
              <w:fldChar w:fldCharType="separate"/>
            </w:r>
            <w:r>
              <w:rPr>
                <w:noProof/>
                <w:webHidden/>
              </w:rPr>
              <w:t>37</w:t>
            </w:r>
            <w:r>
              <w:rPr>
                <w:noProof/>
                <w:webHidden/>
              </w:rPr>
              <w:fldChar w:fldCharType="end"/>
            </w:r>
          </w:hyperlink>
        </w:p>
        <w:p w14:paraId="2CA36BF9" w14:textId="27884A68" w:rsidR="006468B8" w:rsidRPr="00B74487" w:rsidRDefault="003E4C10" w:rsidP="00DC3C5D">
          <w:pPr>
            <w:pStyle w:val="TOC1"/>
            <w:tabs>
              <w:tab w:val="right" w:leader="dot" w:pos="9350"/>
            </w:tabs>
            <w:spacing w:line="360" w:lineRule="auto"/>
            <w:jc w:val="both"/>
          </w:pPr>
          <w:r w:rsidRPr="2A65E374">
            <w:fldChar w:fldCharType="end"/>
          </w:r>
        </w:p>
      </w:sdtContent>
    </w:sdt>
    <w:p w14:paraId="2CA36BFA" w14:textId="77777777" w:rsidR="006468B8" w:rsidRDefault="006468B8" w:rsidP="00E7603E">
      <w:pPr>
        <w:spacing w:line="360" w:lineRule="auto"/>
        <w:jc w:val="both"/>
        <w:rPr>
          <w:b/>
          <w:bCs/>
        </w:rPr>
      </w:pPr>
    </w:p>
    <w:p w14:paraId="2CA36BFB" w14:textId="3885F547" w:rsidR="006468B8" w:rsidRPr="002D4AEF" w:rsidRDefault="00922C1F" w:rsidP="00E7603E">
      <w:pPr>
        <w:pStyle w:val="Heading1"/>
        <w:spacing w:line="360" w:lineRule="auto"/>
        <w:jc w:val="both"/>
        <w:rPr>
          <w:b/>
        </w:rPr>
      </w:pPr>
      <w:bookmarkStart w:id="0" w:name="_Toc16095098"/>
      <w:r>
        <w:rPr>
          <w:b/>
          <w:bCs/>
        </w:rPr>
        <w:lastRenderedPageBreak/>
        <w:t>Abstract</w:t>
      </w:r>
      <w:bookmarkEnd w:id="0"/>
    </w:p>
    <w:p w14:paraId="2CA36BFC" w14:textId="109DDE06" w:rsidR="006468B8" w:rsidRDefault="000D17FA" w:rsidP="00E7603E">
      <w:pPr>
        <w:spacing w:line="360" w:lineRule="auto"/>
        <w:jc w:val="both"/>
      </w:pPr>
      <w:r>
        <w:rPr>
          <w:rFonts w:ascii="Calibri" w:hAnsi="Calibri" w:cs="Calibri"/>
        </w:rPr>
        <w:t>Neural networks process information in ways single neurons cannot</w:t>
      </w:r>
      <w:r w:rsidR="006619E0">
        <w:rPr>
          <w:rFonts w:ascii="Calibri" w:hAnsi="Calibri" w:cs="Calibri"/>
        </w:rPr>
        <w:t>. Among other processes</w:t>
      </w:r>
      <w:r w:rsidR="00892926">
        <w:rPr>
          <w:rFonts w:ascii="Calibri" w:hAnsi="Calibri" w:cs="Calibri"/>
        </w:rPr>
        <w:t>,</w:t>
      </w:r>
      <w:r w:rsidR="006619E0">
        <w:rPr>
          <w:rFonts w:ascii="Calibri" w:hAnsi="Calibri" w:cs="Calibri"/>
        </w:rPr>
        <w:t xml:space="preserve"> </w:t>
      </w:r>
      <w:r>
        <w:rPr>
          <w:rFonts w:ascii="Calibri" w:hAnsi="Calibri" w:cs="Calibri"/>
        </w:rPr>
        <w:t>they integrate sensory inputs to generate holistic experiences</w:t>
      </w:r>
      <w:r w:rsidR="001F584A">
        <w:rPr>
          <w:rFonts w:ascii="Calibri" w:hAnsi="Calibri" w:cs="Calibri"/>
        </w:rPr>
        <w:t>,</w:t>
      </w:r>
      <w:r>
        <w:rPr>
          <w:rFonts w:ascii="Calibri" w:hAnsi="Calibri" w:cs="Calibri"/>
        </w:rPr>
        <w:t xml:space="preserve"> and they allow th</w:t>
      </w:r>
      <w:r w:rsidR="00892926">
        <w:rPr>
          <w:rFonts w:ascii="Calibri" w:hAnsi="Calibri" w:cs="Calibri"/>
        </w:rPr>
        <w:t>o</w:t>
      </w:r>
      <w:r>
        <w:rPr>
          <w:rFonts w:ascii="Calibri" w:hAnsi="Calibri" w:cs="Calibri"/>
        </w:rPr>
        <w:t xml:space="preserve">se sensory processes </w:t>
      </w:r>
      <w:r w:rsidR="00304B45">
        <w:rPr>
          <w:rFonts w:ascii="Calibri" w:hAnsi="Calibri" w:cs="Calibri"/>
        </w:rPr>
        <w:t>to interact with</w:t>
      </w:r>
      <w:r>
        <w:rPr>
          <w:rFonts w:ascii="Calibri" w:hAnsi="Calibri" w:cs="Calibri"/>
        </w:rPr>
        <w:t xml:space="preserve"> behaviour. </w:t>
      </w:r>
      <w:r w:rsidR="00922C1F">
        <w:t>Within the concept of neural network, we can distinguish between structural and functional networks. The former refers to physical connections - what is now called the connectome - and the latter refers to activity correlations</w:t>
      </w:r>
      <w:r w:rsidR="00A247FC">
        <w:t>:</w:t>
      </w:r>
      <w:r w:rsidR="00922C1F">
        <w:t xml:space="preserve"> what neurons predict the activation or inhibition of what other neurons? But how are structural and functional networks related? </w:t>
      </w:r>
      <w:r w:rsidR="00783DE1">
        <w:t>I</w:t>
      </w:r>
      <w:commentRangeStart w:id="1"/>
      <w:commentRangeEnd w:id="1"/>
      <w:r w:rsidR="00922C1F">
        <w:t xml:space="preserve"> hypothesized that as one structure can give rise to different functional activity patterns, </w:t>
      </w:r>
      <w:r w:rsidR="00B976D7">
        <w:t>structur</w:t>
      </w:r>
      <w:r w:rsidR="001C68B0">
        <w:t xml:space="preserve">al </w:t>
      </w:r>
      <w:r w:rsidR="00B976D7">
        <w:t>and function</w:t>
      </w:r>
      <w:r w:rsidR="001C68B0">
        <w:t>al networks</w:t>
      </w:r>
      <w:r w:rsidR="00922C1F">
        <w:t xml:space="preserve"> should be correlated </w:t>
      </w:r>
      <w:r w:rsidR="001C68B0">
        <w:t>b</w:t>
      </w:r>
      <w:r w:rsidR="00922C1F">
        <w:t xml:space="preserve">ut they </w:t>
      </w:r>
      <w:r w:rsidR="00543FDD">
        <w:t>shouldn’t</w:t>
      </w:r>
      <w:r w:rsidR="00922C1F">
        <w:t xml:space="preserve"> be identical. </w:t>
      </w:r>
      <w:r w:rsidR="00783DE1">
        <w:t>I</w:t>
      </w:r>
      <w:r w:rsidR="00922C1F">
        <w:t xml:space="preserve"> explored this relationship using the nematode </w:t>
      </w:r>
      <w:r w:rsidR="00A247FC" w:rsidRPr="00A247FC">
        <w:rPr>
          <w:i/>
          <w:iCs/>
        </w:rPr>
        <w:t>C.</w:t>
      </w:r>
      <w:r w:rsidR="00922C1F" w:rsidRPr="00C80B1C">
        <w:rPr>
          <w:i/>
        </w:rPr>
        <w:t xml:space="preserve"> elegans</w:t>
      </w:r>
      <w:r w:rsidR="00922C1F">
        <w:t>, the only organism for which we have a fully mapped connectome. Using it</w:t>
      </w:r>
      <w:r w:rsidR="00C65C74">
        <w:t>s</w:t>
      </w:r>
      <w:r w:rsidR="00922C1F">
        <w:t xml:space="preserve"> neural structure, </w:t>
      </w:r>
      <w:r w:rsidR="00783DE1">
        <w:t>I</w:t>
      </w:r>
      <w:r w:rsidR="00922C1F">
        <w:t xml:space="preserve"> developed</w:t>
      </w:r>
      <w:r w:rsidR="00CF2617">
        <w:t xml:space="preserve"> </w:t>
      </w:r>
      <w:r w:rsidR="007F54C0">
        <w:t xml:space="preserve">three </w:t>
      </w:r>
      <w:r w:rsidR="00EE4982">
        <w:t>simulator</w:t>
      </w:r>
      <w:r w:rsidR="004C5185">
        <w:t xml:space="preserve">s </w:t>
      </w:r>
      <w:r w:rsidR="00BE3EDC">
        <w:t>of</w:t>
      </w:r>
      <w:r w:rsidR="00EE4982">
        <w:t xml:space="preserve"> neural </w:t>
      </w:r>
      <w:r w:rsidR="000C311F">
        <w:t>network</w:t>
      </w:r>
      <w:r w:rsidR="0032652E">
        <w:t xml:space="preserve"> activity dynamics</w:t>
      </w:r>
      <w:r w:rsidR="00642E35">
        <w:t xml:space="preserve"> (pharyngeal, somatic and whole)</w:t>
      </w:r>
      <w:r w:rsidR="00C30B9D" w:rsidRPr="00C30B9D">
        <w:t xml:space="preserve"> </w:t>
      </w:r>
      <w:r w:rsidR="00C30B9D">
        <w:t>in python</w:t>
      </w:r>
      <w:r w:rsidR="00922C1F">
        <w:t xml:space="preserve">, </w:t>
      </w:r>
      <w:r w:rsidR="00783DE1">
        <w:t>I</w:t>
      </w:r>
      <w:r w:rsidR="000C311F">
        <w:t xml:space="preserve"> </w:t>
      </w:r>
      <w:r w:rsidR="00EE4982">
        <w:t>executed</w:t>
      </w:r>
      <w:r w:rsidR="002E074F">
        <w:t xml:space="preserve"> </w:t>
      </w:r>
      <w:r w:rsidR="00E835D3">
        <w:t xml:space="preserve">pharyngeal and somatic </w:t>
      </w:r>
      <w:r w:rsidR="00B0218A">
        <w:t>simulators</w:t>
      </w:r>
      <w:r w:rsidR="002E074F">
        <w:t xml:space="preserve"> to gather</w:t>
      </w:r>
      <w:r w:rsidR="00C918F9">
        <w:t xml:space="preserve"> temporal sequences of</w:t>
      </w:r>
      <w:r w:rsidR="00922C1F">
        <w:t xml:space="preserve"> neural activity</w:t>
      </w:r>
      <w:r w:rsidR="00F17D38">
        <w:t>,</w:t>
      </w:r>
      <w:r w:rsidR="00922C1F">
        <w:t xml:space="preserve"> </w:t>
      </w:r>
      <w:r w:rsidR="00783DE1">
        <w:t>I</w:t>
      </w:r>
      <w:r w:rsidR="00C918F9">
        <w:t xml:space="preserve"> used th</w:t>
      </w:r>
      <w:r w:rsidR="00642E35">
        <w:t>ose</w:t>
      </w:r>
      <w:r w:rsidR="00B30EF7">
        <w:t xml:space="preserve"> activit</w:t>
      </w:r>
      <w:r w:rsidR="00642E35">
        <w:t>ies</w:t>
      </w:r>
      <w:r w:rsidR="00B30EF7">
        <w:t xml:space="preserve"> to </w:t>
      </w:r>
      <w:r w:rsidR="00922C1F">
        <w:t>buil</w:t>
      </w:r>
      <w:r w:rsidR="00C918F9">
        <w:t>d</w:t>
      </w:r>
      <w:r w:rsidR="00922C1F">
        <w:t xml:space="preserve"> functional network</w:t>
      </w:r>
      <w:r w:rsidR="00642E35">
        <w:t>s</w:t>
      </w:r>
      <w:r w:rsidR="00B30EF7">
        <w:t xml:space="preserve"> through Granger Causality analysis</w:t>
      </w:r>
      <w:r w:rsidR="00F17D38">
        <w:t>, and finally</w:t>
      </w:r>
      <w:r w:rsidR="00922C1F">
        <w:t xml:space="preserve">, </w:t>
      </w:r>
      <w:r w:rsidR="00783DE1">
        <w:t>I</w:t>
      </w:r>
      <w:r w:rsidR="00922C1F">
        <w:t xml:space="preserve"> compared </w:t>
      </w:r>
      <w:r w:rsidR="00F779EA">
        <w:t>t</w:t>
      </w:r>
      <w:r w:rsidR="0064593E">
        <w:t>hose functional networks</w:t>
      </w:r>
      <w:r w:rsidR="00F779EA">
        <w:t xml:space="preserve"> </w:t>
      </w:r>
      <w:r w:rsidR="00B30EF7">
        <w:t>to</w:t>
      </w:r>
      <w:r w:rsidR="00F779EA">
        <w:t xml:space="preserve"> </w:t>
      </w:r>
      <w:r w:rsidR="0064593E">
        <w:t>their</w:t>
      </w:r>
      <w:r w:rsidR="00922C1F">
        <w:t xml:space="preserve"> </w:t>
      </w:r>
      <w:r w:rsidR="00A247FC">
        <w:t>underlying</w:t>
      </w:r>
      <w:r w:rsidR="00922C1F">
        <w:t xml:space="preserve"> neural structure</w:t>
      </w:r>
      <w:r w:rsidR="0064593E">
        <w:t>s</w:t>
      </w:r>
      <w:r w:rsidR="00922C1F">
        <w:t xml:space="preserve">. Results showed </w:t>
      </w:r>
      <w:r w:rsidR="00D26AA2">
        <w:t xml:space="preserve">significant categorical correlations </w:t>
      </w:r>
      <w:r w:rsidR="00CD764E">
        <w:t>comparing</w:t>
      </w:r>
      <w:r w:rsidR="00A36C40">
        <w:t xml:space="preserve"> the </w:t>
      </w:r>
      <w:r w:rsidR="003D654F">
        <w:t>existence</w:t>
      </w:r>
      <w:r w:rsidR="00A36C40">
        <w:t xml:space="preserve"> of excitatory and inhibitory connections</w:t>
      </w:r>
      <w:r w:rsidR="003D654F">
        <w:t>,</w:t>
      </w:r>
      <w:r w:rsidR="00A36C40">
        <w:t xml:space="preserve"> and </w:t>
      </w:r>
      <w:r w:rsidR="00CD764E">
        <w:t xml:space="preserve">a </w:t>
      </w:r>
      <w:r w:rsidR="00922C1F">
        <w:t>positive</w:t>
      </w:r>
      <w:r w:rsidR="003D654F">
        <w:t xml:space="preserve"> correlation</w:t>
      </w:r>
      <w:r w:rsidR="00CD764E">
        <w:t xml:space="preserve"> </w:t>
      </w:r>
      <w:r w:rsidR="00A110F1">
        <w:t xml:space="preserve">comparing synaptic weights </w:t>
      </w:r>
      <w:r w:rsidR="00934B1C">
        <w:t xml:space="preserve">in </w:t>
      </w:r>
      <w:r w:rsidR="00176A43">
        <w:t xml:space="preserve">the </w:t>
      </w:r>
      <w:r w:rsidR="00A110F1">
        <w:t>somatic system</w:t>
      </w:r>
      <w:r w:rsidR="001C74C0">
        <w:t xml:space="preserve"> </w:t>
      </w:r>
      <w:r w:rsidR="006544D0">
        <w:t>(inhibitory connections r=</w:t>
      </w:r>
      <w:r w:rsidR="00F61A3A">
        <w:t>0.34</w:t>
      </w:r>
      <w:r w:rsidR="006544D0">
        <w:t>, excitatory r=</w:t>
      </w:r>
      <w:r w:rsidR="00934B1C">
        <w:t>0.31</w:t>
      </w:r>
      <w:r w:rsidR="001C74C0">
        <w:t xml:space="preserve">. </w:t>
      </w:r>
      <w:r w:rsidR="00922C1F">
        <w:t>In conclusion,</w:t>
      </w:r>
      <w:r w:rsidR="00526523">
        <w:t xml:space="preserve"> </w:t>
      </w:r>
      <w:r w:rsidR="00526523" w:rsidRPr="00526523">
        <w:t>functional and structural neural networks were related</w:t>
      </w:r>
      <w:r w:rsidR="00441A8E">
        <w:t>,</w:t>
      </w:r>
      <w:r w:rsidR="00526523" w:rsidRPr="00526523">
        <w:t xml:space="preserve"> but different</w:t>
      </w:r>
      <w:r w:rsidR="00A54EEB">
        <w:t>.</w:t>
      </w:r>
      <w:r w:rsidR="008B7EEE">
        <w:t xml:space="preserve"> This</w:t>
      </w:r>
      <w:r w:rsidR="00441A8E">
        <w:t xml:space="preserve"> </w:t>
      </w:r>
      <w:r w:rsidR="00A247FC">
        <w:t>support</w:t>
      </w:r>
      <w:r w:rsidR="008B7EEE">
        <w:t>s</w:t>
      </w:r>
      <w:r w:rsidR="00922C1F">
        <w:t xml:space="preserve"> the idea that</w:t>
      </w:r>
      <w:r w:rsidR="00337B66">
        <w:t xml:space="preserve"> </w:t>
      </w:r>
      <w:r w:rsidR="00E83ECD">
        <w:t xml:space="preserve">different activity dynamics can emerge on a single </w:t>
      </w:r>
      <w:r w:rsidR="00337B66">
        <w:t xml:space="preserve">structure </w:t>
      </w:r>
      <w:r w:rsidR="00E83ECD">
        <w:t xml:space="preserve">due to </w:t>
      </w:r>
      <w:r w:rsidR="00922C1F">
        <w:t xml:space="preserve">indirect pathways. </w:t>
      </w:r>
    </w:p>
    <w:p w14:paraId="2CA36BFD" w14:textId="77777777" w:rsidR="006468B8" w:rsidRDefault="006468B8" w:rsidP="00E7603E">
      <w:pPr>
        <w:spacing w:line="360" w:lineRule="auto"/>
        <w:jc w:val="both"/>
      </w:pPr>
    </w:p>
    <w:p w14:paraId="2CA36BFE" w14:textId="143E5BE6" w:rsidR="006468B8" w:rsidRDefault="006468B8" w:rsidP="00E7603E">
      <w:pPr>
        <w:spacing w:line="360" w:lineRule="auto"/>
        <w:jc w:val="both"/>
      </w:pPr>
    </w:p>
    <w:p w14:paraId="37585036" w14:textId="5209F04C" w:rsidR="00B74487" w:rsidRDefault="00B74487" w:rsidP="00E7603E">
      <w:pPr>
        <w:spacing w:line="360" w:lineRule="auto"/>
        <w:jc w:val="both"/>
      </w:pPr>
    </w:p>
    <w:p w14:paraId="625474CA" w14:textId="1454EAB8" w:rsidR="00B74487" w:rsidRDefault="00B74487" w:rsidP="00E7603E">
      <w:pPr>
        <w:spacing w:line="360" w:lineRule="auto"/>
        <w:jc w:val="both"/>
      </w:pPr>
    </w:p>
    <w:p w14:paraId="18BD60E6" w14:textId="5FBC77B5" w:rsidR="00B74487" w:rsidRDefault="00B74487" w:rsidP="00E7603E">
      <w:pPr>
        <w:spacing w:line="360" w:lineRule="auto"/>
        <w:jc w:val="both"/>
      </w:pPr>
    </w:p>
    <w:p w14:paraId="5C4948AC" w14:textId="6D0D55EA" w:rsidR="00B74487" w:rsidRDefault="00B74487" w:rsidP="00E7603E">
      <w:pPr>
        <w:spacing w:line="360" w:lineRule="auto"/>
        <w:jc w:val="both"/>
      </w:pPr>
    </w:p>
    <w:p w14:paraId="33A5D61D" w14:textId="77777777" w:rsidR="00DC3C5D" w:rsidRDefault="00DC3C5D" w:rsidP="00E7603E">
      <w:pPr>
        <w:spacing w:line="360" w:lineRule="auto"/>
        <w:jc w:val="both"/>
      </w:pPr>
    </w:p>
    <w:p w14:paraId="7BA2F4C2" w14:textId="77777777" w:rsidR="00B74487" w:rsidRDefault="00B74487" w:rsidP="00E7603E">
      <w:pPr>
        <w:spacing w:line="360" w:lineRule="auto"/>
        <w:jc w:val="both"/>
      </w:pPr>
    </w:p>
    <w:p w14:paraId="2CA36BFF" w14:textId="77777777" w:rsidR="006468B8" w:rsidRPr="006C7A14" w:rsidRDefault="00922C1F" w:rsidP="00E7603E">
      <w:pPr>
        <w:pStyle w:val="Heading1"/>
        <w:spacing w:line="360" w:lineRule="auto"/>
        <w:jc w:val="both"/>
        <w:rPr>
          <w:b/>
        </w:rPr>
      </w:pPr>
      <w:bookmarkStart w:id="2" w:name="_Toc16095099"/>
      <w:r>
        <w:rPr>
          <w:b/>
          <w:bCs/>
        </w:rPr>
        <w:lastRenderedPageBreak/>
        <w:t>Introduction</w:t>
      </w:r>
      <w:bookmarkEnd w:id="2"/>
    </w:p>
    <w:p w14:paraId="2CA36C00" w14:textId="3497172A" w:rsidR="006468B8" w:rsidRDefault="00922C1F" w:rsidP="00E7603E">
      <w:pPr>
        <w:spacing w:line="360" w:lineRule="auto"/>
        <w:jc w:val="both"/>
      </w:pPr>
      <w:r>
        <w:t xml:space="preserve">The network perspective in neuroscience has gained relevance in the last few years as methodologies, techniques and theories for acquiring and analysing neuroscientific data have been developed </w:t>
      </w:r>
      <w:r>
        <w:fldChar w:fldCharType="begin" w:fldLock="1"/>
      </w:r>
      <w:r>
        <w:instrText>ADDIN CSL_CITATION {"citationItems":[{"id":"ITEM-1","itemData":{"DOI":"10.1038/nn.4502","ISBN":"1546-1726 (Electronic)\\r1097-6256 (Linking)","ISSN":"1097-6256","PMID":"26010517","abstract":"Network neuroscience tackles the challenge of discovering the principles underlying complex brain function and cognition from an explicitly integrative perspective. Here, the authors discuss emerging trends in network neuroscience, charting a path towards a better understanding of the brain that bridges computation, theory and experiment across spatial scales and species.","author":[{"dropping-particle":"","family":"Bassett","given":"Danielle S.","non-dropping-particle":"","parse-names":false,"suffix":""},{"dropping-particle":"","family":"Sporns","given":"Olaf","non-dropping-particle":"","parse-names":false,"suffix":""}],"container-title":"Nature Neuroscience","id":"ITEM-1","issue":"3","issued":{"date-parts":[["2017","3","1"]]},"page":"353-364","title":"Network neuroscience","type":"article-journal","volume":"20"},"uris":["http://www.mendeley.com/documents/?uuid=09da2c88-6e6d-4950-9bde-7c60e021d34b"]}],"mendeley":{"formattedCitation":"(Bassett &amp; Sporns, 2017)","plainTextFormattedCitation":"(Bassett &amp; Sporns, 2017)","previouslyFormattedCitation":"(Bassett &amp; Sporns, 2017)"},"properties":{"noteIndex":0},"schema":"https://github.com/citation-style-language/schema/raw/master/csl-citation.json"}</w:instrText>
      </w:r>
      <w:r>
        <w:fldChar w:fldCharType="separate"/>
      </w:r>
      <w:bookmarkStart w:id="3" w:name="Bookmark"/>
      <w:r>
        <w:rPr>
          <w:noProof/>
        </w:rPr>
        <w:t>(Bassett &amp; Sporns, 2017)</w:t>
      </w:r>
      <w:r>
        <w:fldChar w:fldCharType="end"/>
      </w:r>
      <w:bookmarkEnd w:id="3"/>
      <w:r>
        <w:t xml:space="preserve">. The growth of connectomics, high-throughput tracing, fMRI and calcium imaging, among other techniques, and the advance of computational capabilities to store, process and analyse large amounts of data have fostered scientific knowledge about how brain networks are supporting cognition and behaviour. Nowadays we can explore how those simple elements </w:t>
      </w:r>
      <w:r w:rsidR="007C68D6">
        <w:t>-</w:t>
      </w:r>
      <w:r>
        <w:t>neurons</w:t>
      </w:r>
      <w:r w:rsidR="007C68D6">
        <w:t>-</w:t>
      </w:r>
      <w:r>
        <w:t xml:space="preserve"> we have studied for a long time interact with each other </w:t>
      </w:r>
      <w:r w:rsidR="00A247FC">
        <w:t>to</w:t>
      </w:r>
      <w:r w:rsidR="00601BC3">
        <w:t xml:space="preserve"> </w:t>
      </w:r>
      <w:r w:rsidR="008A5F5E">
        <w:t>generat</w:t>
      </w:r>
      <w:r w:rsidR="00A247FC">
        <w:t>e</w:t>
      </w:r>
      <w:r>
        <w:t xml:space="preserve"> dynamic patterns of activity </w:t>
      </w:r>
      <w:r>
        <w:fldChar w:fldCharType="begin" w:fldLock="1"/>
      </w:r>
      <w:r>
        <w:instrText>ADDIN CSL_CITATION {"citationItems":[{"id":"ITEM-1","itemData":{"author":[{"dropping-particle":"","family":"Sporns","given":"Olaf","non-dropping-particle":"","parse-names":false,"suffix":""}],"id":"ITEM-1","issued":{"date-parts":[["2011"]]},"publisher":"MIT Press","publisher-place":"Cambridge","title":"Networks of the brain","type":"book"},"uris":["http://www.mendeley.com/documents/?uuid=4a35ad80-4c56-4782-a339-594c91eceeca"]}],"mendeley":{"formattedCitation":"(Sporns, 2011a)","plainTextFormattedCitation":"(Sporns, 2011a)","previouslyFormattedCitation":"(Sporns, 2011a)"},"properties":{"noteIndex":0},"schema":"https://github.com/citation-style-language/schema/raw/master/csl-citation.json"}</w:instrText>
      </w:r>
      <w:r>
        <w:fldChar w:fldCharType="separate"/>
      </w:r>
      <w:bookmarkStart w:id="4" w:name="Bookmark1"/>
      <w:r>
        <w:rPr>
          <w:noProof/>
        </w:rPr>
        <w:t>(Sporns, 2011a)</w:t>
      </w:r>
      <w:r>
        <w:fldChar w:fldCharType="end"/>
      </w:r>
      <w:bookmarkEnd w:id="4"/>
      <w:r>
        <w:t xml:space="preserve">. As Rafael </w:t>
      </w:r>
      <w:proofErr w:type="spellStart"/>
      <w:r>
        <w:t>Yuste</w:t>
      </w:r>
      <w:proofErr w:type="spellEnd"/>
      <w:r>
        <w:t xml:space="preserve"> proposed, now it seems to be the time to change our scope from the neuron doctrine to the neural network perspective </w:t>
      </w:r>
      <w:r>
        <w:fldChar w:fldCharType="begin" w:fldLock="1"/>
      </w:r>
      <w:r>
        <w:instrText>ADDIN CSL_CITATION {"citationItems":[{"id":"ITEM-1","itemData":{"DOI":"10.1038/nrn3962","ISBN":"1471-0048 (Electronic)\\r1471-003X (Linking)","ISSN":"14710048","PMID":"26152865","abstract":"For over a century, the neuron doctrine--which states that the neuron is the structural and functional unit of the nervous system--has provided a conceptual foundation for neuroscience. This viewpoint reflects its origins in a time when the use of single-neuron anatomical and physiological techniques was prominent. However, newer multineuronal recording methods have revealed that ensembles of neurons, rather than individual cells, can form physiological units and generate emergent functional properties and states. As a new paradigm for neuroscience, neural network models have the potential to incorporate knowledge acquired with single-neuron approaches to help us understand how emergent functional states generate behaviour, cognition and mental disease.","author":[{"dropping-particle":"","family":"Yuste","given":"Rafael","non-dropping-particle":"","parse-names":false,"suffix":""}],"container-title":"Nature Reviews Neuroscience","id":"ITEM-1","issue":"8","issued":{"date-parts":[["2015"]]},"page":"487-497","publisher":"Nature Publishing Group","title":"From the neuron doctrine to neural networks","type":"article","volume":"16"},"uris":["http://www.mendeley.com/documents/?uuid=4440e4af-dd5e-44fc-a627-a6fc9901c790"]}],"mendeley":{"formattedCitation":"(Yuste, 2015)","plainTextFormattedCitation":"(Yuste, 2015)","previouslyFormattedCitation":"(Yuste, 2015)"},"properties":{"noteIndex":0},"schema":"https://github.com/citation-style-language/schema/raw/master/csl-citation.json"}</w:instrText>
      </w:r>
      <w:r>
        <w:fldChar w:fldCharType="separate"/>
      </w:r>
      <w:bookmarkStart w:id="5" w:name="Bookmark2"/>
      <w:r>
        <w:rPr>
          <w:noProof/>
        </w:rPr>
        <w:t>(Yuste, 2015)</w:t>
      </w:r>
      <w:r>
        <w:fldChar w:fldCharType="end"/>
      </w:r>
      <w:bookmarkEnd w:id="5"/>
      <w:r>
        <w:t xml:space="preserve">. </w:t>
      </w:r>
    </w:p>
    <w:p w14:paraId="2CA36C01" w14:textId="6B71A5CE" w:rsidR="006468B8" w:rsidRDefault="00086111" w:rsidP="00E7603E">
      <w:pPr>
        <w:spacing w:line="360" w:lineRule="auto"/>
        <w:jc w:val="both"/>
      </w:pPr>
      <w:r w:rsidRPr="00086111">
        <w:t>Biological</w:t>
      </w:r>
      <w:r>
        <w:rPr>
          <w:b/>
          <w:bCs/>
        </w:rPr>
        <w:t xml:space="preserve"> n</w:t>
      </w:r>
      <w:r w:rsidR="00922C1F">
        <w:rPr>
          <w:b/>
          <w:bCs/>
        </w:rPr>
        <w:t>eural networks</w:t>
      </w:r>
      <w:r w:rsidR="004B276C">
        <w:rPr>
          <w:b/>
          <w:bCs/>
        </w:rPr>
        <w:t xml:space="preserve"> </w:t>
      </w:r>
      <w:r w:rsidR="004B276C" w:rsidRPr="004B276C">
        <w:t>(hereafter called ‘neural networks’)</w:t>
      </w:r>
      <w:r w:rsidR="00922C1F">
        <w:t xml:space="preserve"> allow living organisms to process information in a way </w:t>
      </w:r>
      <w:r w:rsidR="00A87596">
        <w:t>independent</w:t>
      </w:r>
      <w:r w:rsidR="00922C1F">
        <w:t xml:space="preserve"> neurons cannot. They integrate environmental information through sensors of different modalities, generate holistic experiences and allow the interaction between sensory information and behavioural responses </w:t>
      </w:r>
      <w:r w:rsidR="00922C1F">
        <w:fldChar w:fldCharType="begin" w:fldLock="1"/>
      </w:r>
      <w:r w:rsidR="00922C1F">
        <w:instrText>ADDIN CSL_CITATION {"citationItems":[{"id":"ITEM-1","itemData":{"author":[{"dropping-particle":"","family":"Sporns","given":"Olaf","non-dropping-particle":"","parse-names":false,"suffix":""}],"id":"ITEM-1","issued":{"date-parts":[["2011"]]},"publisher":"MIT Press","publisher-place":"Cambridge","title":"Networks of the brain","type":"book"},"uris":["http://www.mendeley.com/documents/?uuid=4a35ad80-4c56-4782-a339-594c91eceeca"]}],"mendeley":{"formattedCitation":"(Sporns, 2011a)","plainTextFormattedCitation":"(Sporns, 2011a)","previouslyFormattedCitation":"(Sporns, 2011a)"},"properties":{"noteIndex":0},"schema":"https://github.com/citation-style-language/schema/raw/master/csl-citation.json"}</w:instrText>
      </w:r>
      <w:r w:rsidR="00922C1F">
        <w:fldChar w:fldCharType="separate"/>
      </w:r>
      <w:bookmarkStart w:id="6" w:name="Bookmark3"/>
      <w:r w:rsidR="00922C1F">
        <w:rPr>
          <w:noProof/>
        </w:rPr>
        <w:t>(Sporns, 2011a)</w:t>
      </w:r>
      <w:r w:rsidR="00922C1F">
        <w:fldChar w:fldCharType="end"/>
      </w:r>
      <w:bookmarkEnd w:id="6"/>
      <w:r w:rsidR="00922C1F">
        <w:t>. They can give rise to complex cognitive processes and consciousness. They are also relevant during childhood as neural network development determine future neural responses and individual capacities.</w:t>
      </w:r>
    </w:p>
    <w:p w14:paraId="2CA36C02" w14:textId="5DFE4F5A" w:rsidR="006468B8" w:rsidRDefault="00922C1F" w:rsidP="00E7603E">
      <w:pPr>
        <w:spacing w:line="360" w:lineRule="auto"/>
        <w:jc w:val="both"/>
      </w:pPr>
      <w:r>
        <w:t xml:space="preserve">From the translational point of view, </w:t>
      </w:r>
      <w:r w:rsidR="002E052D">
        <w:t>the network perspective</w:t>
      </w:r>
      <w:r>
        <w:t xml:space="preserve"> has been helpful to understand the pathogenesis, diagnosis and treatment of several brain disorders </w:t>
      </w:r>
      <w:r>
        <w:fldChar w:fldCharType="begin" w:fldLock="1"/>
      </w:r>
      <w:r>
        <w:instrText>ADDIN CSL_CITATION {"citationItems":[{"id":"ITEM-1","itemData":{"DOI":"10.1038/nrn2575","ISSN":"1471-0048","PMID":"19190637","abstract":"Recent developments in the quantitative analysis of complex networks, based largely on graph theory, have been rapidly translated to studies of brain network organization. The brain's structural and functional systems have features of complex networks--such as small-world topology, highly connected hubs and modularity--both at the whole-brain scale of human neuroimaging and at a cellular scale in non-human animals. In this article, we review studies investigating complex brain networks in diverse experimental modalities (including structural and functional MRI, diffusion tensor imaging, magnetoencephalography and electroencephalography in humans) and provide an accessible introduction to the basic principles of graph theory. We also highlight some of the technical challenges and key questions to be addressed by future developments in this rapidly moving field.","author":[{"dropping-particle":"","family":"Bullmore","given":"Ed","non-dropping-particle":"","parse-names":false,"suffix":""},{"dropping-particle":"","family":"Sporns","given":"Olaf","non-dropping-particle":"","parse-names":false,"suffix":""}],"container-title":"Nature reviews. Neuroscience","id":"ITEM-1","issue":"3","issued":{"date-parts":[["2009"]]},"page":"186-98","title":"Complex brain networks: graph theoretical analysis of structural and functional systems.","type":"article-journal","volume":"10"},"uris":["http://www.mendeley.com/documents/?uuid=dc42e8e7-d969-4a60-837e-a069e6e73078"]}],"mendeley":{"formattedCitation":"(Bullmore &amp; Sporns, 2009)","plainTextFormattedCitation":"(Bullmore &amp; Sporns, 2009)","previouslyFormattedCitation":"(Bullmore &amp; Sporns, 2009)"},"properties":{"noteIndex":0},"schema":"https://github.com/citation-style-language/schema/raw/master/csl-citation.json"}</w:instrText>
      </w:r>
      <w:r>
        <w:fldChar w:fldCharType="separate"/>
      </w:r>
      <w:bookmarkStart w:id="7" w:name="Bookmark4"/>
      <w:r>
        <w:rPr>
          <w:noProof/>
        </w:rPr>
        <w:t>(Bullmore &amp; Sporns, 2009)</w:t>
      </w:r>
      <w:r>
        <w:fldChar w:fldCharType="end"/>
      </w:r>
      <w:bookmarkEnd w:id="7"/>
      <w:r w:rsidR="007825D5">
        <w:t>. I</w:t>
      </w:r>
      <w:r>
        <w:t>n particular</w:t>
      </w:r>
      <w:r w:rsidR="007825D5">
        <w:t>,</w:t>
      </w:r>
      <w:r>
        <w:t xml:space="preserve"> </w:t>
      </w:r>
      <w:r w:rsidR="00B63115">
        <w:t xml:space="preserve">disconnection syndromes </w:t>
      </w:r>
      <w:r>
        <w:t xml:space="preserve">as apraxia, alexia and aphasia </w:t>
      </w:r>
      <w:r>
        <w:fldChar w:fldCharType="begin" w:fldLock="1"/>
      </w:r>
      <w:r>
        <w:instrText>ADDIN CSL_CITATION {"citationItems":[{"id":"ITEM-1","itemData":{"DOI":"10.1093/brain/awh622","ISSN":"1460-2156","abstract":"In a brain composed of localized but connected specialized areas, disconnection leads to dysfunction. This simple formulation underlay a range of 19th century neurological disorders, referred to collectively as disconnection syndromes. Although disconnectionism fell out of favour with the move against localized brain theories in the early 20th century, in 1965, an American neurologist brought disconnection to the fore once more in a paper entitled, 'Disconnexion syndromes in animals and man'. In what was to become the manifesto of behavioural neurology, Norman Geschwind outlined a pure disconnectionist framework which revolutionized both clinical neurology and the neurosciences in general. For him, disconnection syndromes were higher function deficits that resulted from white matter lesions or lesions of the association cortices, the latter acting as relay stations between primary motor, sensory and limbic areas. From a clinical perspective, the work reawakened interest in single case studies by providing a useful framework for correlating lesion locations with clinical deficits. In the neurosciences, it helped develop contemporary distributed network and connectionist theories of brain function. Geschwind's general disconnectionist paradigm ruled clinical neurology for 20 years but in the late 1980s, with the re-emergence of specialized functional roles for association cortex, the orbit of its remit began to diminish and it became incorporated into more general models of higher dysfunction. By the 1990s, textbooks of neurology were devoting only a few pages to classical disconnection theory. Today, new techniques to study connections in the living human brain allow us, for the first time, to test the classical formulation directly and broaden it beyond disconnections to include disorders of hyperconnectivity. In this review, on the 40th anniversary of Geschwind's publication, we describe the changing fortunes of disconnection theory and adapt the general framework that evolved from it to encompass the entire spectrum of higher function disorders in neurology and psychiatry. © The Author (2005), Published by Oxford University Press on behalf of the Guarantors of Brain. All rights reserved.","author":[{"dropping-particle":"","family":"Catani","given":"Marco","non-dropping-particle":"","parse-names":false,"suffix":""},{"dropping-particle":"","family":"Ffytche","given":"Dominic H.","non-dropping-particle":"","parse-names":false,"suffix":""}],"container-title":"Brain","id":"ITEM-1","issue":"10","issued":{"date-parts":[["2005","10","1"]]},"page":"2224-2239","title":"The rises and falls of disconnection syndromes","type":"article-journal","volume":"128"},"uris":["http://www.mendeley.com/documents/?uuid=a76a51af-b8ab-48f7-945f-e36d9dcf6694"]}],"mendeley":{"formattedCitation":"(Catani &amp; Ffytche, 2005)","plainTextFormattedCitation":"(Catani &amp; Ffytche, 2005)","previouslyFormattedCitation":"(Catani &amp; Ffytche, 2005)"},"properties":{"noteIndex":0},"schema":"https://github.com/citation-style-language/schema/raw/master/csl-citation.json"}</w:instrText>
      </w:r>
      <w:r>
        <w:fldChar w:fldCharType="separate"/>
      </w:r>
      <w:bookmarkStart w:id="8" w:name="Bookmark5"/>
      <w:r>
        <w:rPr>
          <w:noProof/>
        </w:rPr>
        <w:t>(Catani &amp; Ffytche, 2005)</w:t>
      </w:r>
      <w:r>
        <w:fldChar w:fldCharType="end"/>
      </w:r>
      <w:bookmarkEnd w:id="8"/>
      <w:r>
        <w:t xml:space="preserve"> where there is a lack of interaction between different sensory processes and motor responses. Researchers are also using this framework to study diseases such as Alzheimer´s disease </w:t>
      </w:r>
      <w:r>
        <w:fldChar w:fldCharType="begin" w:fldLock="1"/>
      </w:r>
      <w:r>
        <w:instrText>ADDIN CSL_CITATION {"citationItems":[{"id":"ITEM-1","itemData":{"abstract":"This paper reviews the growing amount of evidence supporting the hypothesis that Alzheimer’s disease includes a disconnection syndrome. This evidence came mainly from neuropathological, electrophysiological, and neuroimaging studies. Moreover, a few recent neuropsychological studies have also explored the effects of a disconnection between cerebral areas on cognitive functioning. Finally, and more generally, the contribution of this interpretation to the understanding of Alzheimer’s disease cognitive deficits is considered.","author":[{"dropping-particle":"","family":"Delbeuck","given":"X.","non-dropping-particle":"","parse-names":false,"suffix":""},{"dropping-particle":"","family":"Linden","given":"M.","non-dropping-particle":"Van der","parse-names":false,"suffix":""},{"dropping-particle":"","family":"Collete","given":"F.","non-dropping-particle":"","parse-names":false,"suffix":""}],"container-title":"Neuropsychology Review","id":"ITEM-1","issue":"2","issued":{"date-parts":[["2003","6","10"]]},"page":"79-92","title":"Alzheimer's Disease as a Disconnection Syndrome?","type":"article-journal","volume":"13"},"uris":["http://www.mendeley.com/documents/?uuid=ff57fa78-d08a-41df-bfc0-e8bf8ec6e8ae"]},{"id":"ITEM-2","itemData":{"DOI":"10.1371/journal.pone.0013788","ISSN":"19326203","abstract":"Background: Local network connectivity disruptions in Alzheimer's disease patients have been found using graph analysis in BOLD fMRI. Other studies using MEG and cortical thickness measures, however, show more global long distance connectivity changes, both in functional and structural imaging data. The form and role of functional connectivity changes thus remains ambiguous. The current study shows more conclusive data on connectivity changes in early AD using graph analysis on resting-state condition fMRI data. Methodology/Principal Findings: 18 mild AD patients and 21 healthy age-matched control subjects without memory complaints were investigated in resting-state condition with MRI at 1.5 Tesla. Functional coupling between brain regions was calculated on the basis of pair-wise synchronizations between regional time-series. Local (cluster coefficient) and global (path length) network measures were quantitatively defined. Compared to controls, the characteristic path length of AD functional networks is closer to the theoretical values of random networks, while no significant differences were found in cluster coefficient. The whole-brain average synchronization does not differ between Alzheimer and healthy control groups. Post-hoc analysis of the regional synchronization reveals increased AD synchronization involving the frontal cortices and generalized decreases located at the parietal and occipital regions. This effectively translates in a global reduction of functional long-distance links between frontal and caudal brain regions. Conclusions/Significance: We present evidence of AD-induced changes in global brain functional connectivity specifically affecting long-distance connectivity. This finding is highly relevant for it supports the anterior-posterior disconnection theory and its role in AD. Our results can be interpreted as reflecting the randomization of the brain functional networks in AD, further suggesting a loss of global information integration in disease. © 2010 Sanz-Arigita et al.","author":[{"dropping-particle":"","family":"Sanz-Arigita","given":"Ernesto J.","non-dropping-particle":"","parse-names":false,"suffix":""},{"dropping-particle":"","family":"Schoonheim","given":"Menno M.","non-dropping-particle":"","parse-names":false,"suffix":""},{"dropping-par</w:instrText>
      </w:r>
      <w:r w:rsidRPr="009A6F13">
        <w:rPr>
          <w:lang w:val="es-ES"/>
        </w:rPr>
        <w:instrText>ticle":"","family":"Damoiseaux","given":"Jessica S.","non-dropping-particle":"","parse-names":false,"suffix":""},{"dropping-particle":"","family":"Rombouts","given":"Serge A.R.B.","non-dropping-particle":"","parse-names":false,"suffix":""},{"dropping-particle":"","family":"Maris","given":"Erik","non-dropping-particle":"","parse-names":false,"suffix":""},{"dropping-particle":"","family":"Barkhof","given":"Frederik","non-dropping-particle":"","parse-names":false,"suffix":""},{"dropping-particle":"","family":"Scheltens","given":"Philip","non-dropping-particle":"","parse-names":false,"suffix":""},{"dropping-particle":"","family":"Stam","given":"Cornelis J.","non-dropping-particle":"","parse-names":false,"suffix":""}],"container-title":"PLoS ONE","id":"ITEM-2","issue":"11","issued":{"date-parts":[["2010"]]},"title":"Loss of 'Small-World' Networks in Alzheimer's Disease: Graph Analysis of fMRI Resting-State Functional Connectivity","type":"article-journal","volume":"5"},"uris":["http://www.mendeley.com/documents/?uuid=d8df9988-c35d-4f16-b366-0c1e70aba0c9"]}],"mendeley":{"formattedCitation":"(Delbeuck, Van der Linden, &amp; Collete, 2003; Sanz-Arigita et al., 2010)","plainTextFormattedCitation":"(Delbeuck, Van der Linden, &amp; Collete, 2003; Sanz-Arigita et al., 2010)","previouslyFormattedCitation":"(Delbeuck, Van der Linden, &amp; Collete, 2003; Sanz-Arigita et al., 2010)"},"properties":{"noteIndex":0},"schema":"https://github.com/citation-style-language/schema/raw/master/csl-citation.json"}</w:instrText>
      </w:r>
      <w:r>
        <w:fldChar w:fldCharType="separate"/>
      </w:r>
      <w:bookmarkStart w:id="9" w:name="Bookmark6"/>
      <w:r>
        <w:rPr>
          <w:noProof/>
          <w:lang w:val="es-ES"/>
        </w:rPr>
        <w:t>(Delbeuck, Van der Linden, &amp; Collete, 2003; Sanz-Arigita et al., 2010)</w:t>
      </w:r>
      <w:r>
        <w:fldChar w:fldCharType="end"/>
      </w:r>
      <w:bookmarkEnd w:id="9"/>
      <w:r>
        <w:rPr>
          <w:lang w:val="es-ES"/>
        </w:rPr>
        <w:t xml:space="preserve"> and schizophrenia </w:t>
      </w:r>
      <w:r w:rsidRPr="009A6F13">
        <w:fldChar w:fldCharType="begin" w:fldLock="1"/>
      </w:r>
      <w:r w:rsidRPr="006619E0">
        <w:rPr>
          <w:lang w:val="es-ES"/>
        </w:rPr>
        <w:instrText>ADDIN CSL_CITATION {"citationItems":[{"id":"ITEM-1","itemData":{"DOI":"10.1016/j.schres.2016.07.014","ISSN":"15732509","abstract":"Twenty years have passed since the dysconnection hypothesis was first proposed (Friston and Frith, 1995; Weinberger, 1993). In that time, neuroscience has witnessed tremendous advances: we now live in a world of non-invasive neuroanatomy, computational neuroimaging and the Bayesian brain. The genomics era has come and gone. Connectomics and large-scale neuroinformatics initiatives are emerging everywhere. So where is the dysconnection hypothesis now? This article considers how the notion of schizophrenia as a dysconnection syndrome has developed – and how it has been enriched by recent advances in clinical neuroscience. In particular, we examine the dysconnection hypothesis in the context of (i) theoretical neurobiology and computational psychiatry; (ii) the empirical insights afforded by neuroimaging and associated connectomics – and (iii) how bottom-up (molecular biology and genetics) and top-down (systems biology) perspectives are converging on the mechanisms and nature of dysconnections in schizophrenia.","author":[{"dropping-particle":"","family":"Friston","given":"Karl","non-dropping-particle":"","parse-names":false,"suffix":""},{"dropping-particle":"","family":"Brown","given":"Harriet R.","non-dropping-particle":"","parse-names":false,"suffix":""},{"d</w:instrText>
      </w:r>
      <w:r w:rsidRPr="00F92E74">
        <w:instrText>ropping-particle":"","family":"Siemerkus","given":"Jakob","non-</w:instrText>
      </w:r>
      <w:r>
        <w:instrText>dropping-particle":"","parse-names":false,"suffix":""},{"dropping-particle":"","family":"Stephan","given":"Klaas E.","non-dropping-particle":"","parse-names":false,"suffix":""}],"container-title":"Schizophrenia Research","id":"ITEM-1","issue":"2-3","issued":{"date-parts":[["2016"]]},"page":"83-94","publisher":"The Authors","title":"The dysconnection hypothesis (2016)","type":"article-journal","volume":"176"},"uris":["http://www.mendeley.com/documents/?uuid=7b90b5cd-281f-43b1-8b55-59475bd0e120"]}],"mendeley":{"formattedCitation":"(Friston, Brown, Siemerkus, &amp; Stephan, 2016)","plainTextFormattedCitation":"(Friston, Brown, Siemerkus, &amp; Stephan, 2016)","previouslyFormattedCitation":"(Friston, Brown, Siemerkus, &amp; Stephan, 2016)"},"properties":{"noteIndex":0},"schema":"https://github.com/citation-style-language/schema/raw/master/csl-citation.json"}</w:instrText>
      </w:r>
      <w:r w:rsidRPr="009A6F13">
        <w:fldChar w:fldCharType="separate"/>
      </w:r>
      <w:bookmarkStart w:id="10" w:name="Bookmark7"/>
      <w:r>
        <w:rPr>
          <w:noProof/>
        </w:rPr>
        <w:t>(Friston, Brown, Siemerkus, &amp; Stephan, 2016)</w:t>
      </w:r>
      <w:r w:rsidRPr="009A6F13">
        <w:fldChar w:fldCharType="end"/>
      </w:r>
      <w:bookmarkEnd w:id="10"/>
      <w:r>
        <w:t xml:space="preserve">. </w:t>
      </w:r>
    </w:p>
    <w:p w14:paraId="2CA36C03" w14:textId="0DE112D9" w:rsidR="006468B8" w:rsidRDefault="007A6D9F" w:rsidP="00E7603E">
      <w:pPr>
        <w:spacing w:line="360" w:lineRule="auto"/>
        <w:jc w:val="both"/>
      </w:pPr>
      <w:r>
        <w:t>When studying neural networks</w:t>
      </w:r>
      <w:r w:rsidR="00AE0CAC">
        <w:t>,</w:t>
      </w:r>
      <w:r>
        <w:t xml:space="preserve"> we can differentiate bet</w:t>
      </w:r>
      <w:r w:rsidR="00F92E74">
        <w:t>ween structural and functional</w:t>
      </w:r>
      <w:r>
        <w:t xml:space="preserve"> </w:t>
      </w:r>
      <w:r w:rsidR="00922C1F">
        <w:t xml:space="preserve">networks. Structural </w:t>
      </w:r>
      <w:r w:rsidR="00AE0CAC">
        <w:t>ones</w:t>
      </w:r>
      <w:r w:rsidR="00922C1F">
        <w:t xml:space="preserve"> </w:t>
      </w:r>
      <w:r w:rsidR="00174E7F">
        <w:t>refer</w:t>
      </w:r>
      <w:r w:rsidR="00922C1F">
        <w:t xml:space="preserve"> to the physical connections between neurons - nowadays called </w:t>
      </w:r>
      <w:r w:rsidR="00133C5D">
        <w:t>the</w:t>
      </w:r>
      <w:r w:rsidR="00354982">
        <w:t xml:space="preserve"> </w:t>
      </w:r>
      <w:r w:rsidR="00922C1F">
        <w:t xml:space="preserve">connectome </w:t>
      </w:r>
      <w:r w:rsidR="003A6707">
        <w:t xml:space="preserve">-. </w:t>
      </w:r>
      <w:r w:rsidR="000F6D81">
        <w:t>A description should include</w:t>
      </w:r>
      <w:r w:rsidR="00922C1F">
        <w:t xml:space="preserve"> trigger and target neurons, and </w:t>
      </w:r>
      <w:r w:rsidR="00133C5D">
        <w:t>the</w:t>
      </w:r>
      <w:r w:rsidR="0093323A">
        <w:t xml:space="preserve"> </w:t>
      </w:r>
      <w:r w:rsidR="00922C1F">
        <w:t xml:space="preserve">number and size of synapses. Functional networks </w:t>
      </w:r>
      <w:r w:rsidR="000F6D81">
        <w:t>refer</w:t>
      </w:r>
      <w:r w:rsidR="00922C1F">
        <w:t xml:space="preserve"> to activity correlations between neurons</w:t>
      </w:r>
      <w:r w:rsidR="00133C5D">
        <w:t>.</w:t>
      </w:r>
      <w:r w:rsidR="00922C1F">
        <w:t xml:space="preserve"> </w:t>
      </w:r>
      <w:r w:rsidR="00133C5D">
        <w:t xml:space="preserve">In other words, </w:t>
      </w:r>
      <w:r w:rsidR="00922C1F">
        <w:t xml:space="preserve">which neurons predict the activation or inhibition of which other neurons. </w:t>
      </w:r>
      <w:r w:rsidR="00D517B8">
        <w:t>Therefore, i</w:t>
      </w:r>
      <w:r w:rsidR="00D517B8" w:rsidRPr="00D517B8">
        <w:t>n a structural network, two neurons are connected if there is a synapse between them.</w:t>
      </w:r>
      <w:r w:rsidR="00D517B8">
        <w:t xml:space="preserve"> While i</w:t>
      </w:r>
      <w:r w:rsidR="00D517B8" w:rsidRPr="00D517B8">
        <w:t>n a functional network, two neurons are connected if their activity patterns correlate.</w:t>
      </w:r>
      <w:r w:rsidR="00D517B8">
        <w:t xml:space="preserve"> </w:t>
      </w:r>
      <w:r w:rsidR="00922C1F">
        <w:t xml:space="preserve">Previous research has shown that the relationship between structural and functional networks is not straightforward </w:t>
      </w:r>
      <w:r w:rsidR="00922C1F">
        <w:fldChar w:fldCharType="begin" w:fldLock="1"/>
      </w:r>
      <w:r w:rsidR="00922C1F">
        <w:instrText>ADDIN CSL_CITATION {"citationItems":[{"id":"ITEM-1","itemData":{"DOI":"10.1111/j.1749-6632.2010.05888.x","ISSN":"17496632","abstract":"The human brain is a complex network. An important first step toward understanding the function of such a network is to map its elements and connections, to create a comprehensive structural description of the network architecture. This paper reviews current empirical efforts toward generating a network map of the human brain, the human connectome, and explores how the connectome can provide new insights into the organization of the brain's structural connections and their role in shaping functional dynamics. Network studies of structural connectivity obtained from noninvasive neuroimaging have revealed a number of highly nonrandom network attributes, including high clustering and modularity combined with high efficiency and short path length. The combination of these attributes simultaneously promotes high specialization and high integration within a modular small-world architecture. Structural and functional networks share some of the same characteristics, although their relationship is complex and nonlinear. Future studies of the human connectome will greatly expand our knowledge of network topology and dynamics in the healthy, developing, aging, and diseased brain.","author":[{"dropping-particle":"","family":"Sporns","given":"Olaf","non-dropping-particle":"","parse-names":false,"suffix":""}],"container-title":"Annals of the New York Academy of Sciences","id":"ITEM-1","issue":"1","issued":{"date-parts":[["2011"]]},"page":"109-125","title":"The human connectome: A complex network","type":"article-journal","volume":"1224"},"uris":["http://www.mendeley.com/documents/?uuid=fa71db9e-45c9-48b2-88d0-395c9c7d5402"]},{"id":"ITEM-2","itemData":{"DOI":"10.1016/j.neuroimage.2013.03.023","ISSN":"10538119","abstract":"The human connectome refers to a map of the brain's structural connections, rendered as a connection matrix or network. This article attempts to trace some of the historical origins of the connectome, in the process clarifying its definition and scope, as well as its putative role in illuminating brain function. Current efforts to map the connectome face a number of significant challenges, including the issue of capturing network connectivity across multiple spatial scales, accounting for individual variability and structural plasticity, as well as clarifying the role of the connectome in shaping brain dynamics. Throughout, the article argues that these challenges require the development of new approaches for the statistical analysis and computational modeling of brain network data, and greater collaboration across disciplinary boundaries, especially with researchers in complex systems and network science. © 2013 Elsevier Inc.","author":[{"dropping-particle":"","family":"Sporns","given":"Olaf","non-dropping-particle":"","parse-names":false,"suffix":""}],"container-title":"NeuroImage","id":"ITEM-2","issued":{"date-parts":[["2013"]]},"page":"53-61","publisher":"Elsevier Inc.","title":"The human connectome: Origins and challenges","type":"article-journal","volume":"80"},"uris":["http://www.mendeley.com/documents/?uuid=23575bfb-cc8d-4cae-b796-75192184cb85"]},{"id":"ITEM-3","itemData":{"DOI":"10.1126/science.1238411","ISBN":"1095-9203 (Electronic)\\r0036-8075 (Linking)","ISSN":"10959203","PMID":"24179229","abstract":"How rich functionality emerges from the invariant structural architecture of the brain remains a major mystery in neuroscience. Recent applications of network theory and theoretical neuroscience to large-scale brain networks have started to dissolve this mystery. Network analyses suggest that hierarchical modular brain networks are particularly suited to facilitate local (segregated) neuronal operations and the global integration of segregated functions. Although functional networks are constrained by structural connections, context-sensitive integration during cognition tasks necessarily entails a divergence between structural and functional networks. This degenerate (many-to-one) function-structure mapping is crucial for understanding the nature of brain networks. The emergence of dynamic functional networks from static structural connections calls for a formal (computational) approach to neuronal information processing that may resolve this dialectic between structure and function.","author":[{"dropping-particle":"","family":"Park","given":"Hae Jeong","non-dropping-particle":"","parse-names":false,"suffix":""},{"dropping-particle":"","family":"Friston","given":"Karl","non-dropping-particle":"","parse-names":false,"suffix":""}],"container-title":"Science","id":"ITEM-3","issue":"6158","issued":{"date-parts":[["2013"]]},"title":"Structural and functional brain networks: From connections to cognition","type":"article-journal","volume":"342"},"uris":["http://www.mendeley.com/documents/?uuid=bd0a8513-42a6-45ad-aabf-371beeb76392"]},{"id":"ITEM-4","itemData":{"DOI":"10.3389/fnhum.2014.00307","abstract":"The last decade has seen an increase in neuroimaging studies examining structural (i.e., structural integrity of white matter tracts) and functional connectivity (e.g., correlations in neural activity throughout the brain). Although structural and functional connectivity changes have often been measured independently, examining the relation between these two measures is critical to understanding the specific function of neural networks and the ways they may differ across tasks and individuals. The current study addressed this question by examining the effect of age (treated as a continuous variable) and emotional valence on the relation between functional and structural connectivity. As prior studies have suggested that prefrontal regions may guide and regulate emotional memory search via functional connections with the amygdala, the current analysis focused on functional connectivity between the left amygdala and the left prefrontal cortex, and structural integrity of the uncinate fasciculus, a white matter tract connecting prefrontal and temporal regions. Participants took part in a scanned retrieval task in which they recalled positive, negative, and neutral images associated with neutral titles. Aging was associated with a significant increase in the relation between measures of structural integrity (specifically, fractional anisotropy, or FA) along the uncinate fasciculus and functional connectivity between the left ventral prefrontal cortex and amygdala during positive event retrieval, but not negative or neutral retrieval. Notably, during negative event retrieval, age was linked to stronger structure-function relations between the amygdala and the dorsal anterior cingulate cortex, such that increased structural integrity predicted stronger negative functional connectivity in older adults only. These findings suggest that young and older adults may utilize a structural pathway to engage different retrieval and regulatory strategies, even when structural integrity along that pathway does not differ.","author":[{"dropping-particle":"","family":"Ford","given":"Jaclyn H.","non-dropping-particle":"","parse-names":false,"suffix":""},{"dropping-particle":"","family":"Kensinger","given":"Elizabeth A.","non-dropping-particle":"","parse-names":false,"suffix":""}],"container-title":"Frontiers in Human Neuroscience","id":"ITEM-4","issue":"May","issued":{"date-parts":[["2014"]]},"page":"1-12","title":"The relation between structural and functional connectivity depends on age and on task goals","type":"article-journal","volume":"8"},"uris":["http://www.mendeley.com/documents/?uuid=71701639-6f1e-41b2-9335-8a1dd1cf1ce6"]},{"id":"ITEM-5","itemData":{"DOI":"10.1016/j.tics.2013.09.011","ISSN":"13646613","PMID":"24094797","abstract":"In recent work, O'Reilly and colleagues demonstrate relatively intact interhemispheric functional connectivity in a macaque brain in the absence of major commissural fibers. This work adds to a growing body of literature challenging the notion that structural and functional brain connectivity metrics are related in a straightforward manner. © 2013 Elsevier Ltd.","author":[{"dropping-particle":"","family":"Uddin","given":"Lucina Q.","non-dropping-particle":"","parse-names":false,"suffix":""}],"container-title":"Trends in Cognitive Sciences","id":"ITEM-5","issue":"12","issued":{"date-parts":[["2013","12"]]},"page":"600-602","publisher":"Elsevier Ltd","title":"Complex relationships between structural and functional brain connectivity","type":"article-journal","volume":"17"},"uris":["http://www.mendeley.com/documents/?uuid=65637067-b5c7-419d-bfc7-55867fb85c34"]}],"mendeley":{"formattedCitation":"(Ford &amp; Kensinger, 2014; Park &amp; Friston, 2013; Sporns, 2011b, 2013; Uddin, 2013)","plainTextFormattedCitation":"(Ford &amp; Kensinger, 2014; Park &amp; Friston, 2013; Sporns, 2011b, 2013; Uddin, 2013)","previouslyFormattedCitation":"(Ford &amp; Kensinger, 2014; Park &amp; Friston, 2013; Sporns, 2011b, 2013; Uddin, 2013)"},"properties":{"noteIndex":0},"schema":"https://github.com/citation-style-language/schema/raw/master/csl-citation.json"}</w:instrText>
      </w:r>
      <w:r w:rsidR="00922C1F">
        <w:fldChar w:fldCharType="separate"/>
      </w:r>
      <w:bookmarkStart w:id="11" w:name="Bookmark8"/>
      <w:r w:rsidR="00922C1F">
        <w:rPr>
          <w:noProof/>
        </w:rPr>
        <w:t xml:space="preserve">(Ford &amp; Kensinger, 2014; Park &amp; Friston, 2013; Sporns, </w:t>
      </w:r>
      <w:r w:rsidR="00922C1F">
        <w:rPr>
          <w:noProof/>
        </w:rPr>
        <w:lastRenderedPageBreak/>
        <w:t>2011b, 2013; Uddin, 2013)</w:t>
      </w:r>
      <w:r w:rsidR="00922C1F">
        <w:fldChar w:fldCharType="end"/>
      </w:r>
      <w:bookmarkEnd w:id="11"/>
      <w:r w:rsidR="00922C1F">
        <w:t xml:space="preserve">. The same pattern of structural neural connections can give raise to different activity dynamics as a consequence of the existence of parallel pathways connecting neurons (i.e. chemical and electrical, direct and indirect pathways) or neuromodulation </w:t>
      </w:r>
      <w:r w:rsidR="00922C1F">
        <w:fldChar w:fldCharType="begin" w:fldLock="1"/>
      </w:r>
      <w:r w:rsidR="00922C1F">
        <w:instrText>ADDIN CSL_CITATION {"citationItems":[{"id":"ITEM-1","itemData":{"DOI":"10.1038/nmeth.2451","ISSN":"1548-7105","PMID":"23866325","abstract":"In this Historical Perspective, we ask what information is needed beyond connectivity diagrams to understand the function of nervous systems. Informed by invertebrate circuits whose connectivities are known, we highlight the importance of neuronal dynamics and neuromodulation, and the existence of parallel circuits. The vertebrate retina has these features in common with invertebrate circuits, suggesting that they are general across animals. Comparisons across these systems suggest approaches to study the functional organization of large circuits based on existing knowledge of small circuits.","author":[{"dropping-particle":"","family":"Bargmann","given":"Cornelia I","non-dropping-particle":"","parse-names":false,"suffix":""},{"dropping-particle":"","family":"Marder","given":"Eve","non-dropping-particle":"","parse-names":false,"suffix":""}],"container-title":"Nature methods","id":"ITEM-1","issue":"6","issued":{"date-parts":[["2013"]]},"page":"483-90","title":"From the connectome to brain function.","type":"article-journal","volume":"10"},"uris":["http://www.mendeley.com/documents/?uuid=1e78bdac-2626-4bba-b372-0d294918d4e4"]}],"mendeley":{"formattedCitation":"(Bargmann &amp; Marder, 2013)","plainTextFormattedCitation":"(Bargmann &amp; Marder, 2013)","previouslyFormattedCitation":"(Bargmann &amp; Marder, 2013)"},"properties":{"noteIndex":0},"schema":"https://github.com/citation-style-language/schema/raw/master/csl-citation.json"}</w:instrText>
      </w:r>
      <w:r w:rsidR="00922C1F">
        <w:fldChar w:fldCharType="separate"/>
      </w:r>
      <w:bookmarkStart w:id="12" w:name="Bookmark9"/>
      <w:r w:rsidR="00922C1F">
        <w:rPr>
          <w:noProof/>
        </w:rPr>
        <w:t>(Bargmann &amp; Marder, 2013)</w:t>
      </w:r>
      <w:r w:rsidR="00922C1F">
        <w:fldChar w:fldCharType="end"/>
      </w:r>
      <w:bookmarkEnd w:id="12"/>
      <w:r w:rsidR="00922C1F">
        <w:t>.</w:t>
      </w:r>
    </w:p>
    <w:p w14:paraId="2CA36C04" w14:textId="12B95841" w:rsidR="006468B8" w:rsidRDefault="00922C1F" w:rsidP="00E7603E">
      <w:pPr>
        <w:spacing w:line="360" w:lineRule="auto"/>
        <w:jc w:val="both"/>
      </w:pPr>
      <w:r>
        <w:t>Most of the knowledge we have today about neural networks come from</w:t>
      </w:r>
      <w:r w:rsidR="000D5048">
        <w:t xml:space="preserve"> decades of</w:t>
      </w:r>
      <w:r>
        <w:t xml:space="preserve"> functional studies. N</w:t>
      </w:r>
      <w:r w:rsidR="002223D5">
        <w:t>owadays</w:t>
      </w:r>
      <w:r>
        <w:t xml:space="preserve">, lots of resources are being invested in advancing research in connectomics. Projects as the Human Connectome Project in USA, the </w:t>
      </w:r>
      <w:proofErr w:type="spellStart"/>
      <w:r>
        <w:t>Brainnetome</w:t>
      </w:r>
      <w:proofErr w:type="spellEnd"/>
      <w:r>
        <w:t xml:space="preserve"> Project in China and the CONNECT project in Europe </w:t>
      </w:r>
      <w:r>
        <w:fldChar w:fldCharType="begin" w:fldLock="1"/>
      </w:r>
      <w:r>
        <w:instrText>ADDIN CSL_CITATION {"citationItems":[{"id":"ITEM-1","itemData":{"DOI":"10.1016/j.neuroimage.2013.05.082","ISSN":"10538119","abstract":"Significant resources are now being devoted to large-scale international studies attempting to map the connectome - the brain's wiring diagram. This review will focus on the use of human neuroimaging approaches to map the connectome at a macroscopic level. This emerging field of human connectomics brings both opportunities and challenges. Opportunities arise from the ability to apply a powerful toolkit of mathematical and computational approaches to interrogate these rich datasets, many of which are being freely shared with the scientific community. Challenges arise in methodology, interpretability and biological or clinical validity. This review discusses these challenges and opportunities and highlights potential future directions. © 2013.","author":[{"dropping-particle":"","family":"Johansen-Berg","given":"Heidi","non-dropping-particle":"","parse-names":false,"suffix":""}],"container-title":"NeuroImage","id":"ITEM-1","issued":{"date-parts":[["2013"]]},"page":"541-544","publisher":"Elsevier B.V.","title":"Human connectomics - What will the future demand?","type":"article-journal","volume":"80"},"uris":["http://www.mendeley.com/documents/?uuid=f7e3f6c0-0cc2-4784-897a-0561d10a5b79"]}],"mendeley":{"formattedCitation":"(Johansen-Berg, 2013)","plainTextFormattedCitation":"(Johansen-Berg, 2013)","previouslyFormattedCitation":"(Johansen-Berg, 2013)"},"properties":{"noteIndex":0},"schema":"https://github.com/citation-style-language/schema/raw/master/csl-citation.json"}</w:instrText>
      </w:r>
      <w:r>
        <w:fldChar w:fldCharType="separate"/>
      </w:r>
      <w:bookmarkStart w:id="13" w:name="Bookmark10"/>
      <w:r>
        <w:rPr>
          <w:noProof/>
        </w:rPr>
        <w:t>(Johansen-Berg, 2013)</w:t>
      </w:r>
      <w:r>
        <w:fldChar w:fldCharType="end"/>
      </w:r>
      <w:bookmarkEnd w:id="13"/>
      <w:r>
        <w:t xml:space="preserve"> have optimistic prospects claiming that they will be able to offer a more accurate parcellation of brain regions and networks, to characterize network variability among individuals, and eventually, to correlate that variability with cognitive and behavioural phenotypes </w:t>
      </w:r>
      <w:r>
        <w:fldChar w:fldCharType="begin" w:fldLock="1"/>
      </w:r>
      <w:r>
        <w:instrText>ADDIN CSL_CITATION {"citationItems":[{"id":"ITEM-1","itemData":{"DOI":"10.1016/j.neuroimage.2012.01.032","ISSN":"10538119","abstract":"The human brain comprises distributed cortical regions that are structurally and functionally connected into a network that is known as the human connectome. Elaborate developmental processes starting in utero herald connectome genesis, with dynamic changes in its architecture continuing throughout life. Connectome changes during development, maturation, and aging may be governed by a set of biological rules or algorithms, forming and shaping the macroscopic architecture of the brain's wiring network. To explore the presence of developmental patterns indicative of such rules, this review considers insights from studies on the cellular and the systems level into macroscopic connectome genesis and dynamics across the life span. We observe that in parallel with synaptogenesis, macroscopic connectome formation and transformation is characterized by an initial overgrowth and subsequent elimination of cortico-cortical axonal projections. Furthermore, dynamic changes in connectome organization throughout the life span are suggested to follow an inverted U-shaped pattern, with an increasingly integrated topology during development, a plateau lasting for the majority of adulthood and an increasingly localized topology in late life. Elucidating developmental patterns in brain connectivity is crucial for our understanding of the human connectome and how it may give rise to brain function, including the occurrence of brain network disorders across the life span.","author":[{"dropping-particle":"","family":"Essen","given":"D.C.","non-dropping-particle":"Van","parse-names":false,"suffix":""},{"dropping-particle":"","family":"Ugurbil","given":"K.","non-dropping-particle":"","parse-names":false,"suffix":""}],"container-title":"NeuroImage","id":"ITEM-1","issue":"2","issued":{"date-parts":[["2012","8","18"]]},"page":"1299-1310","title":"The future of the human connectome","type":"article-journal","volume":"62"},"uris":["http://www.mendeley.com/documents/?uuid=17cdfd94-c39d-4ddf-aa7c-b6cdc04057a6"]}],"mendeley":{"formattedCitation":"(Van Essen &amp; Ugurbil, 2012)","plainTextFormattedCitation":"(Van Essen &amp; Ugurbil, 2012)","previouslyFormattedCitation":"(Van Essen &amp; Ugurbil, 2012)"},"properties":{"noteIndex":0},"schema":"https://github.com/citation-style-language/schema/raw/master/csl-citation.json"}</w:instrText>
      </w:r>
      <w:r>
        <w:fldChar w:fldCharType="separate"/>
      </w:r>
      <w:bookmarkStart w:id="14" w:name="Bookmark11"/>
      <w:r>
        <w:rPr>
          <w:noProof/>
        </w:rPr>
        <w:t>(Van Essen &amp; Ugurbil, 2012)</w:t>
      </w:r>
      <w:r>
        <w:fldChar w:fldCharType="end"/>
      </w:r>
      <w:bookmarkEnd w:id="14"/>
      <w:r>
        <w:t xml:space="preserve">. </w:t>
      </w:r>
    </w:p>
    <w:p w14:paraId="2CA36C05" w14:textId="20D17FCF" w:rsidR="006468B8" w:rsidRDefault="00922C1F" w:rsidP="00E7603E">
      <w:pPr>
        <w:spacing w:line="360" w:lineRule="auto"/>
        <w:jc w:val="both"/>
      </w:pPr>
      <w:r>
        <w:t xml:space="preserve">However, </w:t>
      </w:r>
      <w:r w:rsidR="00783DE1">
        <w:t>I</w:t>
      </w:r>
      <w:r>
        <w:t xml:space="preserve"> think that it is likely that neither structure nor function alone will fully explain individual variability in cognition, behaviour and brain disorders, but we need to include in the explanations the role of structural-functional interactions. Several authors support this position and claim that deciphering the relationship between structure and function in neural networks has become one of the most important contemporary challenges in neuroscience </w:t>
      </w:r>
      <w:r>
        <w:fldChar w:fldCharType="begin" w:fldLock="1"/>
      </w:r>
      <w:r>
        <w:instrText>ADDIN CSL_CITATION {"citationItems":[{"id":"ITEM-1","itemData":{"DOI":"10.1038/nrn2575","ISSN":"1471-0048","PMID":"19190637","abstract":"Recent developments in the quantitative analysis of complex networks, based largely on graph theory, have been rapidly translated to studies of brain network organization. The brain's structural and functional systems have features of complex networks--such as small-world topology, highly connected hubs and modularity--both at the whole-brain scale of human neuroimaging and at a cellular scale in non-human animals. In this article, we review studies investigating complex brain networks in diverse experimental modalities (including structural and functional MRI, diffusion tensor imaging, magnetoencephalography and electroencephalography in humans) and provide an accessible introduction to the basic principles of graph theory. We also highlight some of the technical challenges and key questions to be addressed by future developments in this rapidly moving field.","author":[{"dropping-particle":"","family":"Bullmore","given":"Ed","non-dropping-particle":"","parse-names":false,"suffix":""},{"dropping-particle":"","family":"Sporns","given":"Olaf","non-dropping-particle":"","parse-names":false,"suffix":""}],"container-title":"Nature reviews. Neuroscience","id":"ITEM-1","issue":"3","issued":{"date-parts":[["2009"]]},"page":"186-98","title":"Complex brain networks: graph theoretical analysis of structural and functional systems.","type":"article-journal","volume":"10"},"uris":["http://www.mendeley.com/documents/?uuid=dc42e8e7-d969-4a60-837e-a069e6e73078"]},{"id":"ITEM-2","itemData":{"DOI":"10.1371/journal.pcbi.1005021","ISSN":"15537358","abstract":"A major goal of systems neuroscience is to decipher the structure-function relationship in neural networks. Here we study network functionality in light of the common-neighbor-rule (CNR) in which a pair of neurons is more likely to be connected the more common neighbors it shares. Focusing on the fully-mapped neural network of C. elegans worms, we establish that the CNR is an emerging property in this connectome. Moreover, sets of common neighbors form homogenous structures that appear in defined layers of the network. Simulations of signal propagation reveal their potential functional roles: signal amplification and short-term memory at the sensory/inter-neuron layer, and synchronized activity at the motoneuron layer supporting coordinated movement. A coarse-grained view of the neural network based on homogenous connected sets alone reveals a simple modular network architecture that is intuitive to understand. These findings provide a novel framework for analyzing larger, more complex, connectomes once these become available.","author":[{"dropping-particle":"","family":"Azulay","given":"Aharon","non-dropping-particle":"","parse-names":false,"suffix":""},{"dropping-particle":"","family":"Itskovits","given":"Eyal","non-dropping-particle":"","parse-names":false,"suffix":""},{"dropping-particle":"","family":"Zaslaver","given":"Alon","non-dropping-particle":"","parse-names":false,"suffix":""}],"container-title":"PLoS Computational Biology","id":"ITEM-2","issue":"9","issued":{"date-parts":[["2016"]]},"page":"1-16","title":"The C. elegans Connectome Consists of Homogenous Circuits with Defined Functional Roles","type":"article-journal","volume":"12"},"uris":["http://www.mendeley.com/documents/?uuid=ff4f15fd-b25c-4492-b7cf-8ae3bd893879"]},{"id":"ITEM-3","itemData":{"DOI":"10.1038/471170a","ISSN":"0028-0836","abstract":"To understand the brain, the thousands of synaptic connections made by each of billions of neurons should be mapped and related to neuronal function. First steps towards this formidable goal are now reported.","author":[{"dropping-particle":"","family":"Seung","given":"H. Sebastian","non-dropping-particle":"","parse-names":false,"suffix":""}],"container-title":"Nature","id":"ITEM-3","issue":"7337","issued":{"date-parts":[["2011","3","9"]]},"page":"171-172","title":"Towards functional connectomics","type":"article-journal","volume":"471"},"uris":["http://www.mendeley.com/documents/?uuid=d3663f0a-67f4-47ac-9330-f08d0dbea45e"]},{"id":"ITEM-4","itemData":{"DOI":"10.1371/journal.pone.0002148","ISSN":"1932-6203","author":[{"dropping-particle":"","family":"Galán","given":"Roberto F.","non-dropping-particle":"","parse-names":false,"suffix":""}],"container-title":"PLoS ONE","editor":[{"dropping-particle":"","family":"Sporns","given":"Olaf","non-dropping-particle":"","parse-names":false,"suffix":""}],"id":"ITEM-4","issue":"5","issued":{"date-parts":[["2008","5","14"]]},"page":"e2148","title":"On How Network Architecture Determines the Dominant Patterns of Spontaneous Neural Activity","type":"article-journal","volume":"3"},"uris":["http://www.mendeley.com/documents/?uuid=27948f1a-754b-4b92-a795-c267dd1c2ecf"]},{"id":"ITEM-5","itemData":{"DOI":"10.1126/science.1238411","ISBN":"1095-9203 (Electronic)\\r0036-8075 (Linking)","ISSN":"10959203","PMID":"24179229","abstract":"How rich functionality emerges from the invariant structural architecture of the brain remains a major mystery in neuroscience. Recent applications of network theory and theoretical neuroscience to large-scale brain networks have started to dissolve this mystery. Network analyses suggest that hierarchical modular brain networks are particularly suited to facilitate local (segregated) neuronal operations and the global integration of segregated functions. Although functional networks are constrained by structural connections, context-sensitive integration during cognition tasks necessarily entails a divergence between structural and functional networks. This degenerate (many-to-one) function-structure mapping is crucial for understanding the nature of brain networks. The emergence of dynamic functional networks from static structural connections calls for a formal (computational) approach to neuronal information processing that may resolve this dialectic between structure and function.","author":[{"dropping-particle":"","family":"Park","given":"Hae Jeong","non-dropping-particle":"","parse-names":false,"suffix":""},{"dropping-particle":"","family":"Friston","given":"Karl","non-dropping-particle":"","parse-names":false,"suffix":""}],"container-title":"Science","id":"ITEM-5","issue":"6158","issued":{"date-parts":[["2013"]]},"title":"Structural and functional brain networks: From connections to cognition","type":"article-journal","volume":"342"},"uris":["http://www.mendeley.com/documents/?uuid=bd0a8513-42a6-45ad-aabf-371beeb76392"]}],"mendeley":{"formattedCitation":"(Azulay, Itskovits, &amp; Zaslaver, 2016; Bullmore &amp; Sporns, 2009; Galán, 2008; Park &amp; Friston, 2013; Seung, 2011)","plainTextFormattedCitation":"(Azulay, Itskovits, &amp; Zaslaver, 2016; Bullmore &amp; Sporns, 2009; Galán, 2008; Park &amp; Friston, 2013; Seung, 2011)","previouslyFormattedCitation":"(Azulay, Itskovits, &amp; Zaslaver, 2016; Bullmore &amp; Sporns, 2009; Galán, 2008; Park &amp; Friston, 2013; Seung, 2011)"},"properties":{"noteIndex":0},"schema":"https://github.com/citation-style-language/schema/raw/master/csl-citation.json"}</w:instrText>
      </w:r>
      <w:r>
        <w:fldChar w:fldCharType="separate"/>
      </w:r>
      <w:r>
        <w:rPr>
          <w:noProof/>
        </w:rPr>
        <w:t>(Azulay, Itskovits, &amp; Zaslaver, 2016; Bullmore &amp; Sporns, 2009; Galán, 2008; Park &amp; Friston, 2013; Seung, 2011)</w:t>
      </w:r>
      <w:r>
        <w:fldChar w:fldCharType="end"/>
      </w:r>
      <w:r>
        <w:t>.</w:t>
      </w:r>
      <w:r>
        <w:rPr>
          <w:b/>
          <w:bCs/>
        </w:rPr>
        <w:t xml:space="preserve"> </w:t>
      </w:r>
      <w:r>
        <w:t xml:space="preserve"> </w:t>
      </w:r>
    </w:p>
    <w:p w14:paraId="2CA36C07" w14:textId="349BBDBD" w:rsidR="006468B8" w:rsidRDefault="00922C1F" w:rsidP="00E7603E">
      <w:pPr>
        <w:spacing w:line="360" w:lineRule="auto"/>
        <w:jc w:val="both"/>
      </w:pPr>
      <w:r>
        <w:t xml:space="preserve">In trying to provide answers for these question, </w:t>
      </w:r>
      <w:r w:rsidR="00783DE1">
        <w:t>I</w:t>
      </w:r>
      <w:r>
        <w:t xml:space="preserve"> will use the </w:t>
      </w:r>
      <w:r w:rsidR="00A247FC" w:rsidRPr="00A247FC">
        <w:rPr>
          <w:i/>
          <w:iCs/>
        </w:rPr>
        <w:t>C.</w:t>
      </w:r>
      <w:r>
        <w:rPr>
          <w:i/>
          <w:iCs/>
        </w:rPr>
        <w:t xml:space="preserve"> elegans</w:t>
      </w:r>
      <w:r>
        <w:t xml:space="preserve"> neural network as a model to study some interactions between structural and functional networks. </w:t>
      </w:r>
      <w:r w:rsidR="00783DE1">
        <w:t>I</w:t>
      </w:r>
      <w:r>
        <w:t xml:space="preserve"> chose this model for three reasons. First, it is the only organism for which we have a full map of its connectome </w:t>
      </w:r>
      <w:r>
        <w:fldChar w:fldCharType="begin" w:fldLock="1"/>
      </w:r>
      <w:r>
        <w:instrText>ADDIN CSL_CITATION {"citationItems":[{"id":"ITEM-1","itemData":{"DOI":"10.1098/rstb.1986.0056","ISSN":"0962-8436","author":[{"dropping-particle":"","family":"White","given":"J. G.","non-dropping-particle":"","parse-names":false,"suffix":""},{"dropping-particle":"","family":"Southgate","given":"E.","non-dropping-particle":"","parse-names":false,"suffix":""},{"dropping-particle":"","family":"Thomson","given":"J. N.","non-dropping-particle":"","parse-names":false,"suffix":""},{"dropping-particle":"","family":"Brenner","given":"S.","non-dropping-particle":"","parse-names":false,"suffix":""}],"container-title":"Philosophical Transactions of the Royal Society B: Biological Sciences","id":"ITEM-1","issue":"1165","issued":{"date-parts":[["1986","11","12"]]},"page":"1-340","title":"The Structure of the Nervous System of the Nematode Caenorhabditis elegans","type":"article-journal","volume":"314"},"uris":["http://www.mendeley.com/documents/?uuid=234441b2-aba1-420f-a4dc-1eb0b2a286eb"]}],"mendeley":{"formattedCitation":"(White, Southgate, Thomson, &amp; Brenner, 1986)","plainTextFormattedCitation":"(White, Southgate, Thomson, &amp; Brenner, 1986)","previouslyFormattedCitation":"(White, Southgate, Thomson, &amp; Brenner, 1986)"},"properties":{"noteIndex":0},"schema":"https://github.com/citation-style-language/schema/raw/master/csl-citation.json"}</w:instrText>
      </w:r>
      <w:r>
        <w:fldChar w:fldCharType="separate"/>
      </w:r>
      <w:bookmarkStart w:id="15" w:name="Bookmark13"/>
      <w:r>
        <w:rPr>
          <w:noProof/>
        </w:rPr>
        <w:t>(White, Southgate, Thomson, &amp; Brenner, 1986)</w:t>
      </w:r>
      <w:r>
        <w:fldChar w:fldCharType="end"/>
      </w:r>
      <w:bookmarkEnd w:id="15"/>
      <w:r>
        <w:t xml:space="preserve">, and whose information is publicly available online. Second, because </w:t>
      </w:r>
      <w:r w:rsidR="00783DE1">
        <w:t>I</w:t>
      </w:r>
      <w:r>
        <w:t xml:space="preserve"> want to maintain structural accuracy coming from Electron Microscopy imaging, avoiding indirect structural mappings coming from tensor diffusion imaging or tractography </w:t>
      </w:r>
      <w:r>
        <w:fldChar w:fldCharType="begin" w:fldLock="1"/>
      </w:r>
      <w:r w:rsidR="001B5F16">
        <w:instrText>ADDIN CSL_CITATION {"citationItems":[{"id":"ITEM-1","itemData":{"DOI":"10.1093/cercor/bhn059","ISSN":"10473211","abstract":"Resting-state functional connectivity magnetic resonance imaging (fcMRI) studies constitute a growing proportion of functional brain imaging publications. This approach detects temporal correlations in spontaneous blood oxygen level-dependent (BOLD) signal oscillations while subjects rest quietly in the scanner. Although distinct resting-state networks related to vision, language, executive processing, and other sensory and cognitive domains have been identified, considerable skepticism remains as to whether resting-state functional connectivity maps reflect neural connectivity or simply track BOLD signal correlations driven by nonneural artifact. Here we combine diffusion tensor imaging (DTI) tractography with resting-state fcMRI to test the hypothesis that resting-state functional connectivity reflects structural connectivity. These 2 modalities were used to investigate connectivity within the default mode network, a set of brain regions-including medial prefrontal cortex (MPFC), medial temporal lobes (MTLs), and posterior cingulate cortex (PCC)/retropslenial cortex (RSC)-implicated in episodic memory processing. Using seed regions from the functional connectivity maps, the DTI analysis revealed robust structural connections between the MTLs and the retrosplenial cortex whereas tracts from the MPFC contacted the PCC (just rostral to the RSC). The results demonstrate that resting-state functional connectivity reflects structural connectivity and that combining modalities can enrich our understanding of these canonical brain networks.","author":[{"dropping-particle":"","family":"Greicius","given":"Michael D.","non-dropping-particle":"","parse-names":false,"suffix":""},{"dropping-particle":"","family":"Supekar","given":"Kaustubh","non-dropping-particle":"","parse-names":false,"suffix":""},{"dropping-particle":"","family":"Menon","given":"Vinod","non-dropping-particle":"","parse-names":false,"suffix":""},{"dropping-particle":"","family":"Dougherty","given":"Robert F.","non-dropping-particle":"","parse-names":false,"suffix":""}],"container-title":"Cerebral Cortex","id":"ITEM-1","issue":"1","issued":{"date-parts":[["2009"]]},"page":"72-78","title":"Resting-state functional connectivity reflects structural connectivity in the default mode network","type":"article-journal","volume":"19"},"uris":["http://www.mendeley.com/documents/?uuid=e61a2849-e900-4d66-b729-048d62b0fcfb"]},{"id":"ITEM-2","itemData":{"DOI":"10.1073/pnas.0811168106","ISSN":"0027-8424","abstract":"A presença de sintomas de estresse foi pesquisada em uma amostra de 255 escolares de 7 a 14 anos de idade, oriundos de três tipos diferentes de escolas (municipal, particular e particular confessional filantrópica). Os dados foram analisados em termos de diferenças entre as escolas, sexo e série do ensino fundamental em que as crianças se encontravam. Constatou-se que o tipo de escola tinha uma forte associação com o nível de estresse dos alunos e que o número de meninas com estresse era significativamente maior do que o dos meninos. Verificou-se também que o estresse diminui nas séries mais elevadas e estava mais presente na primeira série. Pode-se concluir que as escolas têm um papel relevante no estresse infantil e que é possível dentro de uma escola apresentar níveis baixos de estresse, dependendo das características da mesma.","author":[{"dropping-particle":"","family":"Honey","given":"C. J.","non-dropping-particle":"","parse-names":false,"suffix":""},{"dropping-particle":"","family":"Sporns","given":"O.","non-dropping-particle":"","parse-names":false,"suffix":""},{"dropping-particle":"","family":"Cammoun","given":"L.","non-dropping-particle":"","parse-names":false,"suffix":""},{"dropping-particle":"","family":"Gigandet","given":"X.","non-dropping-particle":"","parse-names":false,"suffix":""},{"dropping-particle":"","family":"Thiran","given":"J. P.","non-dropping-particle":"","parse-names":false,"suffix":""},{"dropping-particle":"","family":"Meuli","given":"R.","non-dropping-particle":"","parse-names":false,"suffix":""},{"dropping-particle":"","family":"Hagmann","given":"P.","non-dropping-particle":"","parse-names":false,"suffix":""}],"container-title":"Proceedings of the National Academy of Sciences","id":"ITEM-2","issue":"6","issued":{"date-parts":[["2009","2","10"]]},"page":"2035-2040","title":"Predicting human resting-state functional connectivity from structural connectivity","type":"article-journal","volume":"106"},"uris":["http://www.mendeley.com/documents/?uuid=137aec18-3bd2-469e-93d7-1926a98dacc5"]}],"mendeley":{"formattedCitation":"(Greicius, Supekar, Menon, &amp; Dougherty, 2009; Honey et al., 2009)","plainTextFormattedCitation":"(Greicius, Supekar, Menon, &amp; Dougherty, 2009; Honey et al., 2009)","previouslyFormattedCitation":"(Greicius, Supekar, Menon, &amp; Dougherty, 2009; Honey et al., 2009)"},"properties":{"noteIndex":0},"schema":"https://github.com/citation-style-language/schema/raw/master/csl-citation.json"}</w:instrText>
      </w:r>
      <w:r>
        <w:fldChar w:fldCharType="separate"/>
      </w:r>
      <w:bookmarkStart w:id="16" w:name="Bookmark14"/>
      <w:r>
        <w:rPr>
          <w:noProof/>
        </w:rPr>
        <w:t>(Greicius, Supekar, Menon, &amp; Dougherty, 2009; Honey et al., 2009)</w:t>
      </w:r>
      <w:r>
        <w:fldChar w:fldCharType="end"/>
      </w:r>
      <w:bookmarkEnd w:id="16"/>
      <w:r>
        <w:t>. Third,</w:t>
      </w:r>
      <w:r w:rsidR="00D900A3">
        <w:t xml:space="preserve"> </w:t>
      </w:r>
      <w:r w:rsidR="00133C5D">
        <w:t>the</w:t>
      </w:r>
      <w:r>
        <w:t xml:space="preserve"> low number of neurons and connections in its connectome allow a deeper analysis and to use limited computational resources.</w:t>
      </w:r>
    </w:p>
    <w:p w14:paraId="2CA36C08" w14:textId="64820F4B" w:rsidR="006468B8" w:rsidRDefault="00922C1F" w:rsidP="00E7603E">
      <w:pPr>
        <w:spacing w:line="360" w:lineRule="auto"/>
        <w:jc w:val="both"/>
        <w:rPr>
          <w:bCs/>
        </w:rPr>
      </w:pPr>
      <w:r>
        <w:rPr>
          <w:b/>
          <w:i/>
          <w:iCs/>
        </w:rPr>
        <w:t>Caenorhabditis elegans</w:t>
      </w:r>
      <w:r>
        <w:rPr>
          <w:bCs/>
        </w:rPr>
        <w:t xml:space="preserve"> is a tiny nematode of about 1 mm body length that has been used for a long time as research model in biology. In 1986, it attracted the attention of neuroscientific community because its whole connectome was reconstructed and published </w:t>
      </w:r>
      <w:r>
        <w:fldChar w:fldCharType="begin" w:fldLock="1"/>
      </w:r>
      <w:r>
        <w:instrText>ADDIN CSL_CITATION {"citationItems":[{"id":"ITEM-1","itemData":{"DOI":"10.1098/rstb.1986.0056","ISSN":"0962-8436","author":[{"dropping-particle":"","family":"White","given":"J. G.","non-dropping-particle":"","parse-names":false,"suffix":""},{"dropping-particle":"","family":"Southgate","given":"E.","non-dropping-particle":"","parse-names":false,"suffix":""},{"dropping-particle":"","family":"Thomson","given":"J. N.","non-dropping-particle":"","parse-names":false,"suffix":""},{"dropping-particle":"","family":"Brenner","given":"S.","non-dropping-particle":"","parse-names":false,"suffix":""}],"container-title":"Philosophical Transactions of the Royal Society B: Biological Sciences","id":"ITEM-1","issue":"1165","issued":{"date-parts":[["1986","11","12"]]},"page":"1-340","title":"The Structure of the Nervous System of the Nematode Caenorhabditis elegans","type":"article-journal","volume":"314"},"uris":["http://www.mendeley.com/documents/?uuid=234441b2-aba1-420f-a4dc-1eb0b2a286eb"]}],"mendeley":{"formattedCitation":"(White et al., 1986)","plainTextFormattedCitation":"(White et al., 1986)","previouslyFormattedCitation":"(White et al., 1986)"},"properties":{"noteIndex":0},"schema":"https://github.com/citation-style-language/schema/raw/master/csl-citation.json"}</w:instrText>
      </w:r>
      <w:r>
        <w:fldChar w:fldCharType="separate"/>
      </w:r>
      <w:bookmarkStart w:id="17" w:name="Bookmark15"/>
      <w:r>
        <w:rPr>
          <w:bCs/>
          <w:noProof/>
        </w:rPr>
        <w:t>(White et al., 1986)</w:t>
      </w:r>
      <w:r>
        <w:fldChar w:fldCharType="end"/>
      </w:r>
      <w:bookmarkEnd w:id="17"/>
      <w:r>
        <w:rPr>
          <w:bCs/>
        </w:rPr>
        <w:t xml:space="preserve">. The hermaphrodite connectome consists of 302 neurons wired by gap junctions and chemical synapses, the latter working as inhibitory and excitatory connections. Among the neurotransmitters involved in those synapses we can find Glutamate, Acetylcholine, Dopamine, Serotonin and GABA. </w:t>
      </w:r>
    </w:p>
    <w:p w14:paraId="37CEF88D" w14:textId="77777777" w:rsidR="00A02038" w:rsidRDefault="00A02038" w:rsidP="00E7603E">
      <w:pPr>
        <w:spacing w:line="360" w:lineRule="auto"/>
        <w:jc w:val="both"/>
      </w:pPr>
      <w:r>
        <w:lastRenderedPageBreak/>
        <w:t xml:space="preserve">We should note that, </w:t>
      </w:r>
      <w:r>
        <w:rPr>
          <w:i/>
          <w:iCs/>
        </w:rPr>
        <w:t>C. elegans</w:t>
      </w:r>
      <w:r>
        <w:t xml:space="preserve"> neurons’ do not fire action potentials, instead they react to inputs with non-linear responses called graded potentials </w:t>
      </w:r>
      <w:r>
        <w:fldChar w:fldCharType="begin" w:fldLock="1"/>
      </w:r>
      <w:r>
        <w:instrText>ADDIN CSL_CITATION {"citationItems":[{"id":"ITEM-1","itemData":{"PMID":"9581767","abstract":"Little is known about the physiology of neurons in Caenorhabditis elegans. Using new techniques for in situ patch-clamp recording in C. elegans, we analyzed the electrical properties of an identified sensory neuron (ASER) across four developmental stages and 42 unidentified neurons at one stage. We find that ASER is nearly isopotential and fails to generate classical Na+ action potentials. Rather, ASER displays a high sensitivity to input currents coupled to a depolarization-dependent reduction in sensitivity that may endow ASER with a wide dynamic range. Voltage clamp revealed depolarization-activated K+ and Ca2+ currents that contribute to high sensitivity near the zero-current potential. The depolarization-dependent reduction in sensitivity can be attributed to activation of K+ current at voltages where it dominates the net membrane current. The voltage dependence of membrane current was similar in all neurons examined, suggesting that C. elegans neurons share a common mechanism of sensitivity and dynamic range.","author":[{"dropping-particle":"","family":"Goodman","given":"Miriam B.","non-dropping-particle":"","parse-names":false,"suffix":""},{"dropping-particle":"","family":"Hall","given":"David H.","non-dropping-particle":"","parse-names":false,"suffix":""},{"dropping-particle":"","family":"Avery","given":"Leon","non-dropping-particle":"","parse-names":false,"suffix":""},{"dropping-particle":"","family":"Lockery","given":"SR","non-dropping-particle":"","parse-names":false,"suffix":""}],"container-title":"Neuron","id":"ITEM-1","issued":{"date-parts":[["1998"]]},"page":"763-772","title":"Active currents regulate sensitivity and dynamic range in C. elegans neurons.","type":"article-journal","volume":"20"},"uris":["http://www.mendeley.com/documents/?uuid=111eeaed-cdc2-4011-b96b-9c4edc9580e5"]}],"mendeley":{"formattedCitation":"(Goodman, Hall, Avery, &amp; Lockery, 1998)","plainTextFormattedCitation":"(Goodman, Hall, Avery, &amp; Lockery, 1998)","previouslyFormattedCitation":"(Goodman, Hall, Avery, &amp; Lockery, 1998)"},"properties":{"noteIndex":0},"schema":"https://github.com/citation-style-language/schema/raw/master/csl-citation.json"}</w:instrText>
      </w:r>
      <w:r>
        <w:fldChar w:fldCharType="separate"/>
      </w:r>
      <w:r>
        <w:rPr>
          <w:noProof/>
        </w:rPr>
        <w:t>(Goodman, Hall, Avery, &amp; Lockery, 1998)</w:t>
      </w:r>
      <w:r>
        <w:fldChar w:fldCharType="end"/>
      </w:r>
      <w:r>
        <w:t xml:space="preserve">. </w:t>
      </w:r>
      <w:r>
        <w:rPr>
          <w:i/>
          <w:iCs/>
        </w:rPr>
        <w:t>C. elegans</w:t>
      </w:r>
      <w:r>
        <w:t xml:space="preserve"> depolarizations’ peak depends on the intensity of the stimulus and they don’t have an intrinsic decay, its depolarization remains until the end of the stimulation </w:t>
      </w:r>
      <w:r>
        <w:fldChar w:fldCharType="begin" w:fldLock="1"/>
      </w:r>
      <w:r>
        <w:instrText>ADDIN CSL_CITATION {"citationItems":[{"id":"ITEM-1","itemData":{"DOI":"10.1038/nn0409-366","ISSN":"1097-6256","abstract":"...  First  report of action  potentials in a  C . elegans  neuron is premature . ... Journal of Investigative Dermatology Original Article. Reply to ??? First  report of action  potentials in a  C . elegans  neuron is premature ??? Nature Neuroscience Correspondence (01 Apr 2009). ...","author":[{"dropping-particle":"","family":"Mellem","given":"Jerry E","non-dropping-particle":"","parse-names":false,"suffix":""},{"dropping-particle":"","family":"Brockie","given":"Penelope J","non-dropping-particle":"","parse-names":false,"suffix":""},{"dropping-particle":"","family":"Madsen","given":"David M","non-dropping-particle":"","parse-names":false,"suffix":""},{"dropping-particle":"V","family":"Maricq","given":"Andres","non-dropping-particle":"","parse-names":false,"suffix":""}],"container-title":"Nature Neuroscience","id":"ITEM-1","issue":"4","issued":{"date-parts":[["2009"]]},"page":"366-366","title":"Reply to “First report of action potentials in a C. elegans neuron is premature”","type":"article-journal","volume":"12"},"uris":["http://www.mendeley.com/documents/?uuid=516bb1e4-4f69-427a-b9df-1ee538250df4"]}],"mendeley":{"formattedCitation":"(Mellem, Brockie, Madsen, &amp; Maricq, 2009)","plainTextFormattedCitation":"(Mellem, Brockie, Madsen, &amp; Maricq, 2009)","previouslyFormattedCitation":"(Mellem, Brockie, Madsen, &amp; Maricq, 2009)"},"properties":{"noteIndex":0},"schema":"https://github.com/citation-style-language/schema/raw/master/csl-citation.json"}</w:instrText>
      </w:r>
      <w:r>
        <w:fldChar w:fldCharType="separate"/>
      </w:r>
      <w:r>
        <w:rPr>
          <w:noProof/>
        </w:rPr>
        <w:t>(Mellem, Brockie, Madsen, &amp; Maricq, 2009)</w:t>
      </w:r>
      <w:r>
        <w:fldChar w:fldCharType="end"/>
      </w:r>
      <w:r>
        <w:t>.</w:t>
      </w:r>
    </w:p>
    <w:p w14:paraId="2CA36C09" w14:textId="7B56462C" w:rsidR="006468B8" w:rsidRDefault="00922C1F" w:rsidP="00E7603E">
      <w:pPr>
        <w:spacing w:line="360" w:lineRule="auto"/>
        <w:jc w:val="both"/>
        <w:rPr>
          <w:bCs/>
        </w:rPr>
      </w:pPr>
      <w:r>
        <w:rPr>
          <w:bCs/>
        </w:rPr>
        <w:t xml:space="preserve">In this connectome, we can differentiate two neural systems connected by a pair of interneurons: a pharyngeal system, with 20 neurons dedicated to feeding processes whose cells are directly next to the muscles they control, and a somatic system with 282 neurons that controls behaviours related to whole body movement and whose neurons are separated from the muscles by a basal lamina </w:t>
      </w:r>
      <w:r>
        <w:fldChar w:fldCharType="begin" w:fldLock="1"/>
      </w:r>
      <w:r>
        <w:instrText>ADDIN CSL_CITATION {"citationItems":[{"id":"ITEM-1","itemData":{"DOI":"10.3908/wormatlas.1.18","author":[{"dropping-particle":"","family":"Altun","given":"Z.F.","non-dropping-particle":"","parse-names":false,"suffix":""},{"dropping-particle":"","family":"Hall","given":"D.H.","non-dropping-particle":"","parse-names":false,"suffix":""}],"container-title":"WormAtlas","id":"ITEM-1","issued":{"date-parts":[["2011"]]},"title":"Nervous system, general description","type":"entry-encyclopedia"},"uris":["http://www.mendeley.com/documents/?uuid=8c372eac-8a0e-4c59-9d20-74e1c3255b33"]}],"mendeley":{"formattedCitation":"(Altun &amp; Hall, 2011)","plainTextFormattedCitation":"(Altun &amp; Hall, 2011)","previouslyFormattedCitation":"(Altun &amp; Hall, 2011)"},"properties":{"noteIndex":0},"schema":"https://github.com/citation-style-language/schema/raw/master/csl-citation.json"}</w:instrText>
      </w:r>
      <w:r>
        <w:fldChar w:fldCharType="separate"/>
      </w:r>
      <w:bookmarkStart w:id="18" w:name="Bookmark16"/>
      <w:r>
        <w:rPr>
          <w:bCs/>
          <w:noProof/>
        </w:rPr>
        <w:t>(Altun &amp; Hall, 2011)</w:t>
      </w:r>
      <w:r>
        <w:fldChar w:fldCharType="end"/>
      </w:r>
      <w:bookmarkEnd w:id="18"/>
      <w:r>
        <w:rPr>
          <w:bCs/>
        </w:rPr>
        <w:t xml:space="preserve">. </w:t>
      </w:r>
    </w:p>
    <w:p w14:paraId="3DB4B5E3" w14:textId="794B64D6" w:rsidR="00A27810" w:rsidRDefault="00922C1F" w:rsidP="00E7603E">
      <w:pPr>
        <w:spacing w:line="360" w:lineRule="auto"/>
        <w:jc w:val="both"/>
      </w:pPr>
      <w:r>
        <w:t xml:space="preserve">Previous research has analysed the somatic system’s network structure pointing out several features </w:t>
      </w:r>
      <w:r>
        <w:fldChar w:fldCharType="begin" w:fldLock="1"/>
      </w:r>
      <w:r>
        <w:instrText>ADDIN CSL_CITATION {"citationItems":[{"id":"ITEM-1","itemData":{"DOI":"10.1371/journal.pcbi.1001066","ISSN":"1553734X","abstract":"Despite recent interest in reconstructing neuronal networks, complete wiring diagrams on the level of individual synapses remain scarce and the insights into function they can provide remain unclear. Even for Caenorhabditis elegans, whose neuronal network is relatively small and stereotypical from animal to animal, published wiring diagrams are neither accurate nor complete and self-consistent. Using materials from White et al. and new electron micrographs we assemble whole, self-consistent gap junction and chemical synapse networks of hermaphrodite C. elegans. We propose a method to visualize the wiring diagram, which reflects network signal flow. We calculate statistical and topological properties of the network, such as degree distributions, synaptic multiplicities, and small-world properties, that help in understanding network signal propagation. We identify neurons that may play central roles in information processing and network motifs that could serve as functional modules of the network. We explore propagation of neuronal activity in response to sensory or artificial stimulation using linear systems theory and find several activity patterns that could serve as substrates of previously described behaviors. Finally, we analyze the interaction between the gap junction and the chemical synapse networks. Since several statistical properties of the C. elegans network, such as multiplicity and motif distributions are similar to those found in mammalian neocortex, they likely point to general principles of neuronal networks. The wiring diagram reported here can help in understanding the mechanistic basis of behavior by generating predictions about future experiments involving genetic perturbations, laser ablations, or monitoring propagation of neuronal activity in response to stimulation.","author":[{"dropping-particle":"","family":"Varshney","given":"Lav R.","non-dropping-particle":"","parse-names":false,"suffix":""},{"dropping-particle":"","family":"Chen","given":"Beth L.","non-dropping-particle":"","parse-names":false,"suffix":""},{"dropping-particle":"","family":"Paniagua","given":"Eric","non-dropping-particle":"","parse-names":false,"suffix":""},{"dropping-particle":"","family":"Hall","given":"David H.","non-dropping-particle":"","parse-names":false,"suffix":""},{"dropping-particle":"","family":"Chklovskii","given":"Dmitri B.","non-dropping-particle":"","parse-names":false,"suffix":""}],"container-title":"PLoS Computational Biology","id":"ITEM-1","issue":"2","issued":{"date-parts":[["2011"]]},"title":"Structural properties of the Caenorhabditis elegans neuronal network","type":"article-journal","volume":"7"},"uris":["http://www.mendeley.com/documents/?uuid=b4ca52bc-1ac4-428f-9623-accc8d7c1b1e"]}],"mendeley":{"formattedCitation":"(Varshney, Chen, Paniagua, Hall, &amp; Chklovskii, 2011)","plainTextFormattedCitation":"(Varshney, Chen, Paniagua, Hall, &amp; Chklovskii, 2011)","previouslyFormattedCitation":"(Varshney, Chen, Paniagua, Hall, &amp; Chklovskii, 2011)"},"properties":{"noteIndex":0},"schema":"https://github.com/citation-style-language/schema/raw/master/csl-citation.json"}</w:instrText>
      </w:r>
      <w:r>
        <w:fldChar w:fldCharType="separate"/>
      </w:r>
      <w:bookmarkStart w:id="19" w:name="Bookmark17"/>
      <w:r>
        <w:rPr>
          <w:noProof/>
        </w:rPr>
        <w:t>(Varshney, Chen, Paniagua, Hall, &amp; Chklovskii, 2011)</w:t>
      </w:r>
      <w:r>
        <w:fldChar w:fldCharType="end"/>
      </w:r>
      <w:bookmarkEnd w:id="19"/>
      <w:r>
        <w:t xml:space="preserve">. </w:t>
      </w:r>
      <w:r w:rsidR="00F840CE">
        <w:t>For t</w:t>
      </w:r>
      <w:r>
        <w:t xml:space="preserve">hree of its neurons (CANL, CANR and VC06) </w:t>
      </w:r>
      <w:r w:rsidR="00F840CE">
        <w:t>haven’t been reported</w:t>
      </w:r>
      <w:r>
        <w:t xml:space="preserve"> connections to any other neuron</w:t>
      </w:r>
      <w:r w:rsidR="00F840CE">
        <w:t>,</w:t>
      </w:r>
      <w:r>
        <w:t xml:space="preserve"> and other five are very isolated (IL2DL, IL2DR, PLNR, DD06 and PVDR). The network has properties of a small world network,</w:t>
      </w:r>
      <w:r w:rsidR="008C1DD1">
        <w:t xml:space="preserve"> meaning that</w:t>
      </w:r>
      <w:r>
        <w:t xml:space="preserve"> it maintains a strong clustering coefficient (C</w:t>
      </w:r>
      <w:r w:rsidR="00133C5D">
        <w:t xml:space="preserve"> </w:t>
      </w:r>
      <w:r w:rsidR="008950B1" w:rsidRPr="68D9B1B4">
        <w:t>=</w:t>
      </w:r>
      <w:r w:rsidR="00133C5D">
        <w:t xml:space="preserve"> </w:t>
      </w:r>
      <w:r>
        <w:t xml:space="preserve">0.26) so nodes tend to link together </w:t>
      </w:r>
      <w:r w:rsidR="001B14E5">
        <w:t xml:space="preserve">generating </w:t>
      </w:r>
      <w:r w:rsidR="00B75D0E">
        <w:t xml:space="preserve">mostly </w:t>
      </w:r>
      <w:r w:rsidR="001B14E5">
        <w:t>isolated</w:t>
      </w:r>
      <w:r>
        <w:t xml:space="preserve"> </w:t>
      </w:r>
      <w:r w:rsidR="00E831C7">
        <w:t>communities</w:t>
      </w:r>
      <w:r>
        <w:t>, but at the same time, the path length is not high (L</w:t>
      </w:r>
      <w:r w:rsidR="00133C5D">
        <w:t xml:space="preserve"> </w:t>
      </w:r>
      <w:r w:rsidR="00EB06C5" w:rsidRPr="68D9B1B4">
        <w:t>=</w:t>
      </w:r>
      <w:r w:rsidR="00133C5D">
        <w:t xml:space="preserve"> </w:t>
      </w:r>
      <w:r>
        <w:t xml:space="preserve">2.87), so </w:t>
      </w:r>
      <w:r w:rsidR="00EC3E5A">
        <w:t>some connections allow an easy</w:t>
      </w:r>
      <w:r>
        <w:t xml:space="preserve"> communication between</w:t>
      </w:r>
      <w:r w:rsidR="00F36696">
        <w:t xml:space="preserve"> those isolated</w:t>
      </w:r>
      <w:r>
        <w:t xml:space="preserve"> groups </w:t>
      </w:r>
      <w:r>
        <w:fldChar w:fldCharType="begin" w:fldLock="1"/>
      </w:r>
      <w:r>
        <w:instrText>ADDIN CSL_CITATION {"citationItems":[{"id":"ITEM-1","itemData":{"author":[{"dropping-particle":"","family":"Watts","given":"Duncan J","non-dropping-particle":"","parse-names":false,"suffix":""},{"dropping-particle":"","family":"Strogatz","given":"Steven H","non-dropping-particle":"","parse-names":false,"suffix":""}],"container-title":"Nature","id":"ITEM-1","issue":"6684","issued":{"date-parts":[["1998"]]},"page":"440-442","title":"Collective dynamics of 'small-world' networks","type":"article-journal","volume":"393"},"uris":["http://www.mendeley.com/documents/?uuid=9b970cd1-7579-492a-b360-eccf79a3c348"]}],"mendeley":{"formattedCitation":"(Watts &amp; Strogatz, 1998)","plainTextFormattedCitation":"(Watts &amp; Strogatz, 1998)","previouslyFormattedCitation":"(Watts &amp; Strogatz, 1998)"},"properties":{"noteIndex":0},"schema":"https://github.com/citation-style-language/schema/raw/master/csl-citation.json"}</w:instrText>
      </w:r>
      <w:r>
        <w:fldChar w:fldCharType="separate"/>
      </w:r>
      <w:bookmarkStart w:id="20" w:name="Bookmark18"/>
      <w:r>
        <w:rPr>
          <w:noProof/>
        </w:rPr>
        <w:t>(Watts &amp; Strogatz, 1998)</w:t>
      </w:r>
      <w:r>
        <w:fldChar w:fldCharType="end"/>
      </w:r>
      <w:bookmarkEnd w:id="20"/>
      <w:r>
        <w:t>.</w:t>
      </w:r>
      <w:r w:rsidR="00F36696">
        <w:t xml:space="preserve"> </w:t>
      </w:r>
      <w:r w:rsidR="000A76D1">
        <w:t>The</w:t>
      </w:r>
      <w:r w:rsidR="00A559BE">
        <w:t>se</w:t>
      </w:r>
      <w:r w:rsidR="000A76D1">
        <w:t xml:space="preserve"> properties make information processing more efficient in a network.</w:t>
      </w:r>
      <w:r>
        <w:t xml:space="preserve"> </w:t>
      </w:r>
    </w:p>
    <w:p w14:paraId="2CA36C0B" w14:textId="38523344" w:rsidR="006468B8" w:rsidRDefault="00694EA8" w:rsidP="00E7603E">
      <w:pPr>
        <w:spacing w:line="360" w:lineRule="auto"/>
        <w:jc w:val="both"/>
      </w:pPr>
      <w:r>
        <w:t xml:space="preserve">The </w:t>
      </w:r>
      <w:r w:rsidR="00AF51D1">
        <w:t xml:space="preserve">neural </w:t>
      </w:r>
      <w:r>
        <w:t xml:space="preserve">activity </w:t>
      </w:r>
      <w:r w:rsidR="00783DE1">
        <w:t>I</w:t>
      </w:r>
      <w:r>
        <w:t xml:space="preserve"> will use to compose functional networks will be simulated</w:t>
      </w:r>
      <w:r w:rsidR="007C11A2">
        <w:t xml:space="preserve"> </w:t>
      </w:r>
      <w:r w:rsidR="00C84511">
        <w:t>with</w:t>
      </w:r>
      <w:r w:rsidR="007C11A2">
        <w:t xml:space="preserve"> our own algorithms</w:t>
      </w:r>
      <w:r w:rsidR="00BF354A">
        <w:t>.</w:t>
      </w:r>
      <w:r w:rsidR="007C11A2">
        <w:t xml:space="preserve"> </w:t>
      </w:r>
      <w:r w:rsidR="00783DE1">
        <w:t>I</w:t>
      </w:r>
      <w:r w:rsidR="003208FE">
        <w:t xml:space="preserve"> chose this computational approach f</w:t>
      </w:r>
      <w:r w:rsidR="00A16F38">
        <w:t xml:space="preserve">irst, because we need to identify with accuracy each neuron during </w:t>
      </w:r>
      <w:r w:rsidR="006D74AE">
        <w:t>activity measurement</w:t>
      </w:r>
      <w:r w:rsidR="00C31328">
        <w:t xml:space="preserve"> and j</w:t>
      </w:r>
      <w:r w:rsidR="00A16F38">
        <w:t xml:space="preserve">ust </w:t>
      </w:r>
      <w:r w:rsidR="00A16F38">
        <w:rPr>
          <w:bCs/>
        </w:rPr>
        <w:t xml:space="preserve">obtaining electrophysiological recordings from </w:t>
      </w:r>
      <w:r w:rsidR="002A1058">
        <w:rPr>
          <w:bCs/>
          <w:i/>
          <w:iCs/>
        </w:rPr>
        <w:t>C. elegans</w:t>
      </w:r>
      <w:r w:rsidR="00A16F38">
        <w:rPr>
          <w:bCs/>
        </w:rPr>
        <w:t xml:space="preserve"> has been challenging due to its body structure and neuron size </w:t>
      </w:r>
      <w:r w:rsidR="00A16F38">
        <w:fldChar w:fldCharType="begin" w:fldLock="1"/>
      </w:r>
      <w:r w:rsidR="00A16F38">
        <w:instrText>ADDIN CSL_CITATION {"citationItems":[{"id":"ITEM-1","itemData":{"DOI":"10.1895/wormbook.1.111.1","ISSN":"15518507","author":[{"dropping-particle":"","family":"Schafer","given":"William","non-dropping-particle":"","parse-names":false,"suffix":""}],"container-title":"WormBook","id":"ITEM-1","issued":{"date-parts":[["2006"]]},"title":"Neurophysiological methods in C. elegans: an introduction","type":"article-journal"},"uris":["http://www.mendeley.com/documents/?uuid=8db6b2a6-1554-461a-b625-cab7b4a1c73f"]}],"mendeley":{"formattedCitation":"(Schafer, 2006)","plainTextFormattedCitation":"(Schafer, 2006)","previouslyFormattedCitation":"(Schafer, 2006)"},"properties":{"noteIndex":0},"schema":"https://github.com/citation-style-language/schema/raw/master/csl-citation.json"}</w:instrText>
      </w:r>
      <w:r w:rsidR="00A16F38">
        <w:fldChar w:fldCharType="separate"/>
      </w:r>
      <w:bookmarkStart w:id="21" w:name="Bookmark19"/>
      <w:r w:rsidR="00A16F38">
        <w:rPr>
          <w:bCs/>
          <w:noProof/>
        </w:rPr>
        <w:t>(Schafer, 2006)</w:t>
      </w:r>
      <w:r w:rsidR="00A16F38">
        <w:fldChar w:fldCharType="end"/>
      </w:r>
      <w:bookmarkEnd w:id="21"/>
      <w:r w:rsidR="00A16F38">
        <w:rPr>
          <w:bCs/>
        </w:rPr>
        <w:t xml:space="preserve">. </w:t>
      </w:r>
      <w:r w:rsidR="003208FE">
        <w:rPr>
          <w:bCs/>
        </w:rPr>
        <w:t>Additionally, a</w:t>
      </w:r>
      <w:r w:rsidR="008726F3">
        <w:rPr>
          <w:bCs/>
        </w:rPr>
        <w:t xml:space="preserve"> computational approach</w:t>
      </w:r>
      <w:r w:rsidR="00BC2AA4">
        <w:rPr>
          <w:bCs/>
        </w:rPr>
        <w:t xml:space="preserve"> avoids</w:t>
      </w:r>
      <w:r w:rsidR="008726F3">
        <w:rPr>
          <w:bCs/>
        </w:rPr>
        <w:t xml:space="preserve"> errors </w:t>
      </w:r>
      <w:r w:rsidR="00BC2AA4">
        <w:rPr>
          <w:bCs/>
        </w:rPr>
        <w:t xml:space="preserve">in </w:t>
      </w:r>
      <w:r w:rsidR="00960C3A">
        <w:rPr>
          <w:bCs/>
        </w:rPr>
        <w:t xml:space="preserve">activity </w:t>
      </w:r>
      <w:r w:rsidR="008726F3">
        <w:rPr>
          <w:bCs/>
        </w:rPr>
        <w:t>measurements</w:t>
      </w:r>
      <w:r w:rsidR="00BC2AA4">
        <w:rPr>
          <w:bCs/>
        </w:rPr>
        <w:t xml:space="preserve"> or</w:t>
      </w:r>
      <w:r w:rsidR="00AA3815">
        <w:rPr>
          <w:bCs/>
        </w:rPr>
        <w:t xml:space="preserve"> </w:t>
      </w:r>
      <w:r w:rsidR="00583EC7">
        <w:rPr>
          <w:bCs/>
        </w:rPr>
        <w:t>related to</w:t>
      </w:r>
      <w:r w:rsidR="00BC2AA4">
        <w:rPr>
          <w:bCs/>
        </w:rPr>
        <w:t xml:space="preserve"> strange variables’ interactions</w:t>
      </w:r>
      <w:r w:rsidR="008A0708">
        <w:rPr>
          <w:bCs/>
        </w:rPr>
        <w:t>.</w:t>
      </w:r>
      <w:r w:rsidR="008726F3">
        <w:rPr>
          <w:bCs/>
        </w:rPr>
        <w:t xml:space="preserve"> </w:t>
      </w:r>
      <w:r w:rsidR="00845996">
        <w:t xml:space="preserve">Moreover, </w:t>
      </w:r>
      <w:r w:rsidR="005F732C">
        <w:rPr>
          <w:bCs/>
        </w:rPr>
        <w:t>a detailed</w:t>
      </w:r>
      <w:r w:rsidR="00896D6B">
        <w:rPr>
          <w:bCs/>
        </w:rPr>
        <w:t xml:space="preserve"> </w:t>
      </w:r>
      <w:r w:rsidR="005D6AB8">
        <w:rPr>
          <w:bCs/>
        </w:rPr>
        <w:t>explor</w:t>
      </w:r>
      <w:r w:rsidR="005F732C">
        <w:rPr>
          <w:bCs/>
        </w:rPr>
        <w:t>ation of</w:t>
      </w:r>
      <w:r w:rsidR="005D6AB8">
        <w:rPr>
          <w:bCs/>
        </w:rPr>
        <w:t xml:space="preserve"> </w:t>
      </w:r>
      <w:r w:rsidR="00896D6B">
        <w:rPr>
          <w:bCs/>
        </w:rPr>
        <w:t xml:space="preserve">what specific features </w:t>
      </w:r>
      <w:r w:rsidR="00FE586F">
        <w:rPr>
          <w:bCs/>
        </w:rPr>
        <w:t>c</w:t>
      </w:r>
      <w:r w:rsidR="005D6AB8">
        <w:rPr>
          <w:bCs/>
        </w:rPr>
        <w:t xml:space="preserve">an </w:t>
      </w:r>
      <w:r w:rsidR="00896D6B">
        <w:rPr>
          <w:bCs/>
        </w:rPr>
        <w:t xml:space="preserve">make </w:t>
      </w:r>
      <w:r w:rsidR="00F03337">
        <w:rPr>
          <w:bCs/>
        </w:rPr>
        <w:t xml:space="preserve">structural and functional </w:t>
      </w:r>
      <w:r w:rsidR="005D6AB8">
        <w:rPr>
          <w:bCs/>
        </w:rPr>
        <w:t>networks to defer</w:t>
      </w:r>
      <w:r w:rsidR="00FE586F">
        <w:rPr>
          <w:bCs/>
        </w:rPr>
        <w:t>,</w:t>
      </w:r>
      <w:r w:rsidR="0086497A">
        <w:rPr>
          <w:bCs/>
        </w:rPr>
        <w:t xml:space="preserve"> </w:t>
      </w:r>
      <w:r w:rsidR="00BD3595">
        <w:rPr>
          <w:bCs/>
        </w:rPr>
        <w:t>can be</w:t>
      </w:r>
      <w:r w:rsidR="00FE586F">
        <w:rPr>
          <w:bCs/>
        </w:rPr>
        <w:t>come</w:t>
      </w:r>
      <w:r w:rsidR="00BD3595">
        <w:rPr>
          <w:bCs/>
        </w:rPr>
        <w:t xml:space="preserve"> more </w:t>
      </w:r>
      <w:r w:rsidR="00393764">
        <w:rPr>
          <w:bCs/>
        </w:rPr>
        <w:t>insightful</w:t>
      </w:r>
      <w:r w:rsidR="00BD3595">
        <w:rPr>
          <w:bCs/>
        </w:rPr>
        <w:t xml:space="preserve"> if we have</w:t>
      </w:r>
      <w:r w:rsidR="009D7CB3">
        <w:rPr>
          <w:bCs/>
        </w:rPr>
        <w:t xml:space="preserve"> the chance to manipulate </w:t>
      </w:r>
      <w:r w:rsidR="005D6186">
        <w:rPr>
          <w:bCs/>
        </w:rPr>
        <w:t>t</w:t>
      </w:r>
      <w:r w:rsidR="003922FF">
        <w:rPr>
          <w:bCs/>
        </w:rPr>
        <w:t>he underlying structural network</w:t>
      </w:r>
      <w:r w:rsidR="00DE1AE1">
        <w:rPr>
          <w:bCs/>
        </w:rPr>
        <w:t xml:space="preserve"> -</w:t>
      </w:r>
      <w:r w:rsidR="003922FF">
        <w:rPr>
          <w:bCs/>
        </w:rPr>
        <w:t xml:space="preserve"> </w:t>
      </w:r>
      <w:r w:rsidR="008C616D">
        <w:rPr>
          <w:bCs/>
        </w:rPr>
        <w:t>what’s easier with modelling</w:t>
      </w:r>
      <w:r w:rsidR="00DE1AE1">
        <w:rPr>
          <w:bCs/>
        </w:rPr>
        <w:t xml:space="preserve"> -</w:t>
      </w:r>
      <w:r w:rsidR="009D7CB3">
        <w:rPr>
          <w:bCs/>
        </w:rPr>
        <w:t>.</w:t>
      </w:r>
      <w:r w:rsidR="00922C1F" w:rsidRPr="00BC2AA4">
        <w:t xml:space="preserve"> </w:t>
      </w:r>
    </w:p>
    <w:p w14:paraId="5630AD7E" w14:textId="77777777" w:rsidR="008C2EDB" w:rsidRPr="0055713F" w:rsidRDefault="008C2EDB" w:rsidP="00E7603E">
      <w:pPr>
        <w:spacing w:line="360" w:lineRule="auto"/>
        <w:jc w:val="both"/>
        <w:rPr>
          <w:bCs/>
        </w:rPr>
      </w:pPr>
    </w:p>
    <w:p w14:paraId="2CA36C0D" w14:textId="77777777" w:rsidR="006468B8" w:rsidRDefault="00922C1F" w:rsidP="00E7603E">
      <w:pPr>
        <w:pStyle w:val="Heading1"/>
        <w:spacing w:line="360" w:lineRule="auto"/>
        <w:jc w:val="both"/>
        <w:rPr>
          <w:b/>
        </w:rPr>
      </w:pPr>
      <w:bookmarkStart w:id="22" w:name="_Toc16095100"/>
      <w:r>
        <w:rPr>
          <w:b/>
        </w:rPr>
        <w:t>Aims</w:t>
      </w:r>
      <w:bookmarkEnd w:id="22"/>
    </w:p>
    <w:p w14:paraId="2CA36C0E" w14:textId="1EEC2E9A" w:rsidR="006468B8" w:rsidRDefault="00922C1F" w:rsidP="00E7603E">
      <w:pPr>
        <w:spacing w:line="360" w:lineRule="auto"/>
        <w:jc w:val="both"/>
        <w:rPr>
          <w:b/>
          <w:bCs/>
        </w:rPr>
      </w:pPr>
      <w:r>
        <w:t xml:space="preserve">Our general aim was to explore the relationship between structural and functional networks in </w:t>
      </w:r>
      <w:r>
        <w:rPr>
          <w:i/>
          <w:iCs/>
        </w:rPr>
        <w:t>C. elegans</w:t>
      </w:r>
      <w:r>
        <w:t xml:space="preserve">. To do it, </w:t>
      </w:r>
      <w:r w:rsidR="00783DE1">
        <w:t>I</w:t>
      </w:r>
      <w:r>
        <w:t xml:space="preserve"> tackled the following objectives: </w:t>
      </w:r>
      <w:r>
        <w:rPr>
          <w:b/>
          <w:bCs/>
        </w:rPr>
        <w:t>First</w:t>
      </w:r>
      <w:r>
        <w:t xml:space="preserve">, curate a basic simulator for </w:t>
      </w:r>
      <w:r>
        <w:rPr>
          <w:i/>
          <w:iCs/>
        </w:rPr>
        <w:t>C. elegans</w:t>
      </w:r>
      <w:r>
        <w:t xml:space="preserve"> neural network </w:t>
      </w:r>
      <w:r>
        <w:lastRenderedPageBreak/>
        <w:fldChar w:fldCharType="begin" w:fldLock="1"/>
      </w:r>
      <w:r>
        <w:instrText>ADDIN CSL_CITATION {"citationItems":[{"id":"ITEM-1","itemData":{"abstract":"While functions of neurons in isolation has been studied extensively, an unresolved problem is how networks of neurons work together dynamically. Using computer modelling of the Caenorhabditis elgans network of neurons, we show that activities in both the electrical and chemical networks can enter sustained oscillatory behaviours with random initial activations. These oscillatory patterns have measurable periods and the directionality of information can be determined with the use of transfer entropy. In the electrical connectome we found a strong negative correlation between the directionality of information flow from hub to non-hub regions and sensor to motor neuron groups. In the chemical connectome we found a much stronger flow of information from the sensor to motor neuron groups than that of the electrical connectome. This study shows that the dynamic activity of the brain can be largely dependent on topological properties of network of neurons and provides an example of how such dynamics can be studied.","author":[{"dropping-particle":"","family":"Cao","given":"Zhehou","non-dropping-particle":"","parse-names":false,"suffix":""}],"id":"ITEM-1","issue":"October","issued":{"date-parts":[["2017"]]},"publisher":"University of Edinburgh","title":"Information flow in the neuronal network of C . elegans and analysis of its dynamic oscillatory activity with transfer entropy","type":"thesis"},"uris":["http://www.mendeley.com/documents/?uuid=5336e25c-f0ca-4f99-a2e9-af0919508a39"]}],"mendeley":{"formattedCitation":"(Cao, 2017)","plainTextFormattedCitation":"(Cao, 2017)","previouslyFormattedCitation":"(Cao, 2017)"},"properties":{"noteIndex":0},"schema":"https://github.com/citation-style-language/schema/raw/master/csl-citation.json"}</w:instrText>
      </w:r>
      <w:r>
        <w:fldChar w:fldCharType="separate"/>
      </w:r>
      <w:bookmarkStart w:id="23" w:name="Bookmark20"/>
      <w:r>
        <w:rPr>
          <w:noProof/>
        </w:rPr>
        <w:t>(Cao, 2017)</w:t>
      </w:r>
      <w:r>
        <w:fldChar w:fldCharType="end"/>
      </w:r>
      <w:bookmarkEnd w:id="23"/>
      <w:r>
        <w:t xml:space="preserve"> with biological data maintaining an inexpensive computational design. </w:t>
      </w:r>
      <w:r>
        <w:rPr>
          <w:b/>
          <w:bCs/>
        </w:rPr>
        <w:t>Second,</w:t>
      </w:r>
      <w:r>
        <w:t xml:space="preserve"> validate network activity against electrophysiological recordings. </w:t>
      </w:r>
      <w:r>
        <w:rPr>
          <w:b/>
          <w:bCs/>
        </w:rPr>
        <w:t>Third,</w:t>
      </w:r>
      <w:r>
        <w:t xml:space="preserve"> characterize the behaviour of simulator’s parameters regarding variables</w:t>
      </w:r>
      <w:r w:rsidR="006734C0">
        <w:t xml:space="preserve"> </w:t>
      </w:r>
      <w:r>
        <w:t xml:space="preserve">such as activity persistence, minimum node activity, attenuated potentials and sensory stimulation. </w:t>
      </w:r>
      <w:r>
        <w:rPr>
          <w:b/>
          <w:bCs/>
        </w:rPr>
        <w:t>Fourth</w:t>
      </w:r>
      <w:r>
        <w:t xml:space="preserve">, gather datasets of simulated activity and fit them generalized linear models predicting each neuron’s activation based on the activation of all the other neurons. </w:t>
      </w:r>
      <w:r>
        <w:rPr>
          <w:b/>
          <w:bCs/>
        </w:rPr>
        <w:t>Fifth</w:t>
      </w:r>
      <w:r>
        <w:t xml:space="preserve">, </w:t>
      </w:r>
      <w:r w:rsidR="00C639FF">
        <w:t xml:space="preserve">measure the </w:t>
      </w:r>
      <w:r w:rsidR="00767F77">
        <w:t xml:space="preserve">connectivity </w:t>
      </w:r>
      <w:r w:rsidR="00C639FF">
        <w:t xml:space="preserve">strength of each </w:t>
      </w:r>
      <w:r w:rsidR="00301DB3">
        <w:t>pair of</w:t>
      </w:r>
      <w:r w:rsidR="00C639FF">
        <w:t xml:space="preserve"> neuron</w:t>
      </w:r>
      <w:r w:rsidR="00FA154F">
        <w:t xml:space="preserve">s’ </w:t>
      </w:r>
      <w:r w:rsidR="00301DB3">
        <w:t xml:space="preserve">in the </w:t>
      </w:r>
      <w:r w:rsidR="00FA154F">
        <w:t>network</w:t>
      </w:r>
      <w:r>
        <w:t xml:space="preserve">. </w:t>
      </w:r>
      <w:r>
        <w:rPr>
          <w:b/>
          <w:bCs/>
        </w:rPr>
        <w:t>Sixth,</w:t>
      </w:r>
      <w:r>
        <w:t xml:space="preserve"> test the statistical significance of each connection. </w:t>
      </w:r>
      <w:r>
        <w:rPr>
          <w:b/>
          <w:bCs/>
        </w:rPr>
        <w:t xml:space="preserve">Seventh, </w:t>
      </w:r>
      <w:r>
        <w:t xml:space="preserve">compare Granger analysis’ significant connections to the existence of excitatory and inhibitory synapses in the structural network, calculating sensitivity, specificity and categorical correlation. </w:t>
      </w:r>
      <w:r>
        <w:rPr>
          <w:b/>
          <w:bCs/>
        </w:rPr>
        <w:t xml:space="preserve">Eighth, </w:t>
      </w:r>
      <w:r>
        <w:t xml:space="preserve">compare Granger analysis predicted connection weights with structural weights and explore their correlation. </w:t>
      </w:r>
      <w:r>
        <w:rPr>
          <w:b/>
          <w:bCs/>
        </w:rPr>
        <w:t xml:space="preserve">Ninth, </w:t>
      </w:r>
      <w:r>
        <w:t xml:space="preserve">compare results between somatic system and pharynx system networks. </w:t>
      </w:r>
      <w:r>
        <w:rPr>
          <w:b/>
          <w:bCs/>
        </w:rPr>
        <w:t xml:space="preserve"> </w:t>
      </w:r>
    </w:p>
    <w:p w14:paraId="2CA36C0F" w14:textId="4239B9CC" w:rsidR="006468B8" w:rsidRDefault="00783DE1" w:rsidP="00E7603E">
      <w:pPr>
        <w:spacing w:line="360" w:lineRule="auto"/>
        <w:jc w:val="both"/>
      </w:pPr>
      <w:r>
        <w:t>I</w:t>
      </w:r>
      <w:r w:rsidR="00922C1F">
        <w:t xml:space="preserve"> </w:t>
      </w:r>
      <w:r w:rsidR="00922C1F">
        <w:rPr>
          <w:b/>
          <w:bCs/>
        </w:rPr>
        <w:t>hypothesize first</w:t>
      </w:r>
      <w:r w:rsidR="00922C1F">
        <w:t xml:space="preserve"> that it is possible to generate a model for neural activity dynamics that</w:t>
      </w:r>
      <w:r w:rsidR="007067A9">
        <w:t xml:space="preserve"> while</w:t>
      </w:r>
      <w:r w:rsidR="00922C1F">
        <w:t xml:space="preserve"> being computationally cheap, it is a valid reproduction of </w:t>
      </w:r>
      <w:r w:rsidR="00922C1F">
        <w:rPr>
          <w:i/>
          <w:iCs/>
        </w:rPr>
        <w:t>C. elegans</w:t>
      </w:r>
      <w:r w:rsidR="00922C1F">
        <w:t xml:space="preserve"> neural activity. Our </w:t>
      </w:r>
      <w:r w:rsidR="00922C1F">
        <w:rPr>
          <w:b/>
          <w:bCs/>
        </w:rPr>
        <w:t>second hypothesis</w:t>
      </w:r>
      <w:r w:rsidR="00922C1F">
        <w:t xml:space="preserve"> is that </w:t>
      </w:r>
      <w:r w:rsidR="00E66D84">
        <w:t xml:space="preserve">functional network </w:t>
      </w:r>
      <w:r w:rsidR="00922C1F">
        <w:t xml:space="preserve">predictions of connections’ existence will be positively correlated to the existence of actual structural connections but will not be identical. Our </w:t>
      </w:r>
      <w:r w:rsidR="00922C1F">
        <w:rPr>
          <w:b/>
          <w:bCs/>
        </w:rPr>
        <w:t xml:space="preserve">third hypothesis </w:t>
      </w:r>
      <w:r w:rsidR="00922C1F">
        <w:t>is that</w:t>
      </w:r>
      <w:r w:rsidR="004C4680">
        <w:t xml:space="preserve"> not only the existence, but also the</w:t>
      </w:r>
      <w:r w:rsidR="00516856">
        <w:t xml:space="preserve"> strength of connections </w:t>
      </w:r>
      <w:r w:rsidR="00922C1F">
        <w:t xml:space="preserve">will be positively correlated but will not be identical. Our </w:t>
      </w:r>
      <w:r w:rsidR="00922C1F">
        <w:rPr>
          <w:b/>
          <w:bCs/>
        </w:rPr>
        <w:t>fourth hypothesis</w:t>
      </w:r>
      <w:r w:rsidR="00922C1F">
        <w:t xml:space="preserve"> is that the correlations between structural and functional connectivity will be lower as the complexity in the analysed network raises and therefore the existence of alternative pathways. Thus, the somatic system’s correlation between structural and functional networks will be will lower compared to the pharynx system’s correlations.</w:t>
      </w:r>
    </w:p>
    <w:p w14:paraId="2CA36C10" w14:textId="77777777" w:rsidR="006468B8" w:rsidRDefault="006468B8" w:rsidP="00E7603E">
      <w:pPr>
        <w:spacing w:line="360" w:lineRule="auto"/>
        <w:jc w:val="both"/>
      </w:pPr>
    </w:p>
    <w:p w14:paraId="2CA36C11" w14:textId="77777777" w:rsidR="006468B8" w:rsidRDefault="00922C1F" w:rsidP="00E7603E">
      <w:pPr>
        <w:pStyle w:val="Heading1"/>
        <w:spacing w:line="360" w:lineRule="auto"/>
        <w:jc w:val="both"/>
        <w:rPr>
          <w:b/>
        </w:rPr>
      </w:pPr>
      <w:bookmarkStart w:id="24" w:name="_Toc16095101"/>
      <w:r>
        <w:rPr>
          <w:b/>
        </w:rPr>
        <w:t>Methods</w:t>
      </w:r>
      <w:bookmarkEnd w:id="24"/>
    </w:p>
    <w:p w14:paraId="2CA36C12" w14:textId="0FE89A24" w:rsidR="006468B8" w:rsidRDefault="00922C1F" w:rsidP="00E7603E">
      <w:pPr>
        <w:spacing w:line="360" w:lineRule="auto"/>
        <w:jc w:val="both"/>
        <w:rPr>
          <w:bCs/>
        </w:rPr>
      </w:pPr>
      <w:r>
        <w:rPr>
          <w:bCs/>
        </w:rPr>
        <w:t xml:space="preserve">Data about </w:t>
      </w:r>
      <w:r w:rsidR="00F366E8">
        <w:rPr>
          <w:bCs/>
        </w:rPr>
        <w:t>the</w:t>
      </w:r>
      <w:r w:rsidR="00AF6795">
        <w:rPr>
          <w:bCs/>
        </w:rPr>
        <w:t xml:space="preserve"> </w:t>
      </w:r>
      <w:r>
        <w:rPr>
          <w:bCs/>
          <w:i/>
          <w:iCs/>
        </w:rPr>
        <w:t>C. elegans</w:t>
      </w:r>
      <w:r>
        <w:rPr>
          <w:bCs/>
        </w:rPr>
        <w:t xml:space="preserve"> connectome </w:t>
      </w:r>
      <w:r w:rsidR="004C79B5">
        <w:rPr>
          <w:bCs/>
        </w:rPr>
        <w:t>come</w:t>
      </w:r>
      <w:r w:rsidR="00F366E8">
        <w:rPr>
          <w:bCs/>
        </w:rPr>
        <w:t>s</w:t>
      </w:r>
      <w:r>
        <w:rPr>
          <w:bCs/>
        </w:rPr>
        <w:t xml:space="preserve"> from the following online resources: </w:t>
      </w:r>
      <w:proofErr w:type="spellStart"/>
      <w:r>
        <w:rPr>
          <w:bCs/>
        </w:rPr>
        <w:t>WormAtlas</w:t>
      </w:r>
      <w:proofErr w:type="spellEnd"/>
      <w:r>
        <w:rPr>
          <w:bCs/>
        </w:rPr>
        <w:t xml:space="preserve"> for cells types, sensor types and main neurotransmitters used </w:t>
      </w:r>
      <w:r>
        <w:fldChar w:fldCharType="begin" w:fldLock="1"/>
      </w:r>
      <w:r>
        <w:instrText>ADDIN CSL_CITATION {"citationItems":[{"id":"ITEM-1","itemData":{"DOI":"10.3908/wormatlas.1.18","author":[{"dropping-particle":"","family":"Altun","given":"Z.F.","non-dropping-particle":"","parse-names":false,"suffix":""},{"dropping-particle":"","family":"Hall","given":"D.H.","non-dropping-particle":"","parse-names":false,"suffix":""}],"container-title":"WormAtlas","id":"ITEM-1","issued":{"date-parts":[["2011"]]},"title":"Nervous system, general description","type":"entry-encyclopedia"},"uris":["http://www.mendeley.com/documents/?uuid=8c372eac-8a0e-4c59-9d20-74e1c3255b33"]}],"mendeley":{"formattedCitation":"(Altun &amp; Hall, 2011)","plainTextFormattedCitation":"(Altun &amp; Hall, 2011)","previouslyFormattedCitation":"(Altun &amp; Hall, 2011)"},"properties":{"noteIndex":0},"schema":"https://github.com/citation-style-language/schema/raw/master/csl-citation.json"}</w:instrText>
      </w:r>
      <w:r>
        <w:fldChar w:fldCharType="separate"/>
      </w:r>
      <w:bookmarkStart w:id="25" w:name="Bookmark21"/>
      <w:r>
        <w:rPr>
          <w:bCs/>
          <w:noProof/>
        </w:rPr>
        <w:t>(Altun &amp; Hall, 2011)</w:t>
      </w:r>
      <w:r>
        <w:fldChar w:fldCharType="end"/>
      </w:r>
      <w:bookmarkEnd w:id="25"/>
      <w:r>
        <w:rPr>
          <w:bCs/>
        </w:rPr>
        <w:t xml:space="preserve">; </w:t>
      </w:r>
      <w:proofErr w:type="spellStart"/>
      <w:r>
        <w:rPr>
          <w:bCs/>
        </w:rPr>
        <w:t>WormWiring</w:t>
      </w:r>
      <w:proofErr w:type="spellEnd"/>
      <w:r>
        <w:rPr>
          <w:bCs/>
        </w:rPr>
        <w:t xml:space="preserve"> for structural network data with connections, weights and connection types </w:t>
      </w:r>
      <w:r>
        <w:fldChar w:fldCharType="begin" w:fldLock="1"/>
      </w:r>
      <w:r>
        <w:instrText>ADDIN CSL_CITATION {"citationItems":[{"id":"ITEM-1","itemData":{"DOI":"10.1126/science.1221762","ISSN":"0036-8075","author":[{"dropping-particle":"","family":"Jarrell","given":"Travis A","non-dropping-particle":"","parse-names":false,"suffix":""},{"dropping-particle":"","family":"Wang","given":"Yi","non-dropping-particle":"","parse-names":false,"suffix":""},{"dropping-particle":"","family":"Bloniarz","given":"Adam E","non-dropping-particle":"","parse-names":false,"suffix":""},{"dropping-particle":"","family":"Brittin","given":"Christopher A","non-dropping-particle":"","parse-names":false,"suffix":""},{"dropping-particle":"","family":"Xu","given":"Meng","non-dropping-particle":"","parse-names":false,"suffix":""},{"dropping-particle":"","family":"Thomson","given":"J Nichol","non-dropping-particle":"","parse-names":false,"suffix":""},{"dropping-particle":"","family":"Albertson","given":"Donna G","non-dropping-particle":"","parse-names":false,"suffix":""},{"dropping-particle":"","family":"Hall","given":"David H","non-dropping-particle":"","parse-names":false,"suffix":""},{"dropping-particle":"","family":"Emmons","given":"Scott W","non-dropping-particle":"","parse-names":false,"suffix":""}],"container-title":"Science","id":"ITEM-1","issue":"6093","issued":{"date-parts":[["2012","7","27"]]},"page":"437-444","title":"The Connectome of a Decision-Making Neural Network","type":"article-journal","volume":"337"},"uris":["http://www.mendeley.com/documents/?uuid=a0a91b78-95c2-41c1-9bd8-6b9d33f31632"]}],"mendeley":{"formattedCitation":"(Jarrell et al., 2012)","plainTextFormattedCitation":"(Jarrell et al., 2012)","previouslyFormattedCitation":"(Jarrell et al., 2012)"},"properties":{"noteIndex":0},"schema":"https://github.com/citation-style-language/schema/raw/master/csl-citation.json"}</w:instrText>
      </w:r>
      <w:r>
        <w:fldChar w:fldCharType="separate"/>
      </w:r>
      <w:bookmarkStart w:id="26" w:name="Bookmark22"/>
      <w:r>
        <w:rPr>
          <w:bCs/>
          <w:noProof/>
        </w:rPr>
        <w:t>(Jarrell et al., 2012)</w:t>
      </w:r>
      <w:r>
        <w:fldChar w:fldCharType="end"/>
      </w:r>
      <w:bookmarkEnd w:id="26"/>
      <w:r>
        <w:rPr>
          <w:bCs/>
        </w:rPr>
        <w:t xml:space="preserve">; and </w:t>
      </w:r>
      <w:proofErr w:type="spellStart"/>
      <w:r>
        <w:rPr>
          <w:bCs/>
        </w:rPr>
        <w:t>OpenWorm</w:t>
      </w:r>
      <w:proofErr w:type="spellEnd"/>
      <w:r>
        <w:rPr>
          <w:bCs/>
        </w:rPr>
        <w:t xml:space="preserve"> project for 3D cell positions </w:t>
      </w:r>
      <w:r w:rsidR="001B5F16">
        <w:rPr>
          <w:bCs/>
        </w:rPr>
        <w:fldChar w:fldCharType="begin" w:fldLock="1"/>
      </w:r>
      <w:r w:rsidR="00215568">
        <w:rPr>
          <w:bCs/>
        </w:rPr>
        <w:instrText>ADDIN CSL_CITATION {"citationItems":[{"id":"ITEM-1","itemData":{"DOI":"10.1098/rstb.2017.0379","ISBN":"0000000159","ISSN":"0962-8436","abstract":"The OpenWorm project has the ambitious goal of producing a highly detailed in silico model of the nematode Caenorhabditis elegans A crucial part of this work will be a model of the nervous system encompassing all known cell types and connections. The appropriate level of biophysical detail required in the neuronal model to reproduce observed high-level behaviours in the worm has yet to be determined. For this reason, we have developed a framework, c302, that allows different instances of neuronal networks to be generated incorporating varying levels of anatomical and physiological detail, which can be investigated and refined independently or linked to other tools developed in the OpenWorm modelling toolchain.This article is part of a discussion meeting issue 'Connectome to behaviour: modelling C. elegans at cellular resolution'.","author":[{"dropping-particle":"","family":"Gleeson","given":"Padraig","non-dropping-particle":"","parse-names":false,"suffix":""},{"dropping-particle":"","family":"Lung","given":"David","non-dropping-particle":"","parse-names":false,"suffix":""},{"dropping-particle":"","family":"Grosu","given":"Radu","non-dropping-particle":"","parse-names":false,"suffix":""},{"dropping-particle":"","family":"Hasani","given":"Ramin","non-dropping-particle":"","parse-names":false,"suffix":""},{"dropping-particle":"","family":"Larson","given":"Stephen D.","non-dropping-particle":"","parse-names":false,"suffix":""}],"container-title":"Philosophical Transactions of the Royal Society B: Biological Sciences","id":"ITEM-1","issue":"1758","issued":{"date-parts":[["2018","10","19"]]},"page":"20170379","title":"c302: a multiscale framework for modelling the nervous system of Caenorhabditis elegans","type":"article-journal","volume":"373"},"uris":["http://www.mendeley.com/documents/?uuid=86c59b2b-557d-45bc-95f6-0178cad35017"]}],"mendeley":{"formattedCitation":"(Gleeson, Lung, Grosu, Hasani, &amp; Larson, 2018)","plainTextFormattedCitation":"(Gleeson, Lung, Grosu, Hasani, &amp; Larson, 2018)","previouslyFormattedCitation":"(Gleeson, Lung, Grosu, Hasani, &amp; Larson, 2018)"},"properties":{"noteIndex":0},"schema":"https://github.com/citation-style-language/schema/raw/master/csl-citation.json"}</w:instrText>
      </w:r>
      <w:r w:rsidR="001B5F16">
        <w:rPr>
          <w:bCs/>
        </w:rPr>
        <w:fldChar w:fldCharType="separate"/>
      </w:r>
      <w:r w:rsidR="001B5F16" w:rsidRPr="001B5F16">
        <w:rPr>
          <w:bCs/>
          <w:noProof/>
        </w:rPr>
        <w:t>(Gleeson, Lung, Grosu, Hasani, &amp; Larson, 2018)</w:t>
      </w:r>
      <w:r w:rsidR="001B5F16">
        <w:rPr>
          <w:bCs/>
        </w:rPr>
        <w:fldChar w:fldCharType="end"/>
      </w:r>
      <w:commentRangeStart w:id="27"/>
      <w:commentRangeEnd w:id="27"/>
      <w:r>
        <w:rPr>
          <w:bCs/>
        </w:rPr>
        <w:t xml:space="preserve">. </w:t>
      </w:r>
      <w:r w:rsidR="00783DE1">
        <w:rPr>
          <w:bCs/>
        </w:rPr>
        <w:t>I</w:t>
      </w:r>
      <w:r>
        <w:rPr>
          <w:bCs/>
        </w:rPr>
        <w:t xml:space="preserve"> implemented this data in our simulators.</w:t>
      </w:r>
    </w:p>
    <w:p w14:paraId="2CA36C13" w14:textId="77777777" w:rsidR="006468B8" w:rsidRDefault="006468B8" w:rsidP="00E7603E">
      <w:pPr>
        <w:spacing w:line="360" w:lineRule="auto"/>
        <w:jc w:val="both"/>
        <w:rPr>
          <w:i/>
        </w:rPr>
      </w:pPr>
    </w:p>
    <w:p w14:paraId="2CA36C14" w14:textId="77777777" w:rsidR="006468B8" w:rsidRDefault="00922C1F" w:rsidP="00E7603E">
      <w:pPr>
        <w:pStyle w:val="Heading2"/>
        <w:spacing w:line="360" w:lineRule="auto"/>
        <w:jc w:val="both"/>
        <w:rPr>
          <w:i/>
        </w:rPr>
      </w:pPr>
      <w:bookmarkStart w:id="28" w:name="_Toc16095102"/>
      <w:r>
        <w:rPr>
          <w:i/>
        </w:rPr>
        <w:lastRenderedPageBreak/>
        <w:t>Network simulators</w:t>
      </w:r>
      <w:bookmarkEnd w:id="28"/>
    </w:p>
    <w:p w14:paraId="2CA36C15" w14:textId="2590D344" w:rsidR="006468B8" w:rsidRDefault="00783DE1" w:rsidP="00E7603E">
      <w:pPr>
        <w:spacing w:line="360" w:lineRule="auto"/>
        <w:jc w:val="both"/>
        <w:rPr>
          <w:iCs/>
        </w:rPr>
      </w:pPr>
      <w:r>
        <w:rPr>
          <w:iCs/>
        </w:rPr>
        <w:t>I</w:t>
      </w:r>
      <w:r w:rsidR="00922C1F">
        <w:rPr>
          <w:iCs/>
        </w:rPr>
        <w:t xml:space="preserve"> developed three simulators: one for the pharyngeal system, one for the somatic system and one for the whole </w:t>
      </w:r>
      <w:r w:rsidR="00922C1F">
        <w:rPr>
          <w:i/>
        </w:rPr>
        <w:t>C. elegans</w:t>
      </w:r>
      <w:r w:rsidR="00922C1F">
        <w:rPr>
          <w:iCs/>
        </w:rPr>
        <w:t xml:space="preserve"> neural network. </w:t>
      </w:r>
      <w:r>
        <w:rPr>
          <w:iCs/>
        </w:rPr>
        <w:t>I</w:t>
      </w:r>
      <w:r w:rsidR="00922C1F">
        <w:rPr>
          <w:iCs/>
        </w:rPr>
        <w:t xml:space="preserve"> started from a previous work made by </w:t>
      </w:r>
      <w:r w:rsidR="00215568">
        <w:rPr>
          <w:iCs/>
        </w:rPr>
        <w:t xml:space="preserve">a former MSc student </w:t>
      </w:r>
      <w:r w:rsidR="00922C1F">
        <w:fldChar w:fldCharType="begin" w:fldLock="1"/>
      </w:r>
      <w:r w:rsidR="00215568">
        <w:instrText>ADDIN CSL_CITATION {"citationItems":[{"id":"ITEM-1","itemData":{"abstract":"While functions of neurons in isolation has been studied extensively, an unresolved problem is how networks of neurons work together dynamically. Using computer modelling of the Caenorhabditis elgans network of neurons, we show that activities in both the electrical and chemical networks can enter sustained oscillatory behaviours with random initial activations. These oscillatory patterns have measurable periods and the directionality of information can be determined with the use of transfer entropy. In the electrical connectome we found a strong negative correlation between the directionality of information flow from hub to non-hub regions and sensor to motor neuron groups. In the chemical connectome we found a much stronger flow of information from the sensor to motor neuron groups than that of the electrical connectome. This study shows that the dynamic activity of the brain can be largely dependent on topological properties of network of neurons and provides an example of how such dynamics can be studied.","author":[{"dropping-particle":"","family":"Cao","given":"Zhehou","non-dropping-particle":"","parse-names":false,"suffix":""}],"id":"ITEM-1","issue":"October","issued":{"date-parts":[["2017"]]},"publisher":"University of Edinburgh","title":"Information flow in the neuronal network of C . elegans and analysis of its dynamic oscillatory activity with transfer entropy","type":"thesis"},"uris":["http://www.mendeley.com/documents/?uuid=5336e25c-f0ca-4f99-a2e9-af0919508a39"]}],"mendeley":{"formattedCitation":"(Cao, 2017)","manualFormatting":"(Cao, 2017","plainTextFormattedCitation":"(Cao, 2017)","previouslyFormattedCitation":"(Cao, 2017)"},"properties":{"noteIndex":0},"schema":"https://github.com/citation-style-language/schema/raw/master/csl-citation.json"}</w:instrText>
      </w:r>
      <w:r w:rsidR="00922C1F">
        <w:fldChar w:fldCharType="separate"/>
      </w:r>
      <w:bookmarkStart w:id="29" w:name="Bookmark23"/>
      <w:r w:rsidR="00215568" w:rsidRPr="00215568">
        <w:rPr>
          <w:iCs/>
          <w:noProof/>
        </w:rPr>
        <w:t>(Cao, 2017</w:t>
      </w:r>
      <w:r w:rsidR="00922C1F">
        <w:fldChar w:fldCharType="end"/>
      </w:r>
      <w:bookmarkEnd w:id="29"/>
      <w:r w:rsidR="00215568">
        <w:rPr>
          <w:iCs/>
        </w:rPr>
        <w:t>; g</w:t>
      </w:r>
      <w:r w:rsidR="00922C1F">
        <w:rPr>
          <w:iCs/>
        </w:rPr>
        <w:t>ithub.com/</w:t>
      </w:r>
      <w:proofErr w:type="spellStart"/>
      <w:r w:rsidR="00922C1F">
        <w:rPr>
          <w:iCs/>
        </w:rPr>
        <w:t>zaleCao</w:t>
      </w:r>
      <w:proofErr w:type="spellEnd"/>
      <w:r w:rsidR="00922C1F">
        <w:rPr>
          <w:iCs/>
        </w:rPr>
        <w:t>/</w:t>
      </w:r>
      <w:proofErr w:type="spellStart"/>
      <w:r w:rsidR="00922C1F">
        <w:rPr>
          <w:iCs/>
        </w:rPr>
        <w:t>elegansNet</w:t>
      </w:r>
      <w:proofErr w:type="spellEnd"/>
      <w:r w:rsidR="00922C1F" w:rsidRPr="00215568">
        <w:t>)</w:t>
      </w:r>
      <w:r w:rsidR="00922C1F">
        <w:rPr>
          <w:iCs/>
        </w:rPr>
        <w:t xml:space="preserve">. Models were built at the cellular level using Python 3.7.3 and </w:t>
      </w:r>
      <w:proofErr w:type="spellStart"/>
      <w:r w:rsidR="00922C1F">
        <w:rPr>
          <w:iCs/>
        </w:rPr>
        <w:t>Networkx</w:t>
      </w:r>
      <w:proofErr w:type="spellEnd"/>
      <w:r w:rsidR="00922C1F">
        <w:rPr>
          <w:iCs/>
        </w:rPr>
        <w:t xml:space="preserve"> 2.2 module. </w:t>
      </w:r>
      <w:r>
        <w:rPr>
          <w:iCs/>
        </w:rPr>
        <w:t>I</w:t>
      </w:r>
      <w:r w:rsidR="00922C1F">
        <w:rPr>
          <w:iCs/>
        </w:rPr>
        <w:t xml:space="preserve"> created a graph with a node per neuron and directed edges per structural connections. Attributes with relevant properties were added to each node (cell name, cell type, cell 3D position, inhibitory/excitatory and if sensory: sensor type and location) and to each edge (connection type and weight).</w:t>
      </w:r>
    </w:p>
    <w:tbl>
      <w:tblPr>
        <w:tblStyle w:val="TableGrid"/>
        <w:tblpPr w:leftFromText="180" w:rightFromText="180" w:vertAnchor="text" w:horzAnchor="margin" w:tblpXSpec="right" w:tblpY="-94"/>
        <w:tblW w:w="0" w:type="auto"/>
        <w:tblLook w:val="04A0" w:firstRow="1" w:lastRow="0" w:firstColumn="1" w:lastColumn="0" w:noHBand="0" w:noVBand="1"/>
      </w:tblPr>
      <w:tblGrid>
        <w:gridCol w:w="2836"/>
        <w:gridCol w:w="1696"/>
      </w:tblGrid>
      <w:tr w:rsidR="006468B8" w14:paraId="2CA36C17" w14:textId="77777777" w:rsidTr="000C2429">
        <w:tc>
          <w:tcPr>
            <w:tcW w:w="4532" w:type="dxa"/>
            <w:gridSpan w:val="2"/>
            <w:tcBorders>
              <w:top w:val="nil"/>
              <w:left w:val="nil"/>
              <w:bottom w:val="single" w:sz="4" w:space="0" w:color="auto"/>
              <w:right w:val="nil"/>
            </w:tcBorders>
            <w:vAlign w:val="center"/>
          </w:tcPr>
          <w:p w14:paraId="2CA36C16" w14:textId="77777777" w:rsidR="006468B8" w:rsidRPr="000C2429" w:rsidRDefault="00922C1F" w:rsidP="00E7603E">
            <w:pPr>
              <w:spacing w:line="360" w:lineRule="auto"/>
              <w:jc w:val="both"/>
              <w:rPr>
                <w:sz w:val="20"/>
              </w:rPr>
            </w:pPr>
            <w:r>
              <w:rPr>
                <w:b/>
                <w:bCs/>
                <w:iCs/>
                <w:sz w:val="20"/>
                <w:szCs w:val="20"/>
              </w:rPr>
              <w:t>Table 1</w:t>
            </w:r>
            <w:r>
              <w:rPr>
                <w:iCs/>
                <w:sz w:val="20"/>
                <w:szCs w:val="20"/>
              </w:rPr>
              <w:t xml:space="preserve">. Excitatory/Inhibitory by neurotransmitter. </w:t>
            </w:r>
          </w:p>
        </w:tc>
      </w:tr>
      <w:tr w:rsidR="006468B8" w14:paraId="2CA36C1A" w14:textId="77777777" w:rsidTr="00E1001E">
        <w:trPr>
          <w:trHeight w:hRule="exact" w:val="340"/>
        </w:trPr>
        <w:tc>
          <w:tcPr>
            <w:tcW w:w="2836" w:type="dxa"/>
            <w:tcBorders>
              <w:top w:val="single" w:sz="4" w:space="0" w:color="auto"/>
            </w:tcBorders>
            <w:vAlign w:val="center"/>
          </w:tcPr>
          <w:p w14:paraId="2CA36C18" w14:textId="77777777" w:rsidR="006468B8" w:rsidRDefault="00922C1F" w:rsidP="00E7603E">
            <w:pPr>
              <w:spacing w:line="360" w:lineRule="auto"/>
              <w:jc w:val="center"/>
            </w:pPr>
            <w:r>
              <w:rPr>
                <w:iCs/>
              </w:rPr>
              <w:t>Acetylcholine (Ach)</w:t>
            </w:r>
          </w:p>
        </w:tc>
        <w:tc>
          <w:tcPr>
            <w:tcW w:w="1696" w:type="dxa"/>
            <w:vMerge w:val="restart"/>
            <w:tcBorders>
              <w:top w:val="single" w:sz="4" w:space="0" w:color="auto"/>
            </w:tcBorders>
            <w:vAlign w:val="center"/>
          </w:tcPr>
          <w:p w14:paraId="2CA36C19" w14:textId="77777777" w:rsidR="006468B8" w:rsidRDefault="00922C1F" w:rsidP="00E7603E">
            <w:pPr>
              <w:spacing w:line="360" w:lineRule="auto"/>
              <w:jc w:val="center"/>
            </w:pPr>
            <w:r>
              <w:rPr>
                <w:iCs/>
              </w:rPr>
              <w:t>Excitatory</w:t>
            </w:r>
          </w:p>
        </w:tc>
      </w:tr>
      <w:tr w:rsidR="006468B8" w14:paraId="2CA36C1D" w14:textId="77777777" w:rsidTr="00E1001E">
        <w:trPr>
          <w:trHeight w:hRule="exact" w:val="340"/>
        </w:trPr>
        <w:tc>
          <w:tcPr>
            <w:tcW w:w="2836" w:type="dxa"/>
            <w:vAlign w:val="center"/>
          </w:tcPr>
          <w:p w14:paraId="2CA36C1B" w14:textId="77777777" w:rsidR="006468B8" w:rsidRDefault="00922C1F" w:rsidP="00E7603E">
            <w:pPr>
              <w:spacing w:line="360" w:lineRule="auto"/>
              <w:jc w:val="center"/>
            </w:pPr>
            <w:r>
              <w:rPr>
                <w:iCs/>
              </w:rPr>
              <w:t>Dopamine (DA)</w:t>
            </w:r>
          </w:p>
        </w:tc>
        <w:tc>
          <w:tcPr>
            <w:tcW w:w="1696" w:type="dxa"/>
            <w:vMerge/>
          </w:tcPr>
          <w:p w14:paraId="2CA36C1C" w14:textId="77777777" w:rsidR="006468B8" w:rsidRDefault="006468B8" w:rsidP="00E7603E">
            <w:pPr>
              <w:spacing w:line="360" w:lineRule="auto"/>
              <w:jc w:val="center"/>
              <w:rPr>
                <w:iCs/>
              </w:rPr>
            </w:pPr>
          </w:p>
        </w:tc>
      </w:tr>
      <w:tr w:rsidR="006468B8" w14:paraId="2CA36C20" w14:textId="77777777" w:rsidTr="00E1001E">
        <w:trPr>
          <w:trHeight w:hRule="exact" w:val="340"/>
        </w:trPr>
        <w:tc>
          <w:tcPr>
            <w:tcW w:w="2836" w:type="dxa"/>
            <w:vAlign w:val="center"/>
          </w:tcPr>
          <w:p w14:paraId="2CA36C1E" w14:textId="77777777" w:rsidR="006468B8" w:rsidRDefault="00922C1F" w:rsidP="00E7603E">
            <w:pPr>
              <w:spacing w:line="360" w:lineRule="auto"/>
              <w:jc w:val="center"/>
            </w:pPr>
            <w:r>
              <w:rPr>
                <w:iCs/>
              </w:rPr>
              <w:t>Serotonin (5HT)</w:t>
            </w:r>
          </w:p>
        </w:tc>
        <w:tc>
          <w:tcPr>
            <w:tcW w:w="1696" w:type="dxa"/>
            <w:vMerge/>
          </w:tcPr>
          <w:p w14:paraId="2CA36C1F" w14:textId="77777777" w:rsidR="006468B8" w:rsidRDefault="006468B8" w:rsidP="00E7603E">
            <w:pPr>
              <w:spacing w:line="360" w:lineRule="auto"/>
              <w:jc w:val="center"/>
              <w:rPr>
                <w:iCs/>
              </w:rPr>
            </w:pPr>
          </w:p>
        </w:tc>
      </w:tr>
      <w:tr w:rsidR="006468B8" w14:paraId="2CA36C23" w14:textId="77777777" w:rsidTr="00E1001E">
        <w:trPr>
          <w:trHeight w:hRule="exact" w:val="340"/>
        </w:trPr>
        <w:tc>
          <w:tcPr>
            <w:tcW w:w="2836" w:type="dxa"/>
            <w:vAlign w:val="center"/>
          </w:tcPr>
          <w:p w14:paraId="2CA36C21" w14:textId="77777777" w:rsidR="006468B8" w:rsidRDefault="00922C1F" w:rsidP="00E7603E">
            <w:pPr>
              <w:spacing w:line="360" w:lineRule="auto"/>
              <w:jc w:val="center"/>
            </w:pPr>
            <w:r>
              <w:rPr>
                <w:iCs/>
              </w:rPr>
              <w:t>Glutamate (Glu)</w:t>
            </w:r>
          </w:p>
        </w:tc>
        <w:tc>
          <w:tcPr>
            <w:tcW w:w="1696" w:type="dxa"/>
            <w:vMerge/>
          </w:tcPr>
          <w:p w14:paraId="2CA36C22" w14:textId="77777777" w:rsidR="006468B8" w:rsidRDefault="006468B8" w:rsidP="00E7603E">
            <w:pPr>
              <w:spacing w:line="360" w:lineRule="auto"/>
              <w:jc w:val="center"/>
              <w:rPr>
                <w:iCs/>
              </w:rPr>
            </w:pPr>
          </w:p>
        </w:tc>
      </w:tr>
      <w:tr w:rsidR="006468B8" w14:paraId="2CA36C26" w14:textId="77777777" w:rsidTr="00E1001E">
        <w:trPr>
          <w:trHeight w:hRule="exact" w:val="340"/>
        </w:trPr>
        <w:tc>
          <w:tcPr>
            <w:tcW w:w="2836" w:type="dxa"/>
            <w:vAlign w:val="center"/>
          </w:tcPr>
          <w:p w14:paraId="2CA36C24" w14:textId="77777777" w:rsidR="006468B8" w:rsidRDefault="00922C1F" w:rsidP="00E7603E">
            <w:pPr>
              <w:spacing w:line="360" w:lineRule="auto"/>
              <w:jc w:val="center"/>
            </w:pPr>
            <w:r>
              <w:rPr>
                <w:iCs/>
              </w:rPr>
              <w:t>Octopamine (OT)</w:t>
            </w:r>
          </w:p>
        </w:tc>
        <w:tc>
          <w:tcPr>
            <w:tcW w:w="1696" w:type="dxa"/>
            <w:vMerge/>
          </w:tcPr>
          <w:p w14:paraId="2CA36C25" w14:textId="77777777" w:rsidR="006468B8" w:rsidRDefault="006468B8" w:rsidP="00E7603E">
            <w:pPr>
              <w:spacing w:line="360" w:lineRule="auto"/>
              <w:jc w:val="center"/>
              <w:rPr>
                <w:iCs/>
              </w:rPr>
            </w:pPr>
          </w:p>
        </w:tc>
      </w:tr>
      <w:tr w:rsidR="006468B8" w14:paraId="2CA36C29" w14:textId="77777777" w:rsidTr="00E1001E">
        <w:trPr>
          <w:trHeight w:hRule="exact" w:val="340"/>
        </w:trPr>
        <w:tc>
          <w:tcPr>
            <w:tcW w:w="2836" w:type="dxa"/>
            <w:vAlign w:val="center"/>
          </w:tcPr>
          <w:p w14:paraId="2CA36C27" w14:textId="77777777" w:rsidR="006468B8" w:rsidRDefault="00922C1F" w:rsidP="00E7603E">
            <w:pPr>
              <w:spacing w:line="360" w:lineRule="auto"/>
              <w:jc w:val="center"/>
            </w:pPr>
            <w:r>
              <w:rPr>
                <w:iCs/>
              </w:rPr>
              <w:t>Tyramine (Ty)</w:t>
            </w:r>
          </w:p>
        </w:tc>
        <w:tc>
          <w:tcPr>
            <w:tcW w:w="1696" w:type="dxa"/>
            <w:vMerge/>
          </w:tcPr>
          <w:p w14:paraId="2CA36C28" w14:textId="77777777" w:rsidR="006468B8" w:rsidRDefault="006468B8" w:rsidP="00E7603E">
            <w:pPr>
              <w:spacing w:line="360" w:lineRule="auto"/>
              <w:jc w:val="center"/>
              <w:rPr>
                <w:iCs/>
              </w:rPr>
            </w:pPr>
          </w:p>
        </w:tc>
      </w:tr>
      <w:tr w:rsidR="006468B8" w14:paraId="2CA36C2C" w14:textId="77777777" w:rsidTr="00E1001E">
        <w:trPr>
          <w:trHeight w:hRule="exact" w:val="340"/>
        </w:trPr>
        <w:tc>
          <w:tcPr>
            <w:tcW w:w="2836" w:type="dxa"/>
            <w:vAlign w:val="center"/>
          </w:tcPr>
          <w:p w14:paraId="2CA36C2A" w14:textId="77777777" w:rsidR="006468B8" w:rsidRDefault="00922C1F" w:rsidP="00E7603E">
            <w:pPr>
              <w:spacing w:line="360" w:lineRule="auto"/>
              <w:jc w:val="center"/>
            </w:pPr>
            <w:r>
              <w:rPr>
                <w:iCs/>
              </w:rPr>
              <w:t>GABA</w:t>
            </w:r>
          </w:p>
        </w:tc>
        <w:tc>
          <w:tcPr>
            <w:tcW w:w="1696" w:type="dxa"/>
            <w:vAlign w:val="center"/>
          </w:tcPr>
          <w:p w14:paraId="2CA36C2B" w14:textId="77777777" w:rsidR="006468B8" w:rsidRDefault="00922C1F" w:rsidP="00E7603E">
            <w:pPr>
              <w:spacing w:line="360" w:lineRule="auto"/>
              <w:jc w:val="center"/>
            </w:pPr>
            <w:r>
              <w:rPr>
                <w:iCs/>
              </w:rPr>
              <w:t>Inhibitory</w:t>
            </w:r>
          </w:p>
        </w:tc>
      </w:tr>
      <w:tr w:rsidR="006468B8" w14:paraId="2CA36C2F" w14:textId="77777777" w:rsidTr="00E1001E">
        <w:trPr>
          <w:trHeight w:hRule="exact" w:val="340"/>
        </w:trPr>
        <w:tc>
          <w:tcPr>
            <w:tcW w:w="2836" w:type="dxa"/>
            <w:vAlign w:val="center"/>
          </w:tcPr>
          <w:p w14:paraId="2CA36C2D" w14:textId="77777777" w:rsidR="006468B8" w:rsidRDefault="00922C1F" w:rsidP="00E7603E">
            <w:pPr>
              <w:spacing w:line="360" w:lineRule="auto"/>
              <w:jc w:val="center"/>
            </w:pPr>
            <w:bookmarkStart w:id="30" w:name="__UnoMark__4783_2503363060"/>
            <w:bookmarkEnd w:id="30"/>
            <w:r>
              <w:rPr>
                <w:iCs/>
              </w:rPr>
              <w:t>Unknown</w:t>
            </w:r>
            <w:bookmarkStart w:id="31" w:name="__UnoMark__4784_2503363060"/>
            <w:bookmarkEnd w:id="31"/>
          </w:p>
        </w:tc>
        <w:tc>
          <w:tcPr>
            <w:tcW w:w="1696" w:type="dxa"/>
            <w:vAlign w:val="center"/>
          </w:tcPr>
          <w:p w14:paraId="2CA36C2E" w14:textId="77777777" w:rsidR="006468B8" w:rsidRDefault="00922C1F" w:rsidP="00E7603E">
            <w:pPr>
              <w:spacing w:line="360" w:lineRule="auto"/>
              <w:jc w:val="center"/>
            </w:pPr>
            <w:bookmarkStart w:id="32" w:name="__UnoMark__4785_2503363060"/>
            <w:bookmarkEnd w:id="32"/>
            <w:r>
              <w:rPr>
                <w:iCs/>
              </w:rPr>
              <w:t>Excitatory</w:t>
            </w:r>
          </w:p>
        </w:tc>
      </w:tr>
    </w:tbl>
    <w:p w14:paraId="2CA36C30" w14:textId="77777777" w:rsidR="006468B8" w:rsidRDefault="006468B8" w:rsidP="00E7603E">
      <w:pPr>
        <w:spacing w:line="360" w:lineRule="auto"/>
        <w:jc w:val="both"/>
      </w:pPr>
    </w:p>
    <w:p w14:paraId="2CA36C31" w14:textId="30FAC435" w:rsidR="006468B8" w:rsidRDefault="00922C1F" w:rsidP="00E7603E">
      <w:pPr>
        <w:spacing w:line="360" w:lineRule="auto"/>
        <w:jc w:val="both"/>
        <w:rPr>
          <w:iCs/>
        </w:rPr>
      </w:pPr>
      <w:r>
        <w:rPr>
          <w:iCs/>
        </w:rPr>
        <w:t xml:space="preserve">First, among </w:t>
      </w:r>
      <w:r>
        <w:t>these</w:t>
      </w:r>
      <w:r>
        <w:rPr>
          <w:iCs/>
        </w:rPr>
        <w:t xml:space="preserve"> properties added as attributes, characterization of inhibitory and excitatory neurons is based on each neuron’s predominant neurotransmitters used </w:t>
      </w:r>
      <w:r>
        <w:fldChar w:fldCharType="begin" w:fldLock="1"/>
      </w:r>
      <w:r>
        <w:instrText>ADDIN CSL_CITATION {"citationItems":[{"id":"ITEM-1","itemData":{"DOI":"10.3908/wormatlas.5.200","author":[{"dropping-particle":"","family":"Loer","given":"CM","non-dropping-particle":"","parse-names":false,"suffix":""},{"dropping-particle":"","family":"Rand","given":"JB","non-dropping-particle":"","parse-names":false,"suffix":""}],"container-title":"WormAtlas","id":"ITEM-1","issued":{"date-parts":[["2016"]]},"title":"The Evidence for Classical Neurotransmitters in Caenorhabditis elegans","type":"chapter"},"uris":["http://www.mendeley.com/documents/?uuid=4cf618db-dfa7-4fb1-a66a-1838cd22c4ae"]},{"id":"ITEM-2","itemData":{"DOI":"10.7554/eLife.12432.001","author":[{"dropping-particle":"","family":"Pereira","given":"Laura","non-dropping-particle":"","parse-names":false,"suffix":""},{"dropping-particle":"","family":"Kratsios","given":"Paschalis","non-dropping-particle":"","parse-names":false,"suffix":""},{"dropping-particle":"","family":"Serrano-saiz","given":"Esther","non-dropping-particle":"","parse-names":false,"suffix":""},{"dropping-particle":"","family":"Sheftel","given":"Hila","non-dropping-particle":"","parse-names":false,"suffix":""},{"dropping-particle":"","family":"Mayo","given":"Avi E","non-dropping-particle":"","parse-names":false,"suffix":""},{"dropping-particle":"","family":"Hall","given":"David H","non-dropping-particle":"","parse-names":false,"suffix":""},{"dropping-particle":"","family":"White","given":"John G","non-dropping-particle":"","parse-names":false,"suffix":""},{"dropping-particle":"","family":"Leboeuf","given":"Brigitte","non-dropping-particle":"","parse-names":false,"suffix":""},{"dropping-particle":"","family":"Garcia","given":"L Rene","non-dropping-particle":"","parse-names":false,"suffix":""},{"dropping-particle":"","family":"Alon","given":"Uri","non-dropping-particle":"","parse-names":false,"suffix":""},{"dropping-particle":"","family":"Hobert","given":"Oliver","non-dropping-particle":"","parse-names":false,"suffix":""}],"container-title":"eLIFE","id":"ITEM-2","issued":{"date-parts":[["2015"]]},"page":"1-46","title":"A cellular and regulatory map of the cholinergic nervous system of C . elegans","type":"article-journal"},"uris":["http://www.mendeley.com/documents/?uuid=dae9b15a-aab7-443c-ae86-10f558996a71"]},{"id":"ITEM-3","itemData":{"DOI":"http://dx.doi.org/10.1177/0306624X03262513","ISSN":"0306-624X, 0306-624X","abstract":"Criminologists have recently begun examining Gottfredson &amp; Hirschi's (1990) proposition that parenting is the primary influence on children's levels of self-control. The few existing studies on the subject, however, have typically been based on small, nonrandom samples. The current study examines the relationships between parental efficacy, self-control, &amp; delinquent behavior using data from a nationally representative sample of adolescents (the National Longitudinal Study of Adolescent Health). The results indicate that although parental efficacy is an important precursor to self-control, contrary to Gottfredson &amp; Hirschi's proposition, self-control does not completely mediate the relationship between parental efficacy &amp; delinquency. The implications for future research &amp; theoretical development are discussed. 1 Table, 77 References. [Reprinted by permission of Sage Publications Inc., copyright 2004.]","author":[{"dropping-particle":"","family":"Perrone","given":"Dina","non-dropping-particle":"","parse-names":false,"suffix":""},{"dropping-particle":"","family":"Sullivan","given":"Christopher J","non-dropping-particle":"","parse-names":false,"suffix":""},{"dropping-particle":"","family":"Pratt","given":"Travis C","non-dropping-particle":"","parse-names":false,"suffix":""},{"dropping-particle":"","family":"Margaryan","given":"Satenik","non-dropping-particle":"","parse-names":false,"suffix":""}],"container-title":"International Journal of Offender Therapy and Comparative Criminology","id":"ITEM-3","issue":"3","issued":{"date-parts":[["2004","6"]]},"language":"English","note":"Fecha de revisión - 2007-04-01\n\nNúmero de referencias - 76\n\nÚltima actualización - 2011-12-15\n\nCODEN - IOTCAH\n\nSubjectsTermNotLitGenreText - *Childrearing Practices; *Parental Influence; *Self Control; *Juvenile Delinquency; *Sociological Theory; *Adolescents; United States of America\n\nAkers, Ronald L. Social learning and social structure: a general theory of crime and deviance. Social learning and social structure: a general theory of crime and deviance (1998): xx, 420. Northeastern University Press\n\nAKERS, R. L. Self-control as a general theory of crime. Journal of quantitative criminology, 7. 2 (1991): 201-211. Plenum Press\n\nArneklev, Bruce J.; Grasmick, Harold G.; Bursik, Robert J., Jr. Evaluating the dimensionality and invariance of &amp;quot;low self-control&amp;quot;. Journal of Quantitative Criminology, 15. 3 (1999): 307-331. Springer\n\nARNEKLEV, B. J.; GRASMICK, H. G.; TITTLE, C. R.; BURSIK, R. J., JR. Low-self-control and imprudent behavior. Journal of quantitative criminology, 9. 3 (1993): 225-247. Plenum Press\n\nArneklev, Bruce J.; Cochran, John K.; Gainey, Randy R. Testing Gottfredson and Hirschi's &amp;quot;low self-control&amp;quot; stability hypothesis: An exploratory study. American Journal of Criminal Justice, 23. 1 107-127. Southern Criminal Justice Assn; Springer\n\nBearman, P. S., Jones, J., &amp;amp; Udry, J. R. (1997). The National Longitudinal Study of Adolescent Health: Research design. Available at www.cpc.unc.edu/addhealth\n\nBearman, P S; Jones, J; Udry, J R. The National Longitudinal Study of Adolescent Health: Research design. (1997)\n\nBENSON, M. L.; MOORE, E. Are white-collar and common offenders the same ? An empirical and theoretical critique of a recently proposed general theory of crime. Journal of research in crime and delinquency, 29. 3 (1992): 251-272. Sage Publications\n\nBROWNFIELD, D.; SORENSON, A. M. Self-control and juvenile delinquency: theoretical issues and an empirical assessment of selected elements of a general theory of crime. Deviant behavior, 14. 3 (1993): 243-264. Taylor &amp;amp; Francis\n\nBursik, Robert J, Jr; Bursik, Robert J, Jr; Grasmick, Harold G. Neighborhoods and crime: the dimensions of effective community control. (1993): 226. Lexington Books\n\nBurton, V S; Evans, T D; Cullen, F T; Olivares, K M; et al. Age, self-control, and adults' offending behaviors: A research note assessing A General Theory Of Crime. JOURNAL OF CRIMINAL JUSTICE, 27. 1 (1999): 45-54. PERGAMON-ELSEVIER SCIENCE LTD\n\nBurton, V S; Cullen, F T; Evans, T D; Alarid, L F; et al. Gender, self-control, and crime. JOURNAL OF RESEARCH IN CRIME AND DELINQUENCY, 35. 2 (1998): 123-147. SAGE PUBLICATIONS INC\n\nBurton, Velmer S.; Cullen, Francis T.; Evans, T. David; Dunaway, R. Gregory. Reconsidering strain theory: Operationalization, rival theories, and adult criminality. Journal of Quantitative Criminology, 10. 3 (1994): 213-239. Springer\n\nChase-Lansdale, P Lindsay. Neighborhood and Family Influences on the Intellectual and Behavioral Competence of Preschool and Early School-Age Children. (1997): 79-118. New York: Russell Sage Foundation\n\nCochran, John K.; Wood, Peter B.; Sellers, Christine S.; Wilkerson, Wendy; et al. Academic dishonesty and low self-control: An empirical test of a general theory of crime. Deviant Behavior, 19. 3 (1998): 227-255. Taylor and Francis Inc\n\nCohn, E G; Farrington, D P. Changes in the most-cited scholars in twenty criminology and criminal justice journals between 1990 and 1995. JOURNAL OF CRIMINAL JUSTICE, 27. 4 (1999): 345-359. PERGAMON-ELSEVIER SCIENCE LTD\n\nColeman, J S. Foundations of social theory. (1990)\n\nColeman, J. S. (1990). Foundations of social theory. Cambridge, MA: Harvard University Press.\n\nCullen, Francis T; Cullen, Francis T; Wright, John Paul; Chamlin, Mitchell B. Social support and social reform: a progressive crime control agenda. Crime and Delinquency, 45. 2 (1999): 188-207\n\nCurrie, Elliott; Currie, Elliott. Confronting crime: an American challenge. (1985): 326. Pantheon, $19.95\n\nDelisi, M; Hochstetler, A; Murphy, D S. Self-control behind bars: A validation study of the Grasmick et al. scale. JUSTICE QUARTERLY, 20. 2 (2003): 241-263. ROUTLEDGE JOURNALS, TAYLOR &amp;amp; FRANCIS LTD\n\nDeng Xiaogang; Deng Xiaogang; Zhang Lening. Correlates of self-control: an empirical test of self-control theory. Journal of Crime and Justice, 21. 2 (1998): 89-110\n\nFELDMAN, S. S.; WEINBERGER, D. A. Self-restraint as a mediator of family influences on boys' delinquent behavior: a longitudinal study. Child development, 65. 1 (1994): 195-211. Blackwell\n\nForde, David R; Forde, David R; Kennedy, Leslie W. Risky lifestyles, routine activities, and the general theory of crime. Justice Quarterly, 14. 2 (1997): 265-294\n\nGeis, G. On the absence of self-control as the basis for a general theory of crime: A critique. THEORETICAL CRIMINOLOGY, 4. 1 (2000): 35-53. SAGE PUBLICATIONS LTD\n\nGibbs, John J; Gibbs, John J; Giever Dennis. Self-control and its manifestations among university students: an empirical test of Gottfredson and Hirschi's general theory. Justice Quarterly, 12. 2 (1995): 231-255\n\nGibbs, John J; Gibbs, John J; Giever Dennis; Martin, Jamie S. Parental management and self-control: an empirical test of Gottfredson and Hirschi's general theory. Journal of Research in Crime and Delinquency, 35. 1 (1998): 40-70\n\nChris L Gibson, John Paul Wright, and Stephen G Tibbetts. &amp;quot;An empirical assessment of the generality of the general theory of crime: The effects of low self-control on social development.&amp;quot; Journal of Crime &amp;amp; Justice 23:2 2000: 109-134\n\nGottfredson, Michael R; Hirschi, Travis. A general theory of crime. A general theory of crime (1990): xvi, 297 (ill). Stanford University Press\n\nGrasmick, Harold G.; Tittle, Charles R.; Bursik, Robert J.; Arneklev, Bruce J. Testing the core empirical implications of Gottfredson and Hirschi's general theory of crime. Journal of Research in Crime and Delinquency, 30. 1 (1993): 5-29. Sage Publications\n\nHanushek, E. A., &amp;amp; Jackson, J. E. (1977). Statistical methods for social scientists. New York: Academic Press.\n\nHanushek, E A; Jackson, J E. Statistical methods for social scientists. (1977)\n\nHay, C. Parenting, self-control, and delinquency: A test of self-control theory. CRIMINOLOGY, 39. 3 (2001): 707-736. WILEY-BLACKWELL PUBLISHING, INC\n\nHirschi, T. Causes of delinquency. Causes of delinquency (1969): 309. University of California Press\n\nBerkeley: University of California Press\n\nHirschi, Travis; Gottfredson, Michael R. Commentary: Testing the general theory of crime. Journal of Research in Crime and Delinquency, 30. 1 (1993): 47-54. Sage Publications\n\nJudith Rich Harris. &amp;quot;Why children turn out the way they do.&amp;quot; The Saturday Evening Post 271:3 May/Jun 1999: 50-53\n\nJunger, Marianne; Junger, Marianne; Tremblay, Richard E. Self-control, accidents, and crime. Criminal Justice and Behavior, 26. 4 (1999): 485-501\n\nJunger, M.; West, R.; Timman, R. Crime and risky behavior in traffic: An example of cross-situational consistency. Journal of Research in Crime and Delinquency, 38. 4 (2001): 439-459. SAGE Publications Inc\n\nKeane, Carl; Maxim, Paul S; Teevan, James J; Keane, Carl. Drinking and Driving, Self-Control, and Gender: Testing a General Theory of Crime. Journal of Research in Crime and Delinquency, 30. 1 (1993): 30-46. Sage Publications Ltd., 6 Bonhill St. London EC2A 4PU UK\n\nKeena, Kate; Loeber, Rolf; Zhang, Quanwu; Stouthamer-Loeber, Magda. The influence of deviant peers on the development of boys' disruptive and delinquent behavior: A temporal analysis. Development and Psychopathology, 7. 4 715-726. Cambridge University Press\n\nKlebanov, Pamela K. Are Neighborhood Effects on Young Children Mediated by Features of the Home Environment? (1997): 119-145. New York: Russell Sage Foundation\n\nKornhauser, Ruth Rosner. Social sources of delinquency: an appraisal of analytic models. Social sources of delinquency: an appraisal of analytic models (1978): ix-277. University of Chicago Press\n\nLo, C.C. Timing of drinking initiation: A trend study predicting drug use among high school seniors. Journal of Drug Issues, 30. 3 (2000): 525-554. Journal of Drug Issues Inc\n\nLOEBER, R; STOUTHAMERLOEBER, M. FAMILY FACTORS AS CORRELATES AND PREDICTORS OF JUVENILE CONDUCT PROBLEMS AND DELINQUENCY. CRIME AND JUSTICE-A REVIEW OF RESEARCH, 7. (1986): 29-149. UNIV CHICAGO PRESS\n\nLongshore, D. Self-control and criminal opportunity : A prospective test of the general theory of crime [Contrôle de soi et opportunité criminelle : un test prospectif de la théorie générale du crime] Social problems, 45. 1 (1998): 102-113. University of California Press\n\nLongshore, D; Turner, S; Stein, J A. Self-control in a criminal sample: an examination of construct validity. Criminology (Beverly Hills), 34. 2 (1996): 209-228. Sage Publications\n\nLynskey, D P; Winfree, L T; Esbensen, F A; Clason, D L. Linking gender, minority group status and family matters to self-control theory: A multivariate analysis of key self-control concepts in a youth-gang context. JUVENILE AND FAMILY COURT JOURNAL, 51. 3 (2000): 1-19. NATL COUNCIL JUVENILE FAMILY COURT JUDGES\n\nMarenin, O; Reisig, M D. ''A general theory of crime'' and patterns of crime in Nigeria: An exploration of methodological assumptions. JOURNAL OF CRIMINAL JUSTICE, 23. 6 (1995): 501-518. PERGAMON-ELSEVIER SCIENCE LTD\n\nMCCORD, J. SOME CHILD-REARING ANTECEDENTS OF CRIMINAL BEHAVIOR IN ADULT MEN. JOURNAL OF PERSONALITY AND SOCIAL PSYCHOLOGY, 37. 9 (1979): 1477-1486. AMER PSYCHOLOGICAL ASSOC\n\nMiller, Susan L; Miller, Susan L; Burack, Cynthia. A critique of Gottfredson and Hirschi's general theory of crime: selective (in)attention to gender and power positions. Women and Criminal Justice, 4. 2 (1993): 115-134\n\nNagin, Daniel S.; Paternoster, Raymond. Enduring individual differences and rational choice theories of crime. Law &amp;amp; Society Review, 27. 3 (1993): 467-496. Blackwell Publishing; Wiley-Blackwell Publishing Ltd\n\nPaternoster, R. &amp;amp; Brame, R. (2000). On the association among self-control, crime, and analogous behaviors. Criminology, 38:3, pp. 971-982.\n\nPaternoster, R; Brame, R. Multiple routes to delinquency? A test of developmental and general theories of crime. CRIMINOLOGY, 35. 1 (1997): 49-84. AMER SOC CRIMINOLOGY\n\nPiquero, A R; MacIntosh, R; Hickman, M. Does self-control affect survey response? Applying exploratory, confirmatory, and item response theory analysis to Grasmick et al.'s self-control scale. CRIMINOLOGY, 38. 3 (2000): 897-929. WILEY-BLACKWELL PUBLISHING, INC\n\nPiquero, Alex; Piquero, Alex; Tibbetts, Stephen. Specifying the direct and indirect effects of low self-control and situational factors in offenders' decision making... Justice Quarterly, 13. 3 (1996): 481-510\n\nPiquero, A R; Rosay, A B. The reliability and validity of Grasmick et al.'s self-control scale: A comment on Longshore et al. CRIMINOLOGY, 36. 1 (1998): 157-173. WILEY-BLACKWELL PUBLISHING, INC\n\nPolakowski, M. Linking self- and social control with deviance: illuminating the structure underlying a general theory of crime and its relation to deviant activity. Journal of quantitative criminology, 10. 1 (1994): 41-78. Plenum Press\n\nPratt, Travis C; Pratt, Travis C; Cullen, Francis T; Blevins, Kristie R. &amp;quot;The relationship of attention deficit hyperactivity disorder to crime and delinquency: A meta-analysis.&amp;quot; International Journal of Police Science &amp;amp; Management, 4. 4 (2002): 344-360\n\nPratt, T C; Cullen, F T. The empirical status of Gottfredson and Hirschi's general theory of crime: A meta-analysis. CRIMINOLOGY, 38. 3 (2000): 931-964. WILEY-BLACKWELL PUBLISHING, INC\n\nRand, Douglas Longshore; Stein, Judith A; Rand, Susan Turner; Rand, Douglas Longshore. Reliability and validity of a self-control measure: Rejoinder. Criminology, 36. 1 (1998): 175-182\n\nReed, G; Yeager, P C. Organizational offending and neoclassical criminology: challenging the reach of a general theory of crime. Criminology (Beverly Hills), 34. 3 (1996): 357-382. Sage Publications\n\nResnick, Michael D.; Bearman, Peter S.; Blum, Robert Wm.; Bauman, Karl E.; et al. Protecting adolescent's from harm: Findings from the national longitudinal study on adolescent health. Journal of the American Medical Association, 278. 10 (1997): 823-832\n\nSampson, Robert J; Sampson, Robert J. Neighborhood and crime: the structural determinants of personal victimization. Journal of Research in Crime and Delinquency, 22. 1 (1985): 7-40\n\nSampson, Robert J.; Laub, John H. Understanding variability in lives through time: Contributions of life-course criminology. Studies on Crime &amp;amp; Crime Prevention, 4. 2 (1995): 143-158. Scandinavian University Press\n\nSampson, R J; Raudenbush, S W; Earls, F. Neighborhoods and violent crime: A multilevel study of collective efficacy. SCIENCE, 277. 5328 (1997): 918-924. AMER ASSOC ADVANCEMENT SCIENCE\n\nSampson, Robert J; Sampson, Robert J; Laub, John H. Crime in the making: pathways and turning points through life. (1993): 309. Harvard University Press\n\nSampson, Robert J.; Groves, W. Byron. Community structure and crime: Testing social-disorganization theory. American Journal of Sociology, 94. 4 (1989): 774-802. Univ of Chicago Press\n\nSellers, C S. Self-control and intimate violence: An examination of the scope and specification of the general theory of crime. CRIMINOLOGY, 37. 2 (1999): 375-404. WILEY-BLACKWELL PUBLISHING, INC\n\nSteffensmeier, D. On The Causes of &amp;quot; White-Collar &amp;quot; Crime : An Assessment of Hirschi And Gottfredson's Claims. Criminology (Beverly Hills), 27. 2 (1989): 345-358. Sage Publications\n\nTibbetts, Stephen G.; Whittimore, Joshua N. The interactive effects of low self-control and commitment to school on substance abuse among college students. Psychological Reports, 90. 1 (2002): 327-337. Psychological Reports\n\nTibbetts, Stephen G.; Myers, David L. Low self-control, rational choice, and student test cheating. American Journal of Criminal Justice, 23. 2 (1999): 179-200. Southern Criminal Justice Assn; Springer\n\nTittle, Charles R; Grasmick, Harold G. Criminal behavior and age: a test of three provocative hypotheses. Journal of criminal law and criminology, 88. 1 (1997): 309-342\n\nTittle, Charles R. &amp;quot;Book Reviews -- A General Theory of Crime by Michael R. Gottfredson and Travis Hirschi.&amp;quot; The American Journal of Sociology 96:6 May 1991: 1609\n\nTremblay, Richard E.; Boulerice, Bernard; Arseneault, Louise; Niscale, Marianne Junger. Does low self-control during childhood explain the association between delinquency and accidents in early adolescence? Criminal Behaviour and Mental Health, 5. 4 (1995): 439-451. John Wiley &amp;amp; Sons\n\nVazsonyi, Alexander T.; Pickering, Lloyd E.; Junger, Marianne; Hessing, Dick. An empirical test of a general theory of crime: A four-nation comparative study of self-control and the prediction of deviance. Journal of Research in Crime and Delinquency, 38. 2 (2001): 91-131. SAGE Publications Inc\n\nWinfree, L T; Bernat, F P. Social learning, self-control, and substance abuse by eighth grade students: A tale of two cities. JOURNAL OF DRUG ISSUES, 28. 2 (1998): 539-558. J DRUG ISSUES INC\n\nWood, Peter B; Wood, Peter B; Pfefferbaum Betty; Arneklev, Bruce J. Risk-taking and self-control: social psychological correlates of delinquency. Journal of Crime and Justice, 16. 1 (1993): 111-130\n\nWright, J P; Cullen, F T. Parental efficacy and delinquent behavior: Do control and support matter? CRIMINOLOGY, 39. 3 (2001): 677-705. WILEY-BLACKWELL PUBLISHING, INC\n\nWright Bradley R Entner; Wright Bradley R Entner; Caspi Avshalom; Moffitt, Terrie E. Low self-control, social bonds, and crime: social causation, social selection, or both? Criminology, 37. 3 (1999): 479-514","page":"298-312","publisher-place":"School Criminal Justice, Rutgers U, Newark, NJ","title":"Parental Efficacy, Self-Control, and Delinquency: A Test of a General Theory of Crime on a Nationally Representative Sample of Youth","type":"article-journal","volume":"48"},"uris":["http://www.mendeley.com/documents/?uuid=e1f2e27f-9c33-4bd3-8439-5571ef2bec88"]}],"mendeley":{"formattedCitation":"(Loer &amp; Rand, 2016; Pereira et al., 2015; Perrone, Sullivan, Pratt, &amp; Margaryan, 2004)","manualFormatting":"(Loer &amp; Rand, 2016; Pereira et al., 2015; Perrone, Sullivan, Pratt, &amp; Margaryan, 2004; table 1)","plainTextFormattedCitation":"(Loer &amp; Rand, 2016; Pereira et al., 2015; Perrone, Sullivan, Pratt, &amp; Margaryan, 2004)","previouslyFormattedCitation":"(Loer &amp; Rand, 2016; Pereira et al., 2015; Perrone, Sullivan, Pratt, &amp; Margaryan, 2004)"},"properties":{"noteIndex":0},"schema":"https://github.com/citation-style-language/schema/raw/master/csl-citation.json"}</w:instrText>
      </w:r>
      <w:r>
        <w:fldChar w:fldCharType="separate"/>
      </w:r>
      <w:bookmarkStart w:id="33" w:name="Bookmark24"/>
      <w:r>
        <w:rPr>
          <w:iCs/>
          <w:noProof/>
        </w:rPr>
        <w:t>(Loer &amp; Rand, 2016; Pereira et al., 2015; Perrone, Sullivan, Pratt, &amp; Margaryan, 2004; table 1)</w:t>
      </w:r>
      <w:r>
        <w:fldChar w:fldCharType="end"/>
      </w:r>
      <w:bookmarkEnd w:id="33"/>
      <w:r>
        <w:rPr>
          <w:iCs/>
        </w:rPr>
        <w:t xml:space="preserve">. </w:t>
      </w:r>
    </w:p>
    <w:p w14:paraId="2CA36C32" w14:textId="77777777" w:rsidR="006468B8" w:rsidRDefault="006468B8" w:rsidP="00E7603E">
      <w:pPr>
        <w:spacing w:line="360" w:lineRule="auto"/>
        <w:jc w:val="both"/>
        <w:rPr>
          <w:iCs/>
        </w:rPr>
      </w:pPr>
    </w:p>
    <w:p w14:paraId="2CA36C33" w14:textId="5816311E" w:rsidR="006468B8" w:rsidRDefault="00922C1F" w:rsidP="00E7603E">
      <w:pPr>
        <w:spacing w:line="360" w:lineRule="auto"/>
        <w:jc w:val="both"/>
      </w:pPr>
      <w:r>
        <w:rPr>
          <w:iCs/>
        </w:rPr>
        <w:t xml:space="preserve">Second, for sensory neurons, I specified the type of sensor (i.e. </w:t>
      </w:r>
      <w:proofErr w:type="spellStart"/>
      <w:r>
        <w:rPr>
          <w:iCs/>
        </w:rPr>
        <w:t>chemosensor</w:t>
      </w:r>
      <w:proofErr w:type="spellEnd"/>
      <w:r>
        <w:rPr>
          <w:iCs/>
        </w:rPr>
        <w:t xml:space="preserve">, mechanosensory, </w:t>
      </w:r>
      <w:proofErr w:type="spellStart"/>
      <w:r>
        <w:rPr>
          <w:iCs/>
        </w:rPr>
        <w:t>odorsensor</w:t>
      </w:r>
      <w:proofErr w:type="spellEnd"/>
      <w:r>
        <w:rPr>
          <w:iCs/>
        </w:rPr>
        <w:t xml:space="preserve">, etc.) and the location in the body (i.e. head, body and tail; right and left hemisphere). This information is used to start the simulations with sensory activation (random and/or specific) and to maintain a cyclical random sensory input during simulations, compartmentalized by sensor type and location. This compartmentalization means that when the sensor activation algorithm is executed (explained below), 40% of sensor types will be activated, out of those, 60% of location subgroups and, out of those, 80% of neurons. This way sensory activation tends to belong to the same sensor types and locations subgroups, trying to generate a somehow coherent sensory input to the virtual worm. </w:t>
      </w:r>
    </w:p>
    <w:p w14:paraId="7369E9AA" w14:textId="38A5E1EA" w:rsidR="00267D11" w:rsidRDefault="00922C1F" w:rsidP="00E7603E">
      <w:pPr>
        <w:spacing w:line="360" w:lineRule="auto"/>
        <w:jc w:val="both"/>
      </w:pPr>
      <w:r>
        <w:rPr>
          <w:iCs/>
        </w:rPr>
        <w:t>Third,</w:t>
      </w:r>
      <w:r w:rsidR="00A96B0C">
        <w:rPr>
          <w:iCs/>
        </w:rPr>
        <w:t xml:space="preserve"> </w:t>
      </w:r>
      <w:r w:rsidR="00F366E8">
        <w:rPr>
          <w:iCs/>
        </w:rPr>
        <w:t>the</w:t>
      </w:r>
      <w:r>
        <w:rPr>
          <w:iCs/>
        </w:rPr>
        <w:t xml:space="preserve"> connection weights are based on the amount of Electron Microscopy slices where synapses between two neurons </w:t>
      </w:r>
      <w:r w:rsidR="00660805">
        <w:rPr>
          <w:iCs/>
        </w:rPr>
        <w:t>were</w:t>
      </w:r>
      <w:r>
        <w:rPr>
          <w:iCs/>
        </w:rPr>
        <w:t xml:space="preserve"> found</w:t>
      </w:r>
      <w:r w:rsidR="001622E8">
        <w:rPr>
          <w:iCs/>
        </w:rPr>
        <w:t xml:space="preserve"> in</w:t>
      </w:r>
      <w:r>
        <w:rPr>
          <w:iCs/>
        </w:rPr>
        <w:t xml:space="preserve"> </w:t>
      </w:r>
      <w:r>
        <w:fldChar w:fldCharType="begin" w:fldLock="1"/>
      </w:r>
      <w:r w:rsidR="001622E8">
        <w:instrText>ADDIN CSL_CITATION {"citationItems":[{"id":"ITEM-1","itemData":{"DOI":"10.1126/science.1221762","ISSN":"0036-8075","author":[{"dropping-particle":"","family":"Jarrell","given":"Travis A","non-dropping-particle":"","parse-names":false,"suffix":""},{"dropping-particle":"","family":"Wang","given":"Yi","non-dropping-particle":"","parse-names":false,"suffix":""},{"dropping-particle":"","family":"Bloniarz","given":"Adam E","non-dropping-particle":"","parse-names":false,"suffix":""},{"dropping-particle":"","family":"Brittin","given":"Christopher A","non-dropping-particle":"","parse-names":false,"suffix":""},{"dropping-particle":"","family":"Xu","given":"Meng","non-dropping-particle":"","parse-names":false,"suffix":""},{"dropping-particle":"","family":"Thomson","given":"J Nichol","non-dropping-particle":"","parse-names":false,"suffix":""},{"dropping-particle":"","family":"Albertson","given":"Donna G","non-dropping-particle":"","parse-names":false,"suffix":""},{"dropping-particle":"","family":"Hall","given":"David H","non-dropping-particle":"","parse-names":false,"suffix":""},{"dropping-particle":"","family":"Emmons","given":"Scott W","non-dropping-particle":"","parse-names":false,"suffix":""}],"container-title":"Science","id":"ITEM-1","issue":"6093","issued":{"date-parts":[["2012","7","27"]]},"page":"437-444","title":"The Connectome of a Decision-Making Neural Network","type":"article-journal","volume":"337"},"uris":["http://www.mendeley.com/documents/?uuid=a0a91b78-95c2-41c1-9bd8-6b9d33f31632"]}],"mendeley":{"formattedCitation":"(Jarrell et al., 2012)","manualFormatting":"Jarrell et al. (2012)","plainTextFormattedCitation":"(Jarrell et al., 2012)","previouslyFormattedCitation":"(Jarrell et al., 2012)"},"properties":{"noteIndex":0},"schema":"https://github.com/citation-style-language/schema/raw/master/csl-citation.json"}</w:instrText>
      </w:r>
      <w:r>
        <w:fldChar w:fldCharType="separate"/>
      </w:r>
      <w:bookmarkStart w:id="34" w:name="Bookmark25"/>
      <w:r>
        <w:rPr>
          <w:iCs/>
          <w:noProof/>
        </w:rPr>
        <w:t xml:space="preserve">Jarrell et al. </w:t>
      </w:r>
      <w:r w:rsidR="001622E8">
        <w:rPr>
          <w:iCs/>
          <w:noProof/>
        </w:rPr>
        <w:t>(</w:t>
      </w:r>
      <w:r>
        <w:rPr>
          <w:iCs/>
          <w:noProof/>
        </w:rPr>
        <w:t>2012)</w:t>
      </w:r>
      <w:r>
        <w:fldChar w:fldCharType="end"/>
      </w:r>
      <w:bookmarkEnd w:id="34"/>
      <w:r>
        <w:rPr>
          <w:iCs/>
        </w:rPr>
        <w:t xml:space="preserve">. </w:t>
      </w:r>
      <w:r w:rsidR="00F366E8">
        <w:rPr>
          <w:iCs/>
        </w:rPr>
        <w:t>This</w:t>
      </w:r>
      <w:r>
        <w:rPr>
          <w:iCs/>
        </w:rPr>
        <w:t xml:space="preserve"> is a measure of synaptic size and number of synapses between each pair of neurons. </w:t>
      </w:r>
      <w:r w:rsidR="00F37A5A">
        <w:rPr>
          <w:iCs/>
        </w:rPr>
        <w:t>Those weights are translated in o</w:t>
      </w:r>
      <w:r w:rsidR="00267D11">
        <w:t>ur simulator</w:t>
      </w:r>
      <w:r w:rsidR="00F37A5A">
        <w:t xml:space="preserve"> to</w:t>
      </w:r>
      <w:r w:rsidR="00267D11">
        <w:t xml:space="preserve"> depolarization voltages.</w:t>
      </w:r>
      <w:r w:rsidR="00F37A5A">
        <w:t xml:space="preserve"> To our knowledge, literature on the relationship between synaptic size and postsynaptic depolarization is scarce and contradictory </w:t>
      </w:r>
      <w:r w:rsidR="00F37A5A">
        <w:fldChar w:fldCharType="begin" w:fldLock="1"/>
      </w:r>
      <w:r w:rsidR="00F37A5A">
        <w:instrText>ADDIN CSL_CITATION {"citationItems":[{"id":"ITEM-1","itemData":{"DOI":"10.1038/nrn876","ISSN":"14710048","abstract":"Synapses are not static; their performance is modified adaptively in response to activity. Presynaptic mechanisms that affect the probability of transmitter release or the amount of transmitter that is released are important in synaptic diversification. Here, we address the diversity of presynaptic performance and its underlying mechanisms: how much of the variation can be accounted for by variation in synaptic morphology and how much by molecular differences? Significant progress has been made in defining presynaptic structural contributions to synaptic strength; by contrast, we know little about how presynaptic proteins produce normally observed functional differentiation, despite abundant information on presynaptic proteins and on the effects of their individual manipulation. Closing the gap between molecular and physiological synaptic diversification still represents a considerable challenge.","author":[{"dropping-particle":"","family":"Atwood","given":"Harold L.","non-dropping-particle":"","parse-names":false,"suffix":""},{"dropping-particle":"","family":"Karunanithi","given":"Shanker","non-dropping-particle":"","parse-names":false,"suffix":""}],"container-title":"Nature Reviews Neuroscience","id":"ITEM-1","issue":"7","issued":{"date-parts":[["2002"]]},"page":"497-516","title":"Diversification of synaptic strength: Presynaptic elements","type":"article-journal","volume":"3"},"uris":["http://www.mendeley.com/documents/?uuid=64710953-c660-40fe-a3f4-369494e1a81a"]},{"id":"ITEM-2","itemData":{"DOI":"10.1016/j.jsb.2009.10.014","ISSN":"10478477","abstract":"Release probability (pr) is a fundamental presynaptic parameter which is critical in defining synaptic strength. Knowledge of how synapses set and regulate their pr is a fundamental step in understanding synaptic transmission and communication between neurons. Despite its importance, pr is difficult to measure directly at single synapses. One important strategy to achieve this has relied on the application of fluorescence-based imaging methods, but this is always limited by the lack of detailed information on the morphological and structural properties of the individual synapses under study, and thus precludes an investigation of the relationship between pr and synaptic anatomy. Here we outline a powerful methodology based on using FM-styryl dyes, photoconversion and correlative ultrastructural analysis in dissociated hippocampal cultured neurons, which provides both a direct readout of pr as well as nanoscale detail on synaptic organization and structure. We illustrate the value of this approach by investigating, at the level of individual reconstructed terminals, the relationship between release probability and defined vesicle pools. We show that in our population of synapses, pr is highly variable, and while it is positively correlated with the number of vesicles docked at the active zone it shows no relationship with the total number of synaptic vesicles. The lack of a direct correlation between total synaptic size and performance in these terminals suggests that factors other than the absolute magnitude of the synapse are the most important determinants of synaptic efficacy. © 2009 Elsevier Inc.","author":[{"dropping-particle":"","family":"Branco","given":"Tiago","non-dropping-particle":"","parse-names":false,"suffix":""},{"dropping-particle":"","family":"Marra","given":"Vincenzo","non-dropping-particle":"","parse-names":false,"suffix":""},{"dropping-particle":"","family":"Staras","given":"Kevin","non-dropping-particle":"","parse-names":false,"suffix":""}],"container-title":"Journal of Structural Biology","id":"ITEM-2","issue":"2","issued":{"date-parts":[["2010"]]},"page":"203-210","publisher":"Elsevier Inc.","title":"Examining size-strength relationships at hippocampal synapses using an ultrastructural measurement of synaptic release probability","type":"article-journal","volume":"172"},"uris":["http://www.mendeley.com/documents/?uuid=c6ffb008-f0db-4977-90a0-0d81602a5027"]}],"mendeley":{"formattedCitation":"(Atwood &amp; Karunanithi, 2002; Branco, Marra, &amp; Staras, 2010)","plainTextFormattedCitation":"(Atwood &amp; Karunanithi, 2002; Branco, Marra, &amp; Staras, 2010)","previouslyFormattedCitation":"(Atwood &amp; Karunanithi, 2002; Branco, Marra, &amp; Staras, 2010)"},"properties":{"noteIndex":0},"schema":"https://github.com/citation-style-language/schema/raw/master/csl-citation.json"}</w:instrText>
      </w:r>
      <w:r w:rsidR="00F37A5A">
        <w:fldChar w:fldCharType="separate"/>
      </w:r>
      <w:bookmarkStart w:id="35" w:name="Bookmark31"/>
      <w:r w:rsidR="00F37A5A">
        <w:rPr>
          <w:noProof/>
        </w:rPr>
        <w:t>(Atwood &amp; Karunanithi, 2002; Branco, Marra, &amp; Staras, 2010)</w:t>
      </w:r>
      <w:r w:rsidR="00F37A5A">
        <w:fldChar w:fldCharType="end"/>
      </w:r>
      <w:bookmarkEnd w:id="35"/>
      <w:r w:rsidR="00F37A5A">
        <w:t xml:space="preserve">. Most connections in the structural network had an original weight of 1 and some of them reached 80 (Fig. </w:t>
      </w:r>
      <w:r w:rsidR="00F37A5A">
        <w:lastRenderedPageBreak/>
        <w:t xml:space="preserve">1). Using these values linearly would mean that the latter connection generates 80 times the depolarization that most of neurons generate. </w:t>
      </w:r>
      <w:r w:rsidR="00783DE1">
        <w:t>I</w:t>
      </w:r>
      <w:r w:rsidR="00F37A5A">
        <w:t xml:space="preserve"> thought that the relationship should be positive but not linear. Thus, </w:t>
      </w:r>
      <w:r w:rsidR="00783DE1">
        <w:t>I</w:t>
      </w:r>
      <w:r w:rsidR="00F37A5A">
        <w:t xml:space="preserve"> applied a natural logarithmic transformation </w:t>
      </w:r>
      <w:r>
        <w:rPr>
          <w:iCs/>
        </w:rPr>
        <w:t>reduc</w:t>
      </w:r>
      <w:r w:rsidR="00CD1ABA">
        <w:rPr>
          <w:iCs/>
        </w:rPr>
        <w:t>ing</w:t>
      </w:r>
      <w:r>
        <w:rPr>
          <w:iCs/>
        </w:rPr>
        <w:t xml:space="preserve"> </w:t>
      </w:r>
      <w:r w:rsidR="00F37A5A">
        <w:rPr>
          <w:iCs/>
        </w:rPr>
        <w:t>the</w:t>
      </w:r>
      <w:r>
        <w:rPr>
          <w:iCs/>
        </w:rPr>
        <w:t xml:space="preserve"> strong positive kurtosis</w:t>
      </w:r>
      <w:r w:rsidR="00F37A5A">
        <w:rPr>
          <w:iCs/>
        </w:rPr>
        <w:t xml:space="preserve"> in the distribution.</w:t>
      </w:r>
    </w:p>
    <w:p w14:paraId="0D23F3C8" w14:textId="14044DDB" w:rsidR="00CE4C95" w:rsidRDefault="00601931" w:rsidP="00601931">
      <w:pPr>
        <w:spacing w:line="360" w:lineRule="auto"/>
        <w:jc w:val="both"/>
        <w:rPr>
          <w:iCs/>
        </w:rPr>
      </w:pPr>
      <w:r>
        <w:rPr>
          <w:iCs/>
          <w:noProof/>
        </w:rPr>
        <w:drawing>
          <wp:anchor distT="0" distB="0" distL="114300" distR="114300" simplePos="0" relativeHeight="251710464" behindDoc="0" locked="0" layoutInCell="1" allowOverlap="1" wp14:anchorId="374BE725" wp14:editId="1B1BC940">
            <wp:simplePos x="0" y="0"/>
            <wp:positionH relativeFrom="column">
              <wp:posOffset>-767715</wp:posOffset>
            </wp:positionH>
            <wp:positionV relativeFrom="paragraph">
              <wp:posOffset>953770</wp:posOffset>
            </wp:positionV>
            <wp:extent cx="7507605" cy="1900555"/>
            <wp:effectExtent l="95250" t="95250" r="93345" b="99695"/>
            <wp:wrapSquare wrapText="bothSides"/>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07605" cy="1900555"/>
                    </a:xfrm>
                    <a:prstGeom prst="rect">
                      <a:avLst/>
                    </a:prstGeom>
                    <a:solidFill>
                      <a:srgbClr val="FFFFFF">
                        <a:shade val="85000"/>
                      </a:srgbClr>
                    </a:solidFill>
                    <a:ln w="88900" cap="sq">
                      <a:solidFill>
                        <a:srgbClr val="FFFFFF"/>
                      </a:solidFill>
                      <a:miter lim="800000"/>
                    </a:ln>
                    <a:effectLst/>
                  </pic:spPr>
                </pic:pic>
              </a:graphicData>
            </a:graphic>
            <wp14:sizeRelH relativeFrom="margin">
              <wp14:pctWidth>0</wp14:pctWidth>
            </wp14:sizeRelH>
            <wp14:sizeRelV relativeFrom="margin">
              <wp14:pctHeight>0</wp14:pctHeight>
            </wp14:sizeRelV>
          </wp:anchor>
        </w:drawing>
      </w:r>
      <w:r w:rsidR="00F366E8">
        <w:rPr>
          <w:iCs/>
        </w:rPr>
        <w:t>Lastly</w:t>
      </w:r>
      <w:r w:rsidR="00922C1F">
        <w:rPr>
          <w:iCs/>
        </w:rPr>
        <w:t xml:space="preserve">, connection types are used to differentiate between electrical synapses where activation is transmitted instantaneously, and chemical synapses where activation transmission has slight delay </w:t>
      </w:r>
      <w:r w:rsidR="00922C1F">
        <w:fldChar w:fldCharType="begin" w:fldLock="1"/>
      </w:r>
      <w:r w:rsidR="00922C1F">
        <w:instrText>ADDIN CSL_CITATION {"citationItems":[{"id":"ITEM-1","itemData":{"author":[{"dropping-particle":"","family":"Siegelbaum","given":"S. A.","non-dropping-particle":"","parse-names":false,"suffix":""},{"dropping-particle":"","family":"Kandel","given":"E. R.","non-dropping-particle":"","parse-names":false,"suffix":""}],"chapter-number":"8","container-title":"Principles of Neural Science","edition":"Fifth","id":"ITEM-1","issued":{"date-parts":[["2013"]]},"page":"177-188","publisher":"McGraw-Hill","publisher-place":"New York","title":"Overview of synaptic transmission","type":"chapter"},"uris":["http://www.mendeley.com/documents/?uuid=7ca80768-2f4e-431d-944b-305bd9c42e84"]}],"mendeley":{"formattedCitation":"(Siegelbaum &amp; Kandel, 2013)","plainTextFormattedCitation":"(Siegelbaum &amp; Kandel, 2013)","previouslyFormattedCitation":"(Siegelbaum &amp; Kandel, 2013)"},"properties":{"noteIndex":0},"schema":"https://github.com/citation-style-language/schema/raw/master/csl-citation.json"}</w:instrText>
      </w:r>
      <w:r w:rsidR="00922C1F">
        <w:fldChar w:fldCharType="separate"/>
      </w:r>
      <w:bookmarkStart w:id="36" w:name="Bookmark26"/>
      <w:r w:rsidR="00922C1F">
        <w:rPr>
          <w:iCs/>
          <w:noProof/>
        </w:rPr>
        <w:t>(Siegelbaum &amp; Kandel, 2013)</w:t>
      </w:r>
      <w:r w:rsidR="00922C1F">
        <w:fldChar w:fldCharType="end"/>
      </w:r>
      <w:bookmarkEnd w:id="36"/>
      <w:r w:rsidR="00922C1F">
        <w:rPr>
          <w:iCs/>
        </w:rPr>
        <w:t xml:space="preserve">. </w:t>
      </w:r>
    </w:p>
    <w:p w14:paraId="2CA36C37" w14:textId="5574ED96" w:rsidR="006468B8" w:rsidRPr="00264F5A" w:rsidRDefault="00922C1F" w:rsidP="00E7603E">
      <w:pPr>
        <w:spacing w:line="360" w:lineRule="auto"/>
        <w:ind w:left="720"/>
        <w:jc w:val="both"/>
        <w:rPr>
          <w:sz w:val="20"/>
        </w:rPr>
      </w:pPr>
      <w:commentRangeStart w:id="37"/>
      <w:commentRangeEnd w:id="37"/>
      <w:r>
        <w:rPr>
          <w:b/>
          <w:bCs/>
          <w:iCs/>
          <w:sz w:val="20"/>
          <w:szCs w:val="20"/>
        </w:rPr>
        <w:t>Figure 1.</w:t>
      </w:r>
      <w:r>
        <w:rPr>
          <w:iCs/>
          <w:sz w:val="20"/>
          <w:szCs w:val="20"/>
        </w:rPr>
        <w:t xml:space="preserve"> Weight transformation. Left, original weights from Jarrell et al. (2012). Middle, logistic transformation function. Right, final weights outcome with corrected kurtosis.</w:t>
      </w:r>
    </w:p>
    <w:p w14:paraId="2CA36C38" w14:textId="63C6CFD9" w:rsidR="006468B8" w:rsidRDefault="006468B8" w:rsidP="00E7603E">
      <w:pPr>
        <w:spacing w:line="360" w:lineRule="auto"/>
        <w:jc w:val="both"/>
        <w:rPr>
          <w:iCs/>
        </w:rPr>
      </w:pPr>
    </w:p>
    <w:p w14:paraId="5D209198" w14:textId="77777777" w:rsidR="006B2791" w:rsidRDefault="006B2791" w:rsidP="00E7603E">
      <w:pPr>
        <w:spacing w:line="360" w:lineRule="auto"/>
        <w:jc w:val="both"/>
        <w:rPr>
          <w:iCs/>
        </w:rPr>
      </w:pPr>
    </w:p>
    <w:p w14:paraId="2CA36C39" w14:textId="1D4C9800" w:rsidR="006468B8" w:rsidRDefault="00922C1F" w:rsidP="00E7603E">
      <w:pPr>
        <w:spacing w:line="360" w:lineRule="auto"/>
        <w:jc w:val="both"/>
      </w:pPr>
      <w:r>
        <w:rPr>
          <w:iCs/>
        </w:rPr>
        <w:t xml:space="preserve">With this information we can build a model for our network. Our simulator implements an integrate and fire model of a neuron with resting potential at -70mV, threshold at -60mV, potential peak at -30mV and one timestep of absolute refractory period. It also implements a </w:t>
      </w:r>
      <w:r w:rsidR="006B6331">
        <w:rPr>
          <w:iCs/>
        </w:rPr>
        <w:t>period</w:t>
      </w:r>
      <w:r>
        <w:rPr>
          <w:iCs/>
        </w:rPr>
        <w:t xml:space="preserve"> of four timesteps (a cycle) of attenuation</w:t>
      </w:r>
      <w:r w:rsidR="005B08A8">
        <w:rPr>
          <w:iCs/>
        </w:rPr>
        <w:t xml:space="preserve"> meant to be a mechanism of</w:t>
      </w:r>
      <w:r w:rsidR="00AD1C1D">
        <w:rPr>
          <w:iCs/>
        </w:rPr>
        <w:t xml:space="preserve"> </w:t>
      </w:r>
      <w:r w:rsidR="005B08A8">
        <w:rPr>
          <w:iCs/>
        </w:rPr>
        <w:t>homeostatic plasticity in the network</w:t>
      </w:r>
      <w:r w:rsidR="00A75966">
        <w:rPr>
          <w:iCs/>
        </w:rPr>
        <w:t>.</w:t>
      </w:r>
      <w:r>
        <w:rPr>
          <w:iCs/>
        </w:rPr>
        <w:t xml:space="preserve"> </w:t>
      </w:r>
      <w:r w:rsidR="00A75966">
        <w:rPr>
          <w:iCs/>
        </w:rPr>
        <w:t>Thus, a</w:t>
      </w:r>
      <w:r>
        <w:rPr>
          <w:iCs/>
        </w:rPr>
        <w:t xml:space="preserve"> neuron that was activated the last cycle will have a reduction to its neighbours’ </w:t>
      </w:r>
      <w:r w:rsidR="00677185">
        <w:rPr>
          <w:iCs/>
        </w:rPr>
        <w:t xml:space="preserve">chemical </w:t>
      </w:r>
      <w:r>
        <w:rPr>
          <w:iCs/>
        </w:rPr>
        <w:t>synaptic inputs exponentially related to the number of consecutive cyclic activations.</w:t>
      </w:r>
      <w:r w:rsidR="00437244">
        <w:rPr>
          <w:iCs/>
        </w:rPr>
        <w:t xml:space="preserve"> </w:t>
      </w:r>
      <w:r w:rsidR="0040291C">
        <w:rPr>
          <w:iCs/>
        </w:rPr>
        <w:t xml:space="preserve">It mainly affects chemical synapses as </w:t>
      </w:r>
      <w:r w:rsidR="003C3A52">
        <w:rPr>
          <w:iCs/>
        </w:rPr>
        <w:t xml:space="preserve">the cellular mechanisms </w:t>
      </w:r>
      <w:r w:rsidR="00B4078C">
        <w:rPr>
          <w:iCs/>
        </w:rPr>
        <w:t xml:space="preserve">of </w:t>
      </w:r>
      <w:r w:rsidR="00251EEE">
        <w:rPr>
          <w:iCs/>
        </w:rPr>
        <w:t xml:space="preserve">homeostatic plasticity </w:t>
      </w:r>
      <w:r w:rsidR="00B4078C">
        <w:rPr>
          <w:iCs/>
        </w:rPr>
        <w:t>expression are based on</w:t>
      </w:r>
      <w:r w:rsidR="00000ECF">
        <w:rPr>
          <w:iCs/>
        </w:rPr>
        <w:t xml:space="preserve"> </w:t>
      </w:r>
      <w:r w:rsidR="00B4078C">
        <w:rPr>
          <w:iCs/>
        </w:rPr>
        <w:t xml:space="preserve">neurotransmitter release and </w:t>
      </w:r>
      <w:r w:rsidR="00000ECF">
        <w:rPr>
          <w:iCs/>
        </w:rPr>
        <w:t>postsynaptic receptors</w:t>
      </w:r>
      <w:r w:rsidR="00557E5F">
        <w:rPr>
          <w:iCs/>
        </w:rPr>
        <w:t xml:space="preserve"> </w:t>
      </w:r>
      <w:r w:rsidR="002D0F64">
        <w:rPr>
          <w:iCs/>
        </w:rPr>
        <w:fldChar w:fldCharType="begin" w:fldLock="1"/>
      </w:r>
      <w:r w:rsidR="0064009C">
        <w:rPr>
          <w:iCs/>
        </w:rPr>
        <w:instrText>ADDIN CSL_CITATION {"citationItems":[{"id":"ITEM-1","itemData":{"DOI":"10.1016/j.neuron.2010.04.028","ISSN":"08966273","PMID":"1000163917","author":[{"dropping-particle":"","family":"Pozo","given":"Karine","non-dropping-particle":"","parse-names":false,"suffix":""},{"dropping-particle":"","family":"Goda","given":"Yukiko","non-dropping-particle":"","parse-names":false,"suffix":""}],"container-title":"Neuron","id":"ITEM-1","issue":"3","issued":{"date-parts":[["2010","5"]]},"page":"337-351","title":"Unraveling Mechanisms of Homeostatic Synaptic Plasticity","type":"article-journal","volume":"66"},"uris":["http://www.mendeley.com/documents/?uuid=5bd9f1d1-4262-4815-87e2-c563808eb07e"]}],"mendeley":{"formattedCitation":"(Pozo &amp; Goda, 2010)","plainTextFormattedCitation":"(Pozo &amp; Goda, 2010)","previouslyFormattedCitation":"(Pozo &amp; Goda, 2010)"},"properties":{"noteIndex":0},"schema":"https://github.com/citation-style-language/schema/raw/master/csl-citation.json"}</w:instrText>
      </w:r>
      <w:r w:rsidR="002D0F64">
        <w:rPr>
          <w:iCs/>
        </w:rPr>
        <w:fldChar w:fldCharType="separate"/>
      </w:r>
      <w:r w:rsidR="002D0F64" w:rsidRPr="002D0F64">
        <w:rPr>
          <w:iCs/>
          <w:noProof/>
        </w:rPr>
        <w:t>(Pozo &amp; Goda, 2010)</w:t>
      </w:r>
      <w:r w:rsidR="002D0F64">
        <w:rPr>
          <w:iCs/>
        </w:rPr>
        <w:fldChar w:fldCharType="end"/>
      </w:r>
      <w:r w:rsidR="00000ECF">
        <w:rPr>
          <w:iCs/>
        </w:rPr>
        <w:t>.</w:t>
      </w:r>
    </w:p>
    <w:p w14:paraId="2CA36C3B" w14:textId="36F78999" w:rsidR="006468B8" w:rsidRDefault="00922C1F" w:rsidP="00E7603E">
      <w:pPr>
        <w:spacing w:line="360" w:lineRule="auto"/>
        <w:jc w:val="both"/>
        <w:rPr>
          <w:iCs/>
        </w:rPr>
      </w:pPr>
      <w:r>
        <w:rPr>
          <w:iCs/>
        </w:rPr>
        <w:t>There are four parameters we can specify in our model. Random initial activity (</w:t>
      </w:r>
      <w:r w:rsidRPr="00154505">
        <w:rPr>
          <w:i/>
        </w:rPr>
        <w:t>RI</w:t>
      </w:r>
      <w:r>
        <w:rPr>
          <w:iCs/>
        </w:rPr>
        <w:t>) determines the proportion of sensory cells randomly activated at the beginning of the simulation. Synaptic efficacy coefficient (</w:t>
      </w:r>
      <w:r w:rsidRPr="00154505">
        <w:rPr>
          <w:i/>
        </w:rPr>
        <w:t>c</w:t>
      </w:r>
      <w:r>
        <w:rPr>
          <w:iCs/>
        </w:rPr>
        <w:t xml:space="preserve">) multiplies connection weights </w:t>
      </w:r>
      <w:r w:rsidR="00F53ECF">
        <w:rPr>
          <w:iCs/>
        </w:rPr>
        <w:t xml:space="preserve">mediating the amount of depolarization </w:t>
      </w:r>
      <w:r w:rsidR="00161606">
        <w:rPr>
          <w:iCs/>
        </w:rPr>
        <w:t xml:space="preserve">transmitted through </w:t>
      </w:r>
      <w:r w:rsidR="00161606">
        <w:rPr>
          <w:iCs/>
        </w:rPr>
        <w:lastRenderedPageBreak/>
        <w:t>a synapse</w:t>
      </w:r>
      <w:r>
        <w:rPr>
          <w:iCs/>
        </w:rPr>
        <w:t>. Attenuation coefficient (</w:t>
      </w:r>
      <w:proofErr w:type="spellStart"/>
      <w:r w:rsidRPr="00B56934">
        <w:rPr>
          <w:i/>
        </w:rPr>
        <w:t>att</w:t>
      </w:r>
      <w:proofErr w:type="spellEnd"/>
      <w:r>
        <w:rPr>
          <w:iCs/>
        </w:rPr>
        <w:t>), is a value between 0 and 1 that implements</w:t>
      </w:r>
      <w:r w:rsidR="00912BE4">
        <w:rPr>
          <w:iCs/>
        </w:rPr>
        <w:t xml:space="preserve"> homeostatic </w:t>
      </w:r>
      <w:r w:rsidR="00521412">
        <w:rPr>
          <w:iCs/>
        </w:rPr>
        <w:t>adaptation</w:t>
      </w:r>
      <w:r>
        <w:rPr>
          <w:iCs/>
        </w:rPr>
        <w:t xml:space="preserve"> to the network’s activity reducing inputs as a neuron is consecutively activated (</w:t>
      </w:r>
      <w:proofErr w:type="spellStart"/>
      <w:r>
        <w:rPr>
          <w:iCs/>
        </w:rPr>
        <w:t>Eqs</w:t>
      </w:r>
      <w:proofErr w:type="spellEnd"/>
      <w:r>
        <w:rPr>
          <w:iCs/>
        </w:rPr>
        <w:t xml:space="preserve">. 1 and 2). Finally, we have </w:t>
      </w:r>
      <w:proofErr w:type="spellStart"/>
      <w:r>
        <w:rPr>
          <w:i/>
        </w:rPr>
        <w:t>Psens</w:t>
      </w:r>
      <w:proofErr w:type="spellEnd"/>
      <w:r>
        <w:rPr>
          <w:iCs/>
        </w:rPr>
        <w:t xml:space="preserve"> (probability of sensory stimulation) that determines the probability of sensor stimulation during the simulation. </w:t>
      </w:r>
      <w:r w:rsidR="00146B21">
        <w:rPr>
          <w:iCs/>
        </w:rPr>
        <w:t>T</w:t>
      </w:r>
      <w:r w:rsidR="00146B21" w:rsidRPr="00146B21">
        <w:rPr>
          <w:iCs/>
        </w:rPr>
        <w:t>he integrated input into a neuron at a given timestep is computed as follows</w:t>
      </w:r>
    </w:p>
    <w:p w14:paraId="2CA36C3C" w14:textId="592B9ED4" w:rsidR="006468B8" w:rsidRDefault="00922C1F" w:rsidP="00E7603E">
      <w:pPr>
        <w:spacing w:line="360" w:lineRule="auto"/>
        <w:jc w:val="center"/>
        <w:rPr>
          <w:iCs/>
        </w:rPr>
      </w:pPr>
      <w:r>
        <w:rPr>
          <w:rFonts w:eastAsiaTheme="minorEastAsia"/>
          <w:iCs/>
        </w:rPr>
        <w:t>Eq. 1</w:t>
      </w:r>
      <w:r>
        <w:rPr>
          <w:rFonts w:eastAsiaTheme="minorEastAsia"/>
          <w:iCs/>
        </w:rPr>
        <w:tab/>
      </w:r>
      <m:oMath>
        <m:r>
          <m:rPr>
            <m:sty m:val="p"/>
          </m:rPr>
          <w:rPr>
            <w:rFonts w:ascii="Cambria Math" w:hAnsi="Cambria Math"/>
          </w:rPr>
          <m:t>I</m:t>
        </m:r>
        <m:r>
          <w:rPr>
            <w:rFonts w:ascii="Cambria Math" w:hAnsi="Cambria Math"/>
          </w:rPr>
          <m:t>=</m:t>
        </m:r>
        <m:nary>
          <m:naryPr>
            <m:chr m:val="∑"/>
            <m:grow m:val="1"/>
            <m:ctrlPr>
              <w:rPr>
                <w:rFonts w:ascii="Cambria Math" w:hAnsi="Cambria Math"/>
              </w:rPr>
            </m:ctrlPr>
          </m:naryPr>
          <m:sub>
            <m:r>
              <w:rPr>
                <w:rFonts w:ascii="Cambria Math" w:hAnsi="Cambria Math"/>
              </w:rPr>
              <m:t>k=1</m:t>
            </m:r>
          </m:sub>
          <m:sup>
            <m:r>
              <w:rPr>
                <w:rFonts w:ascii="Cambria Math" w:hAnsi="Cambria Math"/>
              </w:rPr>
              <m:t>n</m:t>
            </m:r>
          </m:sup>
          <m:e>
            <m:r>
              <w:rPr>
                <w:rFonts w:ascii="Cambria Math" w:hAnsi="Cambria Math"/>
              </w:rPr>
              <m:t>30*w*sgn*c*</m:t>
            </m:r>
            <m:sSup>
              <m:sSupPr>
                <m:ctrlPr>
                  <w:rPr>
                    <w:rFonts w:ascii="Cambria Math" w:hAnsi="Cambria Math"/>
                  </w:rPr>
                </m:ctrlPr>
              </m:sSupPr>
              <m:e>
                <m:r>
                  <w:rPr>
                    <w:rFonts w:ascii="Cambria Math" w:hAnsi="Cambria Math"/>
                  </w:rPr>
                  <m:t>att</m:t>
                </m:r>
              </m:e>
              <m:sup>
                <m:r>
                  <w:rPr>
                    <w:rFonts w:ascii="Cambria Math" w:hAnsi="Cambria Math"/>
                  </w:rPr>
                  <m:t>ca</m:t>
                </m:r>
              </m:sup>
            </m:sSup>
          </m:e>
        </m:nary>
      </m:oMath>
      <w:r>
        <w:rPr>
          <w:iCs/>
        </w:rPr>
        <w:t>; for chemical synapses</w:t>
      </w:r>
    </w:p>
    <w:p w14:paraId="2CA36C3D" w14:textId="0DC1781F" w:rsidR="006468B8" w:rsidRDefault="00922C1F" w:rsidP="00E7603E">
      <w:pPr>
        <w:spacing w:line="360" w:lineRule="auto"/>
        <w:jc w:val="center"/>
        <w:rPr>
          <w:iCs/>
        </w:rPr>
      </w:pPr>
      <w:r>
        <w:rPr>
          <w:rFonts w:eastAsiaTheme="minorEastAsia"/>
          <w:iCs/>
        </w:rPr>
        <w:t xml:space="preserve">Eq. 2 </w:t>
      </w:r>
      <w:r>
        <w:rPr>
          <w:rFonts w:eastAsiaTheme="minorEastAsia"/>
          <w:iCs/>
        </w:rPr>
        <w:tab/>
      </w:r>
      <m:oMath>
        <m:r>
          <m:rPr>
            <m:sty m:val="p"/>
          </m:rPr>
          <w:rPr>
            <w:rFonts w:ascii="Cambria Math" w:hAnsi="Cambria Math"/>
          </w:rPr>
          <m:t>I</m:t>
        </m:r>
        <m:r>
          <w:rPr>
            <w:rFonts w:ascii="Cambria Math" w:hAnsi="Cambria Math"/>
          </w:rPr>
          <m:t>=</m:t>
        </m:r>
        <m:nary>
          <m:naryPr>
            <m:chr m:val="∑"/>
            <m:grow m:val="1"/>
            <m:ctrlPr>
              <w:rPr>
                <w:rFonts w:ascii="Cambria Math" w:hAnsi="Cambria Math"/>
              </w:rPr>
            </m:ctrlPr>
          </m:naryPr>
          <m:sub>
            <m:r>
              <w:rPr>
                <w:rFonts w:ascii="Cambria Math" w:hAnsi="Cambria Math"/>
              </w:rPr>
              <m:t>k=1</m:t>
            </m:r>
          </m:sub>
          <m:sup>
            <m:r>
              <w:rPr>
                <w:rFonts w:ascii="Cambria Math" w:hAnsi="Cambria Math"/>
              </w:rPr>
              <m:t>n</m:t>
            </m:r>
          </m:sup>
          <m:e>
            <m:r>
              <w:rPr>
                <w:rFonts w:ascii="Cambria Math" w:hAnsi="Cambria Math"/>
              </w:rPr>
              <m:t>30*w*sgn*c*att;</m:t>
            </m:r>
          </m:e>
        </m:nary>
      </m:oMath>
      <w:r>
        <w:rPr>
          <w:iCs/>
        </w:rPr>
        <w:t xml:space="preserve"> for electrical synapses.</w:t>
      </w:r>
    </w:p>
    <w:p w14:paraId="2CA36C3E" w14:textId="77777777" w:rsidR="006468B8" w:rsidRDefault="006468B8" w:rsidP="00E7603E">
      <w:pPr>
        <w:spacing w:line="360" w:lineRule="auto"/>
        <w:jc w:val="center"/>
        <w:rPr>
          <w:iCs/>
        </w:rPr>
      </w:pPr>
    </w:p>
    <w:p w14:paraId="2CA36C3F" w14:textId="12660996" w:rsidR="006468B8" w:rsidRDefault="00922C1F" w:rsidP="00E7603E">
      <w:pPr>
        <w:spacing w:line="360" w:lineRule="auto"/>
        <w:jc w:val="both"/>
      </w:pPr>
      <w:r>
        <w:t>Where</w:t>
      </w:r>
      <w:r>
        <w:rPr>
          <w:i/>
          <w:iCs/>
        </w:rPr>
        <w:t xml:space="preserve"> I</w:t>
      </w:r>
      <w:r>
        <w:t xml:space="preserve"> </w:t>
      </w:r>
      <w:proofErr w:type="gramStart"/>
      <w:r>
        <w:t>stands</w:t>
      </w:r>
      <w:proofErr w:type="gramEnd"/>
      <w:r>
        <w:t xml:space="preserve"> for integral, </w:t>
      </w:r>
      <w:r>
        <w:rPr>
          <w:i/>
          <w:iCs/>
        </w:rPr>
        <w:t>n</w:t>
      </w:r>
      <w:r>
        <w:t xml:space="preserve"> for number of a neuron’s neighbours, w for structural weight, </w:t>
      </w:r>
      <w:proofErr w:type="spellStart"/>
      <w:r>
        <w:rPr>
          <w:i/>
          <w:iCs/>
        </w:rPr>
        <w:t>sgn</w:t>
      </w:r>
      <w:proofErr w:type="spellEnd"/>
      <w:r>
        <w:t xml:space="preserve"> for inhibitory (-1) or excitatory (+1) connection, </w:t>
      </w:r>
      <w:r>
        <w:rPr>
          <w:i/>
          <w:iCs/>
        </w:rPr>
        <w:t xml:space="preserve">c </w:t>
      </w:r>
      <w:r>
        <w:t xml:space="preserve">for synaptic efficacy, </w:t>
      </w:r>
      <w:proofErr w:type="spellStart"/>
      <w:r>
        <w:rPr>
          <w:i/>
          <w:iCs/>
        </w:rPr>
        <w:t>att</w:t>
      </w:r>
      <w:proofErr w:type="spellEnd"/>
      <w:r>
        <w:rPr>
          <w:i/>
          <w:iCs/>
        </w:rPr>
        <w:t xml:space="preserve"> </w:t>
      </w:r>
      <w:r>
        <w:t xml:space="preserve">for attenuation coefficient and </w:t>
      </w:r>
      <w:r>
        <w:rPr>
          <w:i/>
          <w:iCs/>
        </w:rPr>
        <w:t xml:space="preserve">ca </w:t>
      </w:r>
      <w:r>
        <w:t xml:space="preserve">for consecutive activations. </w:t>
      </w:r>
      <w:r w:rsidR="0060075D">
        <w:t xml:space="preserve">The constant </w:t>
      </w:r>
      <w:r w:rsidR="00622579">
        <w:t>‘30’ is a superfluous value</w:t>
      </w:r>
      <w:r w:rsidR="00B85A77">
        <w:t xml:space="preserve"> inherited from previous models</w:t>
      </w:r>
      <w:r w:rsidR="00622579">
        <w:t xml:space="preserve"> that could be removed in future</w:t>
      </w:r>
      <w:r w:rsidR="00473C10">
        <w:t xml:space="preserve"> versions</w:t>
      </w:r>
      <w:r w:rsidR="00B85A77">
        <w:t xml:space="preserve"> of the simulator</w:t>
      </w:r>
      <w:r w:rsidR="00473C10">
        <w:t>.</w:t>
      </w:r>
    </w:p>
    <w:p w14:paraId="03BCD76F" w14:textId="67E2CA8E" w:rsidR="002E6395" w:rsidRDefault="00922C1F" w:rsidP="00E7603E">
      <w:pPr>
        <w:spacing w:line="360" w:lineRule="auto"/>
        <w:jc w:val="both"/>
      </w:pPr>
      <w:r>
        <w:t xml:space="preserve">To represent activity patterns, </w:t>
      </w:r>
      <w:r w:rsidR="00783DE1">
        <w:t>I</w:t>
      </w:r>
      <w:r>
        <w:t xml:space="preserve"> used 2D and 3D representations. 2D representations were achieved within </w:t>
      </w:r>
      <w:proofErr w:type="spellStart"/>
      <w:r>
        <w:t>Networkx</w:t>
      </w:r>
      <w:proofErr w:type="spellEnd"/>
      <w:r>
        <w:t xml:space="preserve"> module, plotting node degree by size and activity by colour (Fig. 2a). 3D representations were achieved with </w:t>
      </w:r>
      <w:proofErr w:type="spellStart"/>
      <w:r>
        <w:t>Plotly</w:t>
      </w:r>
      <w:proofErr w:type="spellEnd"/>
      <w:r>
        <w:t xml:space="preserve"> 3.6.0 module implementing cell positions into a 3D space, and colour coding activity and cell type (Fig. 2b).</w:t>
      </w:r>
    </w:p>
    <w:p w14:paraId="2CA36C43" w14:textId="55D46931" w:rsidR="006468B8" w:rsidRDefault="0025138C" w:rsidP="00E7603E">
      <w:pPr>
        <w:spacing w:line="360" w:lineRule="auto"/>
        <w:jc w:val="both"/>
      </w:pPr>
      <w:r>
        <w:rPr>
          <w:noProof/>
        </w:rPr>
        <mc:AlternateContent>
          <mc:Choice Requires="wpg">
            <w:drawing>
              <wp:anchor distT="0" distB="0" distL="114300" distR="114300" simplePos="0" relativeHeight="251656192" behindDoc="0" locked="0" layoutInCell="1" allowOverlap="1" wp14:anchorId="7EA17358" wp14:editId="71B88C2F">
                <wp:simplePos x="0" y="0"/>
                <wp:positionH relativeFrom="margin">
                  <wp:posOffset>-41275</wp:posOffset>
                </wp:positionH>
                <wp:positionV relativeFrom="paragraph">
                  <wp:posOffset>205105</wp:posOffset>
                </wp:positionV>
                <wp:extent cx="5942717" cy="2743200"/>
                <wp:effectExtent l="0" t="0" r="1270" b="0"/>
                <wp:wrapSquare wrapText="bothSides"/>
                <wp:docPr id="98" name="Group 98"/>
                <wp:cNvGraphicFramePr/>
                <a:graphic xmlns:a="http://schemas.openxmlformats.org/drawingml/2006/main">
                  <a:graphicData uri="http://schemas.microsoft.com/office/word/2010/wordprocessingGroup">
                    <wpg:wgp>
                      <wpg:cNvGrpSpPr/>
                      <wpg:grpSpPr>
                        <a:xfrm>
                          <a:off x="0" y="0"/>
                          <a:ext cx="5942717" cy="2743200"/>
                          <a:chOff x="0" y="0"/>
                          <a:chExt cx="5942717" cy="2743200"/>
                        </a:xfrm>
                      </wpg:grpSpPr>
                      <pic:pic xmlns:pic="http://schemas.openxmlformats.org/drawingml/2006/picture">
                        <pic:nvPicPr>
                          <pic:cNvPr id="99" name="Picture 99"/>
                          <pic:cNvPicPr>
                            <a:picLocks noChangeAspect="1"/>
                          </pic:cNvPicPr>
                        </pic:nvPicPr>
                        <pic:blipFill>
                          <a:blip r:embed="rId13" cstate="print">
                            <a:extLst>
                              <a:ext uri="{28A0092B-C50C-407E-A947-70E740481C1C}">
                                <a14:useLocalDpi xmlns:a14="http://schemas.microsoft.com/office/drawing/2010/main" val="0"/>
                              </a:ext>
                            </a:extLst>
                          </a:blip>
                          <a:srcRect l="13750" t="9385" r="10000" b="13915"/>
                          <a:stretch>
                            <a:fillRect/>
                          </a:stretch>
                        </pic:blipFill>
                        <pic:spPr>
                          <a:xfrm>
                            <a:off x="1868557" y="71561"/>
                            <a:ext cx="4074160" cy="2638425"/>
                          </a:xfrm>
                          <a:prstGeom prst="rect">
                            <a:avLst/>
                          </a:prstGeom>
                        </pic:spPr>
                      </pic:pic>
                      <wpg:grpSp>
                        <wpg:cNvPr id="100" name="Group 100"/>
                        <wpg:cNvGrpSpPr/>
                        <wpg:grpSpPr>
                          <a:xfrm>
                            <a:off x="0" y="0"/>
                            <a:ext cx="1685925" cy="2743200"/>
                            <a:chOff x="0" y="0"/>
                            <a:chExt cx="1685925" cy="2743200"/>
                          </a:xfrm>
                        </wpg:grpSpPr>
                        <pic:pic xmlns:pic="http://schemas.openxmlformats.org/drawingml/2006/picture">
                          <pic:nvPicPr>
                            <pic:cNvPr id="101" name="Picture 101"/>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1685925" cy="2743200"/>
                            </a:xfrm>
                            <a:prstGeom prst="rect">
                              <a:avLst/>
                            </a:prstGeom>
                          </pic:spPr>
                        </pic:pic>
                        <wps:wsp>
                          <wps:cNvPr id="102" name="Freeform: Shape 102"/>
                          <wps:cNvSpPr/>
                          <wps:spPr>
                            <a:xfrm>
                              <a:off x="1057523" y="0"/>
                              <a:ext cx="596348" cy="397565"/>
                            </a:xfrm>
                            <a:custGeom>
                              <a:avLst/>
                              <a:gdLst>
                                <a:gd name="connsiteX0" fmla="*/ 0 w 596348"/>
                                <a:gd name="connsiteY0" fmla="*/ 31805 h 397565"/>
                                <a:gd name="connsiteX1" fmla="*/ 7951 w 596348"/>
                                <a:gd name="connsiteY1" fmla="*/ 159026 h 397565"/>
                                <a:gd name="connsiteX2" fmla="*/ 588396 w 596348"/>
                                <a:gd name="connsiteY2" fmla="*/ 397565 h 397565"/>
                                <a:gd name="connsiteX3" fmla="*/ 596348 w 596348"/>
                                <a:gd name="connsiteY3" fmla="*/ 0 h 397565"/>
                                <a:gd name="connsiteX4" fmla="*/ 0 w 596348"/>
                                <a:gd name="connsiteY4" fmla="*/ 31805 h 39756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96348" h="397565">
                                  <a:moveTo>
                                    <a:pt x="0" y="31805"/>
                                  </a:moveTo>
                                  <a:lnTo>
                                    <a:pt x="7951" y="159026"/>
                                  </a:lnTo>
                                  <a:lnTo>
                                    <a:pt x="588396" y="397565"/>
                                  </a:lnTo>
                                  <a:lnTo>
                                    <a:pt x="596348" y="0"/>
                                  </a:lnTo>
                                  <a:lnTo>
                                    <a:pt x="0" y="31805"/>
                                  </a:ln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BF28E4A" id="Group 98" o:spid="_x0000_s1026" style="position:absolute;margin-left:-3.25pt;margin-top:16.15pt;width:467.95pt;height:3in;z-index:251656192;mso-position-horizontal-relative:margin" coordsize="59427,27432" o:gfxdata="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9" o:spid="_x0000_s1027" type="#_x0000_t75" style="position:absolute;left:18685;top:715;width:40742;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">
                  <v:imagedata r:id="rId15" o:title="" croptop="6151f" cropbottom="9119f" cropleft="9011f" cropright="6554f"/>
                </v:shape>
                <v:group id="Group 100" o:spid="_x0000_s1028" style="position:absolute;width:16859;height:27432" coordsize="16859,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">
                  <v:shape id="Picture 101" o:spid="_x0000_s1029" type="#_x0000_t75" style="position:absolute;width:16859;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">
                    <v:imagedata r:id="rId16" o:title=""/>
                  </v:shape>
                  <v:shape id="Freeform: Shape 102" o:spid="_x0000_s1030" style="position:absolute;left:10575;width:5963;height:3975;visibility:visible;mso-wrap-style:square;v-text-anchor:middle" coordsize="596348,397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" path="m,31805l7951,159026,588396,397565,596348,,,31805xe" fillcolor="white [3212]" stroked="f" strokeweight="1pt">
                    <v:stroke joinstyle="miter"/>
                    <v:path arrowok="t" o:connecttype="custom" o:connectlocs="0,31805;7951,159026;588396,397565;596348,0;0,31805" o:connectangles="0,0,0,0,0"/>
                  </v:shape>
                </v:group>
                <w10:wrap type="square" anchorx="margin"/>
              </v:group>
            </w:pict>
          </mc:Fallback>
        </mc:AlternateContent>
      </w:r>
    </w:p>
    <w:p w14:paraId="2CA36C45" w14:textId="09B14128" w:rsidR="006468B8" w:rsidRDefault="00922C1F" w:rsidP="0025138C">
      <w:pPr>
        <w:spacing w:line="360" w:lineRule="auto"/>
        <w:ind w:left="720"/>
        <w:jc w:val="both"/>
        <w:rPr>
          <w:sz w:val="20"/>
          <w:szCs w:val="20"/>
        </w:rPr>
      </w:pPr>
      <w:r>
        <w:rPr>
          <w:b/>
          <w:bCs/>
          <w:sz w:val="20"/>
          <w:szCs w:val="20"/>
        </w:rPr>
        <w:lastRenderedPageBreak/>
        <w:t>Figure 2</w:t>
      </w:r>
      <w:r>
        <w:rPr>
          <w:sz w:val="20"/>
          <w:szCs w:val="20"/>
        </w:rPr>
        <w:t>. 2D (left) and 3D (right) representations. Circles as nodes. Colour coded active nodes by cell type. Reds (sensors-interneuron) to greens (sensory-motors-interneuron) to blues (motor-interneurons). Grey scale for non-active nodes.</w:t>
      </w:r>
    </w:p>
    <w:p w14:paraId="2CA36C46" w14:textId="59BA8073" w:rsidR="006468B8" w:rsidRDefault="00922C1F" w:rsidP="00E7603E">
      <w:pPr>
        <w:spacing w:line="360" w:lineRule="auto"/>
        <w:jc w:val="both"/>
        <w:rPr>
          <w:bCs/>
        </w:rPr>
      </w:pPr>
      <w:r>
        <w:t xml:space="preserve">Out of the three simulators developed, </w:t>
      </w:r>
      <w:r w:rsidR="00783DE1">
        <w:t>I</w:t>
      </w:r>
      <w:r>
        <w:t xml:space="preserve"> used the whole </w:t>
      </w:r>
      <w:r>
        <w:rPr>
          <w:i/>
          <w:iCs/>
        </w:rPr>
        <w:t>C. elegans</w:t>
      </w:r>
      <w:r>
        <w:t xml:space="preserve"> neural network to validate the network’s activity </w:t>
      </w:r>
      <w:r w:rsidR="008B02AF">
        <w:t xml:space="preserve">compared to </w:t>
      </w:r>
      <w:r>
        <w:t xml:space="preserve">electrophysiological recordings (parameters: </w:t>
      </w:r>
      <w:r>
        <w:rPr>
          <w:i/>
          <w:iCs/>
        </w:rPr>
        <w:t>RI</w:t>
      </w:r>
      <w:r w:rsidR="00C209D0">
        <w:rPr>
          <w:i/>
          <w:iCs/>
        </w:rPr>
        <w:t xml:space="preserve"> </w:t>
      </w:r>
      <w:r>
        <w:t>=</w:t>
      </w:r>
      <w:r w:rsidR="00C209D0">
        <w:t xml:space="preserve"> </w:t>
      </w:r>
      <w:r>
        <w:t>0.3,</w:t>
      </w:r>
      <w:r>
        <w:rPr>
          <w:i/>
          <w:iCs/>
        </w:rPr>
        <w:t xml:space="preserve"> c</w:t>
      </w:r>
      <w:r w:rsidR="00C209D0">
        <w:rPr>
          <w:i/>
          <w:iCs/>
        </w:rPr>
        <w:t xml:space="preserve"> </w:t>
      </w:r>
      <w:r>
        <w:t>=</w:t>
      </w:r>
      <w:r w:rsidR="00C209D0">
        <w:t xml:space="preserve"> </w:t>
      </w:r>
      <w:r>
        <w:t xml:space="preserve">0.2, </w:t>
      </w:r>
      <w:proofErr w:type="spellStart"/>
      <w:r>
        <w:rPr>
          <w:i/>
          <w:iCs/>
        </w:rPr>
        <w:t>att</w:t>
      </w:r>
      <w:proofErr w:type="spellEnd"/>
      <w:r w:rsidR="00C8172C">
        <w:rPr>
          <w:i/>
          <w:iCs/>
        </w:rPr>
        <w:t xml:space="preserve"> </w:t>
      </w:r>
      <w:r w:rsidR="00436B79">
        <w:t>=</w:t>
      </w:r>
      <w:r w:rsidR="00C8172C">
        <w:t xml:space="preserve"> </w:t>
      </w:r>
      <w:r>
        <w:t xml:space="preserve">0.7, </w:t>
      </w:r>
      <w:r w:rsidR="00C8172C">
        <w:br/>
      </w:r>
      <w:proofErr w:type="spellStart"/>
      <w:r>
        <w:rPr>
          <w:i/>
          <w:iCs/>
        </w:rPr>
        <w:t>Psens</w:t>
      </w:r>
      <w:proofErr w:type="spellEnd"/>
      <w:r w:rsidR="00C8172C">
        <w:rPr>
          <w:i/>
          <w:iCs/>
        </w:rPr>
        <w:t xml:space="preserve"> </w:t>
      </w:r>
      <w:r w:rsidR="00436B79">
        <w:t>=</w:t>
      </w:r>
      <w:r w:rsidR="00C8172C">
        <w:t xml:space="preserve"> </w:t>
      </w:r>
      <w:r>
        <w:t xml:space="preserve">0.2). Pharyngeal and somatic systems were used to carry out structural-functional explorations. This division allowed us to test analysis pipelines (i.e. network characterization and Granger Causality analysis) with a structurally simpler and computationally inexpensive pharyngeal system </w:t>
      </w:r>
      <w:r w:rsidR="00C8172C">
        <w:t>(</w:t>
      </w:r>
      <w:r>
        <w:t>20 neurons</w:t>
      </w:r>
      <w:r w:rsidR="00C8172C">
        <w:t>)</w:t>
      </w:r>
      <w:r>
        <w:t xml:space="preserve"> and to deepen in the analysis and results. Once with pipelines tested and ready, </w:t>
      </w:r>
      <w:r w:rsidR="00783DE1">
        <w:t>I</w:t>
      </w:r>
      <w:r>
        <w:t xml:space="preserve"> applied them to the more complex and complete somatic system of 279 neurons, after having removed three of them </w:t>
      </w:r>
      <w:r w:rsidR="00C8172C">
        <w:t>(</w:t>
      </w:r>
      <w:r>
        <w:t>CANL/R and VC06</w:t>
      </w:r>
      <w:r w:rsidR="00C8172C">
        <w:t>)</w:t>
      </w:r>
      <w:r>
        <w:t xml:space="preserve"> that </w:t>
      </w:r>
      <w:r w:rsidR="00C8172C" w:rsidRPr="2FD5B8AF">
        <w:t>do</w:t>
      </w:r>
      <w:r w:rsidR="00C8172C">
        <w:t xml:space="preserve"> not</w:t>
      </w:r>
      <w:r>
        <w:t xml:space="preserve"> have any connections to other neurons following </w:t>
      </w:r>
      <w:r>
        <w:fldChar w:fldCharType="begin" w:fldLock="1"/>
      </w:r>
      <w:r>
        <w:instrText>ADDIN CSL_CITATION {"citationItems":[{"id":"ITEM-1","itemData":{"DOI":"10.1371/journal.pcbi.1001066","ISSN":"1553734X","abstract":"Despite recent interest in reconstructing neuronal networks, complete wiring diagrams on the level of individual synapses remain scarce and the insights into function they can provide remain unclear. Even for Caenorhabditis elegans, whose neuronal network is relatively small and stereotypical from animal to animal, published wiring diagrams are neither accurate nor complete and self-consistent. Using materials from White et al. and new electron micrographs we assemble whole, self-consistent gap junction and chemical synapse networks of hermaphrodite C. elegans. We propose a method to visualize the wiring diagram, which reflects network signal flow. We calculate statistical and topological properties of the network, such as degree distributions, synaptic multiplicities, and small-world properties, that help in understanding network signal propagation. We identify neurons that may play central roles in information processing and network motifs that could serve as functional modules of the network. We explore propagation of neuronal activity in response to sensory or artificial stimulation using linear systems theory and find several activity patterns that could serve as substrates of previously described behaviors. Finally, we analyze the interaction between the gap junction and the chemical synapse networks. Since several statistical properties of the C. elegans network, such as multiplicity and motif distributions are similar to those found in mammalian neocortex, they likely point to general principles of neuronal networks. The wiring diagram reported here can help in understanding the mechanistic basis of behavior by generating predictions about future experiments involving genetic perturbations, laser ablations, or monitoring propagation of neuronal activity in response to stimulation.","author":[{"dropping-particle":"","family":"Varshney","given":"Lav R.","non-dropping-particle":"","parse-names":false,"suffix":""},{"dropping-particle":"","family":"Chen","given":"Beth L.","non-dropping-particle":"","parse-names":false,"suffix":""},{"dropping-particle":"","family":"Paniagua","given":"Eric","non-dropping-particle":"","parse-names":false,"suffix":""},{"dropping-particle":"","family":"Hall","given":"David H.","non-dropping-particle":"","parse-names":false,"suffix":""},{"dropping-particle":"","family":"Chklovskii","given":"Dmitri B.","non-dropping-particle":"","parse-names":false,"suffix":""}],"container-title":"PLoS Computational Biology","id":"ITEM-1","issue":"2","issued":{"date-parts":[["2011"]]},"title":"Structural properties of the Caenorhabditis elegans neuronal network","type":"article-journal","volume":"7"},"uris":["http://www.mendeley.com/documents/?uuid=b4ca52bc-1ac4-428f-9623-accc8d7c1b1e"]}],"mendeley":{"formattedCitation":"(Varshney et al., 2011)","manualFormatting":"Varshney et al. (2011)","plainTextFormattedCitation":"(Varshney et al., 2011)","previouslyFormattedCitation":"(Varshney et al., 2011)"},"properties":{"noteIndex":0},"schema":"https://github.com/citation-style-language/schema/raw/master/csl-citation.json"}</w:instrText>
      </w:r>
      <w:r>
        <w:fldChar w:fldCharType="separate"/>
      </w:r>
      <w:bookmarkStart w:id="38" w:name="Bookmark27"/>
      <w:r>
        <w:rPr>
          <w:noProof/>
        </w:rPr>
        <w:t xml:space="preserve">Varshney </w:t>
      </w:r>
      <w:r w:rsidRPr="00C841E5">
        <w:rPr>
          <w:i/>
          <w:noProof/>
        </w:rPr>
        <w:t>et al.</w:t>
      </w:r>
      <w:r>
        <w:rPr>
          <w:noProof/>
        </w:rPr>
        <w:t xml:space="preserve"> (2011)</w:t>
      </w:r>
      <w:r>
        <w:fldChar w:fldCharType="end"/>
      </w:r>
      <w:bookmarkEnd w:id="38"/>
      <w:r>
        <w:t>. The latter analysis lasted for around three weeks of parallelized computing.</w:t>
      </w:r>
    </w:p>
    <w:p w14:paraId="2CA36C47" w14:textId="77777777" w:rsidR="006468B8" w:rsidRDefault="006468B8" w:rsidP="00E7603E">
      <w:pPr>
        <w:spacing w:line="360" w:lineRule="auto"/>
        <w:jc w:val="both"/>
        <w:rPr>
          <w:bCs/>
        </w:rPr>
      </w:pPr>
    </w:p>
    <w:p w14:paraId="2CA36C48" w14:textId="77777777" w:rsidR="006468B8" w:rsidRPr="00C841E5" w:rsidRDefault="00922C1F" w:rsidP="00E7603E">
      <w:pPr>
        <w:pStyle w:val="Heading2"/>
        <w:spacing w:line="360" w:lineRule="auto"/>
        <w:jc w:val="both"/>
        <w:rPr>
          <w:i/>
        </w:rPr>
      </w:pPr>
      <w:bookmarkStart w:id="39" w:name="_Toc16095103"/>
      <w:r>
        <w:rPr>
          <w:bCs/>
          <w:i/>
          <w:iCs/>
        </w:rPr>
        <w:t>Network Characterization</w:t>
      </w:r>
      <w:bookmarkEnd w:id="39"/>
    </w:p>
    <w:p w14:paraId="2CA36C49" w14:textId="4EF153EC" w:rsidR="006468B8" w:rsidRDefault="00922C1F" w:rsidP="00E7603E">
      <w:pPr>
        <w:spacing w:line="360" w:lineRule="auto"/>
        <w:jc w:val="both"/>
      </w:pPr>
      <w:r>
        <w:t xml:space="preserve">Before obtaining simulated activity for further analysis, </w:t>
      </w:r>
      <w:r w:rsidR="00783DE1">
        <w:t>I</w:t>
      </w:r>
      <w:r>
        <w:t xml:space="preserve"> wanted to control simulators’ behaviour and to be sure that network activity fulfilled some minimum criteria as: every node in the network must be able to be activated, activity might be able to be sustained until the end of a simulation, the implemented neural</w:t>
      </w:r>
      <w:r w:rsidR="00D15DC0">
        <w:t xml:space="preserve"> homeostatic </w:t>
      </w:r>
      <w:r w:rsidR="00521412">
        <w:t>adaptation</w:t>
      </w:r>
      <w:r>
        <w:t xml:space="preserve"> doesn’t impede neurons to reactivate consecutively, and </w:t>
      </w:r>
      <w:r w:rsidR="001876C4">
        <w:t xml:space="preserve">we know approximately how many </w:t>
      </w:r>
      <w:r>
        <w:t>senso</w:t>
      </w:r>
      <w:r w:rsidR="001876C4">
        <w:t>rs</w:t>
      </w:r>
      <w:r>
        <w:t xml:space="preserve"> </w:t>
      </w:r>
      <w:r w:rsidR="001876C4">
        <w:t>will be activated d</w:t>
      </w:r>
      <w:r>
        <w:t xml:space="preserve">uring simulations. </w:t>
      </w:r>
      <w:r w:rsidR="00783DE1">
        <w:t>I</w:t>
      </w:r>
      <w:r>
        <w:t xml:space="preserve"> analysed the influence of each of the implemented parameters over the operationalization of these minimum criteria </w:t>
      </w:r>
      <w:r w:rsidR="00FF1FAA">
        <w:t>(</w:t>
      </w:r>
      <w:r>
        <w:t>dependent variables</w:t>
      </w:r>
      <w:r w:rsidR="00FF1FAA">
        <w:t>)</w:t>
      </w:r>
      <w:r>
        <w:t xml:space="preserve">. To do </w:t>
      </w:r>
      <w:r w:rsidR="00FF1FAA">
        <w:t>this</w:t>
      </w:r>
      <w:r>
        <w:t xml:space="preserve">, </w:t>
      </w:r>
      <w:r w:rsidR="00783DE1">
        <w:t>I</w:t>
      </w:r>
      <w:r>
        <w:t xml:space="preserve"> simulated repeatedly activity in the network with different combinations of parameters measuring each of those variables.</w:t>
      </w:r>
    </w:p>
    <w:p w14:paraId="2CA36C4A" w14:textId="38F64387" w:rsidR="006468B8" w:rsidRDefault="00922C1F" w:rsidP="00E7603E">
      <w:pPr>
        <w:spacing w:line="360" w:lineRule="auto"/>
        <w:jc w:val="both"/>
      </w:pPr>
      <w:r>
        <w:t xml:space="preserve">To characterize Pharynx network activity, </w:t>
      </w:r>
      <w:r w:rsidR="00783DE1">
        <w:t>I</w:t>
      </w:r>
      <w:r>
        <w:t xml:space="preserve"> used 50 simulations of 50 timesteps each per combination of parameters (344</w:t>
      </w:r>
      <w:r w:rsidR="00FF1FAA">
        <w:t>,</w:t>
      </w:r>
      <w:r>
        <w:t>250 simulations in total):</w:t>
      </w:r>
    </w:p>
    <w:p w14:paraId="2CA36C4B" w14:textId="77777777" w:rsidR="006468B8" w:rsidRPr="00F91A96" w:rsidRDefault="00922C1F" w:rsidP="00E7603E">
      <w:pPr>
        <w:spacing w:after="0" w:line="360" w:lineRule="auto"/>
        <w:ind w:left="720"/>
        <w:jc w:val="both"/>
        <w:rPr>
          <w:rFonts w:ascii="Consolas" w:hAnsi="Consolas"/>
          <w:color w:val="24292E"/>
          <w:sz w:val="18"/>
          <w:shd w:val="clear" w:color="auto" w:fill="FFFFFF"/>
        </w:rPr>
      </w:pPr>
      <w:r>
        <w:rPr>
          <w:rFonts w:ascii="Consolas" w:hAnsi="Consolas"/>
          <w:color w:val="24292E"/>
          <w:sz w:val="18"/>
          <w:szCs w:val="18"/>
          <w:shd w:val="clear" w:color="auto" w:fill="FFFFFF"/>
        </w:rPr>
        <w:t xml:space="preserve">RI </w:t>
      </w:r>
      <w:r>
        <w:rPr>
          <w:rStyle w:val="pl-k"/>
          <w:rFonts w:ascii="Consolas" w:hAnsi="Consolas"/>
          <w:color w:val="D73A49"/>
          <w:sz w:val="18"/>
          <w:szCs w:val="18"/>
        </w:rPr>
        <w:t xml:space="preserve">= </w:t>
      </w:r>
      <w:r>
        <w:rPr>
          <w:rFonts w:ascii="Consolas" w:hAnsi="Consolas"/>
          <w:color w:val="24292E"/>
          <w:sz w:val="18"/>
          <w:szCs w:val="18"/>
          <w:shd w:val="clear" w:color="auto" w:fill="FFFFFF"/>
        </w:rPr>
        <w:t>[</w:t>
      </w:r>
      <w:r>
        <w:rPr>
          <w:rStyle w:val="pl-c1"/>
          <w:rFonts w:ascii="Consolas" w:hAnsi="Consolas"/>
          <w:color w:val="005CC5"/>
          <w:sz w:val="18"/>
          <w:szCs w:val="18"/>
        </w:rPr>
        <w:t>0.2</w:t>
      </w:r>
      <w:r>
        <w:rPr>
          <w:rFonts w:ascii="Consolas" w:hAnsi="Consolas"/>
          <w:color w:val="24292E"/>
          <w:sz w:val="18"/>
          <w:szCs w:val="18"/>
          <w:shd w:val="clear" w:color="auto" w:fill="FFFFFF"/>
        </w:rPr>
        <w:t>,</w:t>
      </w:r>
      <w:r>
        <w:rPr>
          <w:rStyle w:val="pl-c1"/>
          <w:rFonts w:ascii="Consolas" w:hAnsi="Consolas"/>
          <w:color w:val="005CC5"/>
          <w:sz w:val="18"/>
          <w:szCs w:val="18"/>
        </w:rPr>
        <w:t>0.25</w:t>
      </w:r>
      <w:r>
        <w:rPr>
          <w:rFonts w:ascii="Consolas" w:hAnsi="Consolas"/>
          <w:color w:val="24292E"/>
          <w:sz w:val="18"/>
          <w:szCs w:val="18"/>
          <w:shd w:val="clear" w:color="auto" w:fill="FFFFFF"/>
        </w:rPr>
        <w:t>,</w:t>
      </w:r>
      <w:r>
        <w:rPr>
          <w:rStyle w:val="pl-c1"/>
          <w:rFonts w:ascii="Consolas" w:hAnsi="Consolas"/>
          <w:color w:val="005CC5"/>
          <w:sz w:val="18"/>
          <w:szCs w:val="18"/>
        </w:rPr>
        <w:t>0.3</w:t>
      </w:r>
      <w:r>
        <w:rPr>
          <w:rFonts w:ascii="Consolas" w:hAnsi="Consolas"/>
          <w:color w:val="24292E"/>
          <w:sz w:val="18"/>
          <w:szCs w:val="18"/>
          <w:shd w:val="clear" w:color="auto" w:fill="FFFFFF"/>
        </w:rPr>
        <w:t>,</w:t>
      </w:r>
      <w:r>
        <w:rPr>
          <w:rStyle w:val="pl-c1"/>
          <w:rFonts w:ascii="Consolas" w:hAnsi="Consolas"/>
          <w:color w:val="005CC5"/>
          <w:sz w:val="18"/>
          <w:szCs w:val="18"/>
        </w:rPr>
        <w:t>0.35</w:t>
      </w:r>
      <w:r>
        <w:rPr>
          <w:rFonts w:ascii="Consolas" w:hAnsi="Consolas"/>
          <w:color w:val="24292E"/>
          <w:sz w:val="18"/>
          <w:szCs w:val="18"/>
          <w:shd w:val="clear" w:color="auto" w:fill="FFFFFF"/>
        </w:rPr>
        <w:t>,</w:t>
      </w:r>
      <w:r>
        <w:rPr>
          <w:rStyle w:val="pl-c1"/>
          <w:rFonts w:ascii="Consolas" w:hAnsi="Consolas"/>
          <w:color w:val="005CC5"/>
          <w:sz w:val="18"/>
          <w:szCs w:val="18"/>
        </w:rPr>
        <w:t>0.4</w:t>
      </w:r>
      <w:r>
        <w:rPr>
          <w:rFonts w:ascii="Consolas" w:hAnsi="Consolas"/>
          <w:color w:val="24292E"/>
          <w:sz w:val="18"/>
          <w:szCs w:val="18"/>
          <w:shd w:val="clear" w:color="auto" w:fill="FFFFFF"/>
        </w:rPr>
        <w:t xml:space="preserve">]; </w:t>
      </w:r>
    </w:p>
    <w:p w14:paraId="2CA36C4C" w14:textId="77777777" w:rsidR="006468B8" w:rsidRPr="00F91A96" w:rsidRDefault="00922C1F" w:rsidP="00E7603E">
      <w:pPr>
        <w:spacing w:after="0" w:line="360" w:lineRule="auto"/>
        <w:ind w:left="720"/>
        <w:jc w:val="both"/>
        <w:rPr>
          <w:rFonts w:ascii="Consolas" w:hAnsi="Consolas"/>
          <w:color w:val="24292E"/>
          <w:sz w:val="18"/>
          <w:shd w:val="clear" w:color="auto" w:fill="FFFFFF"/>
        </w:rPr>
      </w:pPr>
      <w:r>
        <w:rPr>
          <w:rFonts w:ascii="Consolas" w:hAnsi="Consolas"/>
          <w:color w:val="24292E"/>
          <w:sz w:val="18"/>
          <w:szCs w:val="18"/>
          <w:shd w:val="clear" w:color="auto" w:fill="FFFFFF"/>
        </w:rPr>
        <w:t xml:space="preserve">c </w:t>
      </w:r>
      <w:r>
        <w:rPr>
          <w:rStyle w:val="pl-k"/>
          <w:rFonts w:ascii="Consolas" w:hAnsi="Consolas"/>
          <w:color w:val="D73A49"/>
          <w:sz w:val="18"/>
          <w:szCs w:val="18"/>
        </w:rPr>
        <w:t xml:space="preserve">= </w:t>
      </w:r>
      <w:r>
        <w:rPr>
          <w:rFonts w:ascii="Consolas" w:hAnsi="Consolas"/>
          <w:color w:val="24292E"/>
          <w:sz w:val="18"/>
          <w:szCs w:val="18"/>
          <w:shd w:val="clear" w:color="auto" w:fill="FFFFFF"/>
        </w:rPr>
        <w:t>[</w:t>
      </w:r>
      <w:r>
        <w:rPr>
          <w:rStyle w:val="pl-c1"/>
          <w:rFonts w:ascii="Consolas" w:hAnsi="Consolas"/>
          <w:color w:val="005CC5"/>
          <w:sz w:val="18"/>
          <w:szCs w:val="18"/>
        </w:rPr>
        <w:t>0.01</w:t>
      </w:r>
      <w:r>
        <w:rPr>
          <w:rFonts w:ascii="Consolas" w:hAnsi="Consolas"/>
          <w:color w:val="24292E"/>
          <w:sz w:val="18"/>
          <w:szCs w:val="18"/>
          <w:shd w:val="clear" w:color="auto" w:fill="FFFFFF"/>
        </w:rPr>
        <w:t>,</w:t>
      </w:r>
      <w:r>
        <w:rPr>
          <w:rStyle w:val="pl-c1"/>
          <w:rFonts w:ascii="Consolas" w:hAnsi="Consolas"/>
          <w:color w:val="005CC5"/>
          <w:sz w:val="18"/>
          <w:szCs w:val="18"/>
        </w:rPr>
        <w:t>0.05</w:t>
      </w:r>
      <w:r>
        <w:rPr>
          <w:rFonts w:ascii="Consolas" w:hAnsi="Consolas"/>
          <w:color w:val="24292E"/>
          <w:sz w:val="18"/>
          <w:szCs w:val="18"/>
          <w:shd w:val="clear" w:color="auto" w:fill="FFFFFF"/>
        </w:rPr>
        <w:t>,</w:t>
      </w:r>
      <w:r>
        <w:rPr>
          <w:rStyle w:val="pl-c1"/>
          <w:rFonts w:ascii="Consolas" w:hAnsi="Consolas"/>
          <w:color w:val="005CC5"/>
          <w:sz w:val="18"/>
          <w:szCs w:val="18"/>
        </w:rPr>
        <w:t>0.1</w:t>
      </w:r>
      <w:r>
        <w:rPr>
          <w:rFonts w:ascii="Consolas" w:hAnsi="Consolas"/>
          <w:color w:val="24292E"/>
          <w:sz w:val="18"/>
          <w:szCs w:val="18"/>
          <w:shd w:val="clear" w:color="auto" w:fill="FFFFFF"/>
        </w:rPr>
        <w:t>,</w:t>
      </w:r>
      <w:r>
        <w:rPr>
          <w:rStyle w:val="pl-c1"/>
          <w:rFonts w:ascii="Consolas" w:hAnsi="Consolas"/>
          <w:color w:val="005CC5"/>
          <w:sz w:val="18"/>
          <w:szCs w:val="18"/>
        </w:rPr>
        <w:t>0.2</w:t>
      </w:r>
      <w:r>
        <w:rPr>
          <w:rFonts w:ascii="Consolas" w:hAnsi="Consolas"/>
          <w:color w:val="24292E"/>
          <w:sz w:val="18"/>
          <w:szCs w:val="18"/>
          <w:shd w:val="clear" w:color="auto" w:fill="FFFFFF"/>
        </w:rPr>
        <w:t>,</w:t>
      </w:r>
      <w:r>
        <w:rPr>
          <w:rStyle w:val="pl-c1"/>
          <w:rFonts w:ascii="Consolas" w:hAnsi="Consolas"/>
          <w:color w:val="005CC5"/>
          <w:sz w:val="18"/>
          <w:szCs w:val="18"/>
        </w:rPr>
        <w:t>0.25</w:t>
      </w:r>
      <w:r>
        <w:rPr>
          <w:rFonts w:ascii="Consolas" w:hAnsi="Consolas"/>
          <w:color w:val="24292E"/>
          <w:sz w:val="18"/>
          <w:szCs w:val="18"/>
          <w:shd w:val="clear" w:color="auto" w:fill="FFFFFF"/>
        </w:rPr>
        <w:t>,</w:t>
      </w:r>
      <w:r>
        <w:rPr>
          <w:rStyle w:val="pl-c1"/>
          <w:rFonts w:ascii="Consolas" w:hAnsi="Consolas"/>
          <w:color w:val="005CC5"/>
          <w:sz w:val="18"/>
          <w:szCs w:val="18"/>
        </w:rPr>
        <w:t>0.3</w:t>
      </w:r>
      <w:r>
        <w:rPr>
          <w:rFonts w:ascii="Consolas" w:hAnsi="Consolas"/>
          <w:color w:val="24292E"/>
          <w:sz w:val="18"/>
          <w:szCs w:val="18"/>
          <w:shd w:val="clear" w:color="auto" w:fill="FFFFFF"/>
        </w:rPr>
        <w:t>,</w:t>
      </w:r>
      <w:r>
        <w:rPr>
          <w:rStyle w:val="pl-c1"/>
          <w:rFonts w:ascii="Consolas" w:hAnsi="Consolas"/>
          <w:color w:val="005CC5"/>
          <w:sz w:val="18"/>
          <w:szCs w:val="18"/>
        </w:rPr>
        <w:t>0.35</w:t>
      </w:r>
      <w:r>
        <w:rPr>
          <w:rFonts w:ascii="Consolas" w:hAnsi="Consolas"/>
          <w:color w:val="24292E"/>
          <w:sz w:val="18"/>
          <w:szCs w:val="18"/>
          <w:shd w:val="clear" w:color="auto" w:fill="FFFFFF"/>
        </w:rPr>
        <w:t>,</w:t>
      </w:r>
      <w:r>
        <w:rPr>
          <w:rStyle w:val="pl-c1"/>
          <w:rFonts w:ascii="Consolas" w:hAnsi="Consolas"/>
          <w:color w:val="005CC5"/>
          <w:sz w:val="18"/>
          <w:szCs w:val="18"/>
        </w:rPr>
        <w:t>0.4</w:t>
      </w:r>
      <w:r>
        <w:rPr>
          <w:rFonts w:ascii="Consolas" w:hAnsi="Consolas"/>
          <w:color w:val="24292E"/>
          <w:sz w:val="18"/>
          <w:szCs w:val="18"/>
          <w:shd w:val="clear" w:color="auto" w:fill="FFFFFF"/>
        </w:rPr>
        <w:t>,</w:t>
      </w:r>
      <w:r>
        <w:rPr>
          <w:rStyle w:val="pl-c1"/>
          <w:rFonts w:ascii="Consolas" w:hAnsi="Consolas"/>
          <w:color w:val="005CC5"/>
          <w:sz w:val="18"/>
          <w:szCs w:val="18"/>
        </w:rPr>
        <w:t>0.45</w:t>
      </w:r>
      <w:r>
        <w:rPr>
          <w:rFonts w:ascii="Consolas" w:hAnsi="Consolas"/>
          <w:color w:val="24292E"/>
          <w:sz w:val="18"/>
          <w:szCs w:val="18"/>
          <w:shd w:val="clear" w:color="auto" w:fill="FFFFFF"/>
        </w:rPr>
        <w:t>,</w:t>
      </w:r>
      <w:r>
        <w:rPr>
          <w:rStyle w:val="pl-c1"/>
          <w:rFonts w:ascii="Consolas" w:hAnsi="Consolas"/>
          <w:color w:val="005CC5"/>
          <w:sz w:val="18"/>
          <w:szCs w:val="18"/>
        </w:rPr>
        <w:t>0.5</w:t>
      </w:r>
      <w:r>
        <w:rPr>
          <w:rFonts w:ascii="Consolas" w:hAnsi="Consolas"/>
          <w:color w:val="24292E"/>
          <w:sz w:val="18"/>
          <w:szCs w:val="18"/>
          <w:shd w:val="clear" w:color="auto" w:fill="FFFFFF"/>
        </w:rPr>
        <w:t>,</w:t>
      </w:r>
      <w:r>
        <w:rPr>
          <w:rStyle w:val="pl-c1"/>
          <w:rFonts w:ascii="Consolas" w:hAnsi="Consolas"/>
          <w:color w:val="005CC5"/>
          <w:sz w:val="18"/>
          <w:szCs w:val="18"/>
        </w:rPr>
        <w:t>0.55</w:t>
      </w:r>
      <w:r>
        <w:rPr>
          <w:rFonts w:ascii="Consolas" w:hAnsi="Consolas"/>
          <w:color w:val="24292E"/>
          <w:sz w:val="18"/>
          <w:szCs w:val="18"/>
          <w:shd w:val="clear" w:color="auto" w:fill="FFFFFF"/>
        </w:rPr>
        <w:t>,</w:t>
      </w:r>
      <w:r>
        <w:rPr>
          <w:rStyle w:val="pl-c1"/>
          <w:rFonts w:ascii="Consolas" w:hAnsi="Consolas"/>
          <w:color w:val="005CC5"/>
          <w:sz w:val="18"/>
          <w:szCs w:val="18"/>
        </w:rPr>
        <w:t>0.6</w:t>
      </w:r>
      <w:r>
        <w:rPr>
          <w:rFonts w:ascii="Consolas" w:hAnsi="Consolas"/>
          <w:color w:val="24292E"/>
          <w:sz w:val="18"/>
          <w:szCs w:val="18"/>
          <w:shd w:val="clear" w:color="auto" w:fill="FFFFFF"/>
        </w:rPr>
        <w:t>,</w:t>
      </w:r>
      <w:r>
        <w:rPr>
          <w:rStyle w:val="pl-c1"/>
          <w:rFonts w:ascii="Consolas" w:hAnsi="Consolas"/>
          <w:color w:val="005CC5"/>
          <w:sz w:val="18"/>
          <w:szCs w:val="18"/>
        </w:rPr>
        <w:t>0.65</w:t>
      </w:r>
      <w:r>
        <w:rPr>
          <w:rFonts w:ascii="Consolas" w:hAnsi="Consolas"/>
          <w:color w:val="24292E"/>
          <w:sz w:val="18"/>
          <w:szCs w:val="18"/>
          <w:shd w:val="clear" w:color="auto" w:fill="FFFFFF"/>
        </w:rPr>
        <w:t>,</w:t>
      </w:r>
      <w:r>
        <w:rPr>
          <w:rStyle w:val="pl-c1"/>
          <w:rFonts w:ascii="Consolas" w:hAnsi="Consolas"/>
          <w:color w:val="005CC5"/>
          <w:sz w:val="18"/>
          <w:szCs w:val="18"/>
        </w:rPr>
        <w:t>0.7</w:t>
      </w:r>
      <w:r>
        <w:rPr>
          <w:rFonts w:ascii="Consolas" w:hAnsi="Consolas"/>
          <w:color w:val="24292E"/>
          <w:sz w:val="18"/>
          <w:szCs w:val="18"/>
          <w:shd w:val="clear" w:color="auto" w:fill="FFFFFF"/>
        </w:rPr>
        <w:t>,</w:t>
      </w:r>
      <w:r>
        <w:rPr>
          <w:rStyle w:val="pl-c1"/>
          <w:rFonts w:ascii="Consolas" w:hAnsi="Consolas"/>
          <w:color w:val="005CC5"/>
          <w:sz w:val="18"/>
          <w:szCs w:val="18"/>
        </w:rPr>
        <w:t>0.8</w:t>
      </w:r>
      <w:r>
        <w:rPr>
          <w:rFonts w:ascii="Consolas" w:hAnsi="Consolas"/>
          <w:color w:val="24292E"/>
          <w:sz w:val="18"/>
          <w:szCs w:val="18"/>
          <w:shd w:val="clear" w:color="auto" w:fill="FFFFFF"/>
        </w:rPr>
        <w:t>,</w:t>
      </w:r>
      <w:r>
        <w:rPr>
          <w:rStyle w:val="pl-c1"/>
          <w:rFonts w:ascii="Consolas" w:hAnsi="Consolas"/>
          <w:color w:val="005CC5"/>
          <w:sz w:val="18"/>
          <w:szCs w:val="18"/>
        </w:rPr>
        <w:t>0.9</w:t>
      </w:r>
      <w:r>
        <w:rPr>
          <w:rFonts w:ascii="Consolas" w:hAnsi="Consolas"/>
          <w:color w:val="24292E"/>
          <w:sz w:val="18"/>
          <w:szCs w:val="18"/>
          <w:shd w:val="clear" w:color="auto" w:fill="FFFFFF"/>
        </w:rPr>
        <w:t>,</w:t>
      </w:r>
      <w:r>
        <w:rPr>
          <w:rStyle w:val="pl-c1"/>
          <w:rFonts w:ascii="Consolas" w:hAnsi="Consolas"/>
          <w:color w:val="005CC5"/>
          <w:sz w:val="18"/>
          <w:szCs w:val="18"/>
        </w:rPr>
        <w:t>1</w:t>
      </w:r>
      <w:r>
        <w:rPr>
          <w:rFonts w:ascii="Consolas" w:hAnsi="Consolas"/>
          <w:color w:val="24292E"/>
          <w:sz w:val="18"/>
          <w:szCs w:val="18"/>
          <w:shd w:val="clear" w:color="auto" w:fill="FFFFFF"/>
        </w:rPr>
        <w:t xml:space="preserve">]; </w:t>
      </w:r>
    </w:p>
    <w:p w14:paraId="2CA36C4D" w14:textId="77777777" w:rsidR="006468B8" w:rsidRPr="00F91A96" w:rsidRDefault="00922C1F" w:rsidP="00E7603E">
      <w:pPr>
        <w:spacing w:after="0" w:line="360" w:lineRule="auto"/>
        <w:ind w:left="720"/>
        <w:jc w:val="both"/>
        <w:rPr>
          <w:rFonts w:ascii="Consolas" w:hAnsi="Consolas"/>
          <w:color w:val="24292E"/>
          <w:sz w:val="18"/>
          <w:shd w:val="clear" w:color="auto" w:fill="FFFFFF"/>
        </w:rPr>
      </w:pPr>
      <w:proofErr w:type="spellStart"/>
      <w:r>
        <w:rPr>
          <w:rFonts w:ascii="Consolas" w:hAnsi="Consolas"/>
          <w:color w:val="24292E"/>
          <w:sz w:val="18"/>
          <w:szCs w:val="18"/>
          <w:shd w:val="clear" w:color="auto" w:fill="FFFFFF"/>
        </w:rPr>
        <w:t>att</w:t>
      </w:r>
      <w:proofErr w:type="spellEnd"/>
      <w:r>
        <w:rPr>
          <w:rFonts w:ascii="Consolas" w:hAnsi="Consolas"/>
          <w:color w:val="24292E"/>
          <w:sz w:val="18"/>
          <w:szCs w:val="18"/>
          <w:shd w:val="clear" w:color="auto" w:fill="FFFFFF"/>
        </w:rPr>
        <w:t xml:space="preserve"> </w:t>
      </w:r>
      <w:r>
        <w:rPr>
          <w:rStyle w:val="pl-k"/>
          <w:rFonts w:ascii="Consolas" w:hAnsi="Consolas"/>
          <w:color w:val="D73A49"/>
          <w:sz w:val="18"/>
          <w:szCs w:val="18"/>
        </w:rPr>
        <w:t xml:space="preserve">= </w:t>
      </w:r>
      <w:r>
        <w:rPr>
          <w:rFonts w:ascii="Consolas" w:hAnsi="Consolas"/>
          <w:color w:val="24292E"/>
          <w:sz w:val="18"/>
          <w:szCs w:val="18"/>
          <w:shd w:val="clear" w:color="auto" w:fill="FFFFFF"/>
        </w:rPr>
        <w:t>[</w:t>
      </w:r>
      <w:r>
        <w:rPr>
          <w:rStyle w:val="pl-c1"/>
          <w:rFonts w:ascii="Consolas" w:hAnsi="Consolas"/>
          <w:color w:val="005CC5"/>
          <w:sz w:val="18"/>
          <w:szCs w:val="18"/>
        </w:rPr>
        <w:t>0.1</w:t>
      </w:r>
      <w:r>
        <w:rPr>
          <w:rFonts w:ascii="Consolas" w:hAnsi="Consolas"/>
          <w:color w:val="24292E"/>
          <w:sz w:val="18"/>
          <w:szCs w:val="18"/>
          <w:shd w:val="clear" w:color="auto" w:fill="FFFFFF"/>
        </w:rPr>
        <w:t>,</w:t>
      </w:r>
      <w:r>
        <w:rPr>
          <w:rStyle w:val="pl-c1"/>
          <w:rFonts w:ascii="Consolas" w:hAnsi="Consolas"/>
          <w:color w:val="005CC5"/>
          <w:sz w:val="18"/>
          <w:szCs w:val="18"/>
        </w:rPr>
        <w:t>0.2</w:t>
      </w:r>
      <w:r>
        <w:rPr>
          <w:rFonts w:ascii="Consolas" w:hAnsi="Consolas"/>
          <w:color w:val="24292E"/>
          <w:sz w:val="18"/>
          <w:szCs w:val="18"/>
          <w:shd w:val="clear" w:color="auto" w:fill="FFFFFF"/>
        </w:rPr>
        <w:t>,</w:t>
      </w:r>
      <w:r>
        <w:rPr>
          <w:rStyle w:val="pl-c1"/>
          <w:rFonts w:ascii="Consolas" w:hAnsi="Consolas"/>
          <w:color w:val="005CC5"/>
          <w:sz w:val="18"/>
          <w:szCs w:val="18"/>
        </w:rPr>
        <w:t>0.3</w:t>
      </w:r>
      <w:r>
        <w:rPr>
          <w:rFonts w:ascii="Consolas" w:hAnsi="Consolas"/>
          <w:color w:val="24292E"/>
          <w:sz w:val="18"/>
          <w:szCs w:val="18"/>
          <w:shd w:val="clear" w:color="auto" w:fill="FFFFFF"/>
        </w:rPr>
        <w:t>,</w:t>
      </w:r>
      <w:r>
        <w:rPr>
          <w:rStyle w:val="pl-c1"/>
          <w:rFonts w:ascii="Consolas" w:hAnsi="Consolas"/>
          <w:color w:val="005CC5"/>
          <w:sz w:val="18"/>
          <w:szCs w:val="18"/>
        </w:rPr>
        <w:t>0.4</w:t>
      </w:r>
      <w:r>
        <w:rPr>
          <w:rFonts w:ascii="Consolas" w:hAnsi="Consolas"/>
          <w:color w:val="24292E"/>
          <w:sz w:val="18"/>
          <w:szCs w:val="18"/>
          <w:shd w:val="clear" w:color="auto" w:fill="FFFFFF"/>
        </w:rPr>
        <w:t>,</w:t>
      </w:r>
      <w:r>
        <w:rPr>
          <w:rStyle w:val="pl-c1"/>
          <w:rFonts w:ascii="Consolas" w:hAnsi="Consolas"/>
          <w:color w:val="005CC5"/>
          <w:sz w:val="18"/>
          <w:szCs w:val="18"/>
        </w:rPr>
        <w:t>0.5</w:t>
      </w:r>
      <w:r>
        <w:rPr>
          <w:rFonts w:ascii="Consolas" w:hAnsi="Consolas"/>
          <w:color w:val="24292E"/>
          <w:sz w:val="18"/>
          <w:szCs w:val="18"/>
          <w:shd w:val="clear" w:color="auto" w:fill="FFFFFF"/>
        </w:rPr>
        <w:t>,</w:t>
      </w:r>
      <w:r>
        <w:rPr>
          <w:rStyle w:val="pl-c1"/>
          <w:rFonts w:ascii="Consolas" w:hAnsi="Consolas"/>
          <w:color w:val="005CC5"/>
          <w:sz w:val="18"/>
          <w:szCs w:val="18"/>
        </w:rPr>
        <w:t>0.6</w:t>
      </w:r>
      <w:r>
        <w:rPr>
          <w:rFonts w:ascii="Consolas" w:hAnsi="Consolas"/>
          <w:color w:val="24292E"/>
          <w:sz w:val="18"/>
          <w:szCs w:val="18"/>
          <w:shd w:val="clear" w:color="auto" w:fill="FFFFFF"/>
        </w:rPr>
        <w:t>,</w:t>
      </w:r>
      <w:r>
        <w:rPr>
          <w:rStyle w:val="pl-c1"/>
          <w:rFonts w:ascii="Consolas" w:hAnsi="Consolas"/>
          <w:color w:val="005CC5"/>
          <w:sz w:val="18"/>
          <w:szCs w:val="18"/>
        </w:rPr>
        <w:t>0.7</w:t>
      </w:r>
      <w:r>
        <w:rPr>
          <w:rFonts w:ascii="Consolas" w:hAnsi="Consolas"/>
          <w:color w:val="24292E"/>
          <w:sz w:val="18"/>
          <w:szCs w:val="18"/>
          <w:shd w:val="clear" w:color="auto" w:fill="FFFFFF"/>
        </w:rPr>
        <w:t>,</w:t>
      </w:r>
      <w:r>
        <w:rPr>
          <w:rStyle w:val="pl-c1"/>
          <w:rFonts w:ascii="Consolas" w:hAnsi="Consolas"/>
          <w:color w:val="005CC5"/>
          <w:sz w:val="18"/>
          <w:szCs w:val="18"/>
        </w:rPr>
        <w:t>0.8</w:t>
      </w:r>
      <w:r>
        <w:rPr>
          <w:rFonts w:ascii="Consolas" w:hAnsi="Consolas"/>
          <w:color w:val="24292E"/>
          <w:sz w:val="18"/>
          <w:szCs w:val="18"/>
          <w:shd w:val="clear" w:color="auto" w:fill="FFFFFF"/>
        </w:rPr>
        <w:t>,</w:t>
      </w:r>
      <w:r>
        <w:rPr>
          <w:rStyle w:val="pl-c1"/>
          <w:rFonts w:ascii="Consolas" w:hAnsi="Consolas"/>
          <w:color w:val="005CC5"/>
          <w:sz w:val="18"/>
          <w:szCs w:val="18"/>
        </w:rPr>
        <w:t>0.9</w:t>
      </w:r>
      <w:r>
        <w:rPr>
          <w:rFonts w:ascii="Consolas" w:hAnsi="Consolas"/>
          <w:color w:val="24292E"/>
          <w:sz w:val="18"/>
          <w:szCs w:val="18"/>
          <w:shd w:val="clear" w:color="auto" w:fill="FFFFFF"/>
        </w:rPr>
        <w:t>];</w:t>
      </w:r>
    </w:p>
    <w:p w14:paraId="2CA36C4E" w14:textId="77777777" w:rsidR="006468B8" w:rsidRPr="00F91A96" w:rsidRDefault="00922C1F" w:rsidP="00E7603E">
      <w:pPr>
        <w:spacing w:line="360" w:lineRule="auto"/>
        <w:ind w:firstLine="720"/>
        <w:jc w:val="both"/>
        <w:rPr>
          <w:rFonts w:ascii="Consolas" w:hAnsi="Consolas"/>
          <w:color w:val="24292E"/>
          <w:sz w:val="18"/>
          <w:shd w:val="clear" w:color="auto" w:fill="FFFFFF"/>
        </w:rPr>
      </w:pPr>
      <w:proofErr w:type="spellStart"/>
      <w:r>
        <w:rPr>
          <w:rFonts w:ascii="Consolas" w:hAnsi="Consolas"/>
          <w:color w:val="24292E"/>
          <w:sz w:val="18"/>
          <w:szCs w:val="18"/>
          <w:shd w:val="clear" w:color="auto" w:fill="FFFFFF"/>
        </w:rPr>
        <w:t>Psens</w:t>
      </w:r>
      <w:proofErr w:type="spellEnd"/>
      <w:r>
        <w:rPr>
          <w:rFonts w:ascii="Consolas" w:hAnsi="Consolas"/>
          <w:color w:val="24292E"/>
          <w:sz w:val="18"/>
          <w:szCs w:val="18"/>
          <w:shd w:val="clear" w:color="auto" w:fill="FFFFFF"/>
        </w:rPr>
        <w:t xml:space="preserve"> </w:t>
      </w:r>
      <w:r>
        <w:rPr>
          <w:rStyle w:val="pl-k"/>
          <w:rFonts w:ascii="Consolas" w:hAnsi="Consolas"/>
          <w:color w:val="D73A49"/>
          <w:sz w:val="18"/>
          <w:szCs w:val="18"/>
        </w:rPr>
        <w:t xml:space="preserve">= </w:t>
      </w:r>
      <w:r>
        <w:rPr>
          <w:rFonts w:ascii="Consolas" w:hAnsi="Consolas"/>
          <w:color w:val="24292E"/>
          <w:sz w:val="18"/>
          <w:szCs w:val="18"/>
          <w:shd w:val="clear" w:color="auto" w:fill="FFFFFF"/>
        </w:rPr>
        <w:t>[</w:t>
      </w:r>
      <w:r>
        <w:rPr>
          <w:rStyle w:val="pl-c1"/>
          <w:rFonts w:ascii="Consolas" w:hAnsi="Consolas"/>
          <w:color w:val="005CC5"/>
          <w:sz w:val="18"/>
          <w:szCs w:val="18"/>
        </w:rPr>
        <w:t>0.1</w:t>
      </w:r>
      <w:r>
        <w:rPr>
          <w:rFonts w:ascii="Consolas" w:hAnsi="Consolas"/>
          <w:color w:val="24292E"/>
          <w:sz w:val="18"/>
          <w:szCs w:val="18"/>
          <w:shd w:val="clear" w:color="auto" w:fill="FFFFFF"/>
        </w:rPr>
        <w:t>,</w:t>
      </w:r>
      <w:r>
        <w:rPr>
          <w:rStyle w:val="pl-c1"/>
          <w:rFonts w:ascii="Consolas" w:hAnsi="Consolas"/>
          <w:color w:val="005CC5"/>
          <w:sz w:val="18"/>
          <w:szCs w:val="18"/>
        </w:rPr>
        <w:t>0.2</w:t>
      </w:r>
      <w:r>
        <w:rPr>
          <w:rFonts w:ascii="Consolas" w:hAnsi="Consolas"/>
          <w:color w:val="24292E"/>
          <w:sz w:val="18"/>
          <w:szCs w:val="18"/>
          <w:shd w:val="clear" w:color="auto" w:fill="FFFFFF"/>
        </w:rPr>
        <w:t>,</w:t>
      </w:r>
      <w:r>
        <w:rPr>
          <w:rStyle w:val="pl-c1"/>
          <w:rFonts w:ascii="Consolas" w:hAnsi="Consolas"/>
          <w:color w:val="005CC5"/>
          <w:sz w:val="18"/>
          <w:szCs w:val="18"/>
        </w:rPr>
        <w:t>0.3</w:t>
      </w:r>
      <w:r>
        <w:rPr>
          <w:rFonts w:ascii="Consolas" w:hAnsi="Consolas"/>
          <w:color w:val="24292E"/>
          <w:sz w:val="18"/>
          <w:szCs w:val="18"/>
          <w:shd w:val="clear" w:color="auto" w:fill="FFFFFF"/>
        </w:rPr>
        <w:t>,</w:t>
      </w:r>
      <w:r>
        <w:rPr>
          <w:rStyle w:val="pl-c1"/>
          <w:rFonts w:ascii="Consolas" w:hAnsi="Consolas"/>
          <w:color w:val="005CC5"/>
          <w:sz w:val="18"/>
          <w:szCs w:val="18"/>
        </w:rPr>
        <w:t>0.4</w:t>
      </w:r>
      <w:r>
        <w:rPr>
          <w:rFonts w:ascii="Consolas" w:hAnsi="Consolas"/>
          <w:color w:val="24292E"/>
          <w:sz w:val="18"/>
          <w:szCs w:val="18"/>
          <w:shd w:val="clear" w:color="auto" w:fill="FFFFFF"/>
        </w:rPr>
        <w:t>,</w:t>
      </w:r>
      <w:r>
        <w:rPr>
          <w:rStyle w:val="pl-c1"/>
          <w:rFonts w:ascii="Consolas" w:hAnsi="Consolas"/>
          <w:color w:val="005CC5"/>
          <w:sz w:val="18"/>
          <w:szCs w:val="18"/>
        </w:rPr>
        <w:t>0.5</w:t>
      </w:r>
      <w:r>
        <w:rPr>
          <w:rFonts w:ascii="Consolas" w:hAnsi="Consolas"/>
          <w:color w:val="24292E"/>
          <w:sz w:val="18"/>
          <w:szCs w:val="18"/>
          <w:shd w:val="clear" w:color="auto" w:fill="FFFFFF"/>
        </w:rPr>
        <w:t>,</w:t>
      </w:r>
      <w:r>
        <w:rPr>
          <w:rStyle w:val="pl-c1"/>
          <w:rFonts w:ascii="Consolas" w:hAnsi="Consolas"/>
          <w:color w:val="005CC5"/>
          <w:sz w:val="18"/>
          <w:szCs w:val="18"/>
        </w:rPr>
        <w:t>0.6</w:t>
      </w:r>
      <w:r>
        <w:rPr>
          <w:rFonts w:ascii="Consolas" w:hAnsi="Consolas"/>
          <w:color w:val="24292E"/>
          <w:sz w:val="18"/>
          <w:szCs w:val="18"/>
          <w:shd w:val="clear" w:color="auto" w:fill="FFFFFF"/>
        </w:rPr>
        <w:t>,</w:t>
      </w:r>
      <w:r>
        <w:rPr>
          <w:rStyle w:val="pl-c1"/>
          <w:rFonts w:ascii="Consolas" w:hAnsi="Consolas"/>
          <w:color w:val="005CC5"/>
          <w:sz w:val="18"/>
          <w:szCs w:val="18"/>
        </w:rPr>
        <w:t>0.7</w:t>
      </w:r>
      <w:r>
        <w:rPr>
          <w:rFonts w:ascii="Consolas" w:hAnsi="Consolas"/>
          <w:color w:val="24292E"/>
          <w:sz w:val="18"/>
          <w:szCs w:val="18"/>
          <w:shd w:val="clear" w:color="auto" w:fill="FFFFFF"/>
        </w:rPr>
        <w:t>,</w:t>
      </w:r>
      <w:r>
        <w:rPr>
          <w:rStyle w:val="pl-c1"/>
          <w:rFonts w:ascii="Consolas" w:hAnsi="Consolas"/>
          <w:color w:val="005CC5"/>
          <w:sz w:val="18"/>
          <w:szCs w:val="18"/>
        </w:rPr>
        <w:t>0.8</w:t>
      </w:r>
      <w:r>
        <w:rPr>
          <w:rFonts w:ascii="Consolas" w:hAnsi="Consolas"/>
          <w:color w:val="24292E"/>
          <w:sz w:val="18"/>
          <w:szCs w:val="18"/>
          <w:shd w:val="clear" w:color="auto" w:fill="FFFFFF"/>
        </w:rPr>
        <w:t>,</w:t>
      </w:r>
      <w:r>
        <w:rPr>
          <w:rStyle w:val="pl-c1"/>
          <w:rFonts w:ascii="Consolas" w:hAnsi="Consolas"/>
          <w:color w:val="005CC5"/>
          <w:sz w:val="18"/>
          <w:szCs w:val="18"/>
        </w:rPr>
        <w:t>0.9</w:t>
      </w:r>
      <w:r>
        <w:rPr>
          <w:rFonts w:ascii="Consolas" w:hAnsi="Consolas"/>
          <w:color w:val="24292E"/>
          <w:sz w:val="18"/>
          <w:szCs w:val="18"/>
          <w:shd w:val="clear" w:color="auto" w:fill="FFFFFF"/>
        </w:rPr>
        <w:t>].</w:t>
      </w:r>
    </w:p>
    <w:p w14:paraId="2CA36C4F" w14:textId="659AA7A9" w:rsidR="006468B8" w:rsidRDefault="00922C1F" w:rsidP="00E7603E">
      <w:pPr>
        <w:spacing w:line="360" w:lineRule="auto"/>
        <w:jc w:val="both"/>
      </w:pPr>
      <w:r>
        <w:t xml:space="preserve">To characterize Somatic network activity, </w:t>
      </w:r>
      <w:r w:rsidR="00783DE1">
        <w:t>I</w:t>
      </w:r>
      <w:r>
        <w:t xml:space="preserve"> used 100 simulations of 50 timesteps each per combination of parameters (160</w:t>
      </w:r>
      <w:r w:rsidR="00FF1FAA">
        <w:t>,</w:t>
      </w:r>
      <w:r>
        <w:t xml:space="preserve">000 simulations in total): </w:t>
      </w:r>
    </w:p>
    <w:p w14:paraId="2CA36C50" w14:textId="77777777" w:rsidR="006468B8" w:rsidRPr="00F91A96" w:rsidRDefault="00922C1F" w:rsidP="00E7603E">
      <w:pPr>
        <w:spacing w:line="360" w:lineRule="auto"/>
        <w:ind w:left="720"/>
        <w:jc w:val="both"/>
        <w:rPr>
          <w:rFonts w:ascii="Consolas" w:hAnsi="Consolas"/>
          <w:color w:val="24292E"/>
          <w:sz w:val="18"/>
          <w:shd w:val="clear" w:color="auto" w:fill="FFFFFF"/>
        </w:rPr>
      </w:pPr>
      <w:r>
        <w:rPr>
          <w:rFonts w:ascii="Consolas" w:hAnsi="Consolas"/>
          <w:color w:val="24292E"/>
          <w:sz w:val="18"/>
          <w:szCs w:val="18"/>
          <w:shd w:val="clear" w:color="auto" w:fill="FFFFFF"/>
        </w:rPr>
        <w:lastRenderedPageBreak/>
        <w:t xml:space="preserve">RI </w:t>
      </w:r>
      <w:r>
        <w:rPr>
          <w:rStyle w:val="pl-k"/>
          <w:rFonts w:ascii="Consolas" w:hAnsi="Consolas"/>
          <w:color w:val="D73A49"/>
          <w:sz w:val="18"/>
          <w:szCs w:val="18"/>
        </w:rPr>
        <w:t xml:space="preserve">= </w:t>
      </w:r>
      <w:r>
        <w:rPr>
          <w:rFonts w:ascii="Consolas" w:hAnsi="Consolas"/>
          <w:color w:val="24292E"/>
          <w:sz w:val="18"/>
          <w:szCs w:val="18"/>
          <w:shd w:val="clear" w:color="auto" w:fill="FFFFFF"/>
        </w:rPr>
        <w:t>[</w:t>
      </w:r>
      <w:r>
        <w:rPr>
          <w:rStyle w:val="pl-c1"/>
          <w:rFonts w:ascii="Consolas" w:hAnsi="Consolas"/>
          <w:color w:val="005CC5"/>
          <w:sz w:val="18"/>
          <w:szCs w:val="18"/>
        </w:rPr>
        <w:t>0.1</w:t>
      </w:r>
      <w:r>
        <w:rPr>
          <w:rFonts w:ascii="Consolas" w:hAnsi="Consolas"/>
          <w:color w:val="24292E"/>
          <w:sz w:val="18"/>
          <w:szCs w:val="18"/>
          <w:shd w:val="clear" w:color="auto" w:fill="FFFFFF"/>
        </w:rPr>
        <w:t>,</w:t>
      </w:r>
      <w:r>
        <w:rPr>
          <w:rStyle w:val="pl-c1"/>
          <w:rFonts w:ascii="Consolas" w:hAnsi="Consolas"/>
          <w:color w:val="005CC5"/>
          <w:sz w:val="18"/>
          <w:szCs w:val="18"/>
        </w:rPr>
        <w:t>0.2</w:t>
      </w:r>
      <w:r>
        <w:rPr>
          <w:rFonts w:ascii="Consolas" w:hAnsi="Consolas"/>
          <w:color w:val="24292E"/>
          <w:sz w:val="18"/>
          <w:szCs w:val="18"/>
          <w:shd w:val="clear" w:color="auto" w:fill="FFFFFF"/>
        </w:rPr>
        <w:t>,</w:t>
      </w:r>
      <w:r>
        <w:rPr>
          <w:rStyle w:val="pl-c1"/>
          <w:rFonts w:ascii="Consolas" w:hAnsi="Consolas"/>
          <w:color w:val="005CC5"/>
          <w:sz w:val="18"/>
          <w:szCs w:val="18"/>
        </w:rPr>
        <w:t>0.3</w:t>
      </w:r>
      <w:r>
        <w:rPr>
          <w:rFonts w:ascii="Consolas" w:hAnsi="Consolas"/>
          <w:color w:val="24292E"/>
          <w:sz w:val="18"/>
          <w:szCs w:val="18"/>
          <w:shd w:val="clear" w:color="auto" w:fill="FFFFFF"/>
        </w:rPr>
        <w:t>,</w:t>
      </w:r>
      <w:r>
        <w:rPr>
          <w:rStyle w:val="pl-c1"/>
          <w:rFonts w:ascii="Consolas" w:hAnsi="Consolas"/>
          <w:color w:val="005CC5"/>
          <w:sz w:val="18"/>
          <w:szCs w:val="18"/>
        </w:rPr>
        <w:t>0.4</w:t>
      </w:r>
      <w:r>
        <w:rPr>
          <w:rFonts w:ascii="Consolas" w:hAnsi="Consolas"/>
          <w:color w:val="24292E"/>
          <w:sz w:val="18"/>
          <w:szCs w:val="18"/>
          <w:shd w:val="clear" w:color="auto" w:fill="FFFFFF"/>
        </w:rPr>
        <w:t>,</w:t>
      </w:r>
      <w:r>
        <w:rPr>
          <w:rStyle w:val="pl-c1"/>
          <w:rFonts w:ascii="Consolas" w:hAnsi="Consolas"/>
          <w:color w:val="005CC5"/>
          <w:sz w:val="18"/>
          <w:szCs w:val="18"/>
        </w:rPr>
        <w:t>0.5</w:t>
      </w:r>
      <w:r>
        <w:rPr>
          <w:rFonts w:ascii="Consolas" w:hAnsi="Consolas"/>
          <w:color w:val="24292E"/>
          <w:sz w:val="18"/>
          <w:szCs w:val="18"/>
          <w:shd w:val="clear" w:color="auto" w:fill="FFFFFF"/>
        </w:rPr>
        <w:t>];</w:t>
      </w:r>
    </w:p>
    <w:p w14:paraId="2CA36C51" w14:textId="77777777" w:rsidR="006468B8" w:rsidRPr="00F91A96" w:rsidRDefault="00922C1F" w:rsidP="00E7603E">
      <w:pPr>
        <w:spacing w:line="360" w:lineRule="auto"/>
        <w:ind w:left="720"/>
        <w:jc w:val="both"/>
        <w:rPr>
          <w:rFonts w:ascii="Consolas" w:hAnsi="Consolas"/>
          <w:color w:val="24292E"/>
          <w:sz w:val="18"/>
          <w:shd w:val="clear" w:color="auto" w:fill="FFFFFF"/>
        </w:rPr>
      </w:pPr>
      <w:r>
        <w:rPr>
          <w:rFonts w:ascii="Consolas" w:hAnsi="Consolas"/>
          <w:color w:val="24292E"/>
          <w:sz w:val="18"/>
          <w:szCs w:val="18"/>
          <w:shd w:val="clear" w:color="auto" w:fill="FFFFFF"/>
        </w:rPr>
        <w:t xml:space="preserve">c </w:t>
      </w:r>
      <w:r>
        <w:rPr>
          <w:rStyle w:val="pl-k"/>
          <w:rFonts w:ascii="Consolas" w:hAnsi="Consolas"/>
          <w:color w:val="D73A49"/>
          <w:sz w:val="18"/>
          <w:szCs w:val="18"/>
        </w:rPr>
        <w:t xml:space="preserve">= </w:t>
      </w:r>
      <w:r>
        <w:rPr>
          <w:rFonts w:ascii="Consolas" w:hAnsi="Consolas"/>
          <w:color w:val="24292E"/>
          <w:sz w:val="18"/>
          <w:szCs w:val="18"/>
          <w:shd w:val="clear" w:color="auto" w:fill="FFFFFF"/>
        </w:rPr>
        <w:t>[</w:t>
      </w:r>
      <w:r>
        <w:rPr>
          <w:rStyle w:val="pl-c1"/>
          <w:rFonts w:ascii="Consolas" w:hAnsi="Consolas"/>
          <w:color w:val="005CC5"/>
          <w:sz w:val="18"/>
          <w:szCs w:val="18"/>
        </w:rPr>
        <w:t>0.01</w:t>
      </w:r>
      <w:r>
        <w:rPr>
          <w:rFonts w:ascii="Consolas" w:hAnsi="Consolas"/>
          <w:color w:val="24292E"/>
          <w:sz w:val="18"/>
          <w:szCs w:val="18"/>
          <w:shd w:val="clear" w:color="auto" w:fill="FFFFFF"/>
        </w:rPr>
        <w:t>,</w:t>
      </w:r>
      <w:r>
        <w:rPr>
          <w:rStyle w:val="pl-c1"/>
          <w:rFonts w:ascii="Consolas" w:hAnsi="Consolas"/>
          <w:color w:val="005CC5"/>
          <w:sz w:val="18"/>
          <w:szCs w:val="18"/>
        </w:rPr>
        <w:t>0.05</w:t>
      </w:r>
      <w:r>
        <w:rPr>
          <w:rFonts w:ascii="Consolas" w:hAnsi="Consolas"/>
          <w:color w:val="24292E"/>
          <w:sz w:val="18"/>
          <w:szCs w:val="18"/>
          <w:shd w:val="clear" w:color="auto" w:fill="FFFFFF"/>
        </w:rPr>
        <w:t>,</w:t>
      </w:r>
      <w:r>
        <w:rPr>
          <w:rStyle w:val="pl-c1"/>
          <w:rFonts w:ascii="Consolas" w:hAnsi="Consolas"/>
          <w:color w:val="005CC5"/>
          <w:sz w:val="18"/>
          <w:szCs w:val="18"/>
        </w:rPr>
        <w:t>0.1</w:t>
      </w:r>
      <w:r>
        <w:rPr>
          <w:rFonts w:ascii="Consolas" w:hAnsi="Consolas"/>
          <w:color w:val="24292E"/>
          <w:sz w:val="18"/>
          <w:szCs w:val="18"/>
          <w:shd w:val="clear" w:color="auto" w:fill="FFFFFF"/>
        </w:rPr>
        <w:t>,</w:t>
      </w:r>
      <w:r>
        <w:rPr>
          <w:rStyle w:val="pl-c1"/>
          <w:rFonts w:ascii="Consolas" w:hAnsi="Consolas"/>
          <w:color w:val="005CC5"/>
          <w:sz w:val="18"/>
          <w:szCs w:val="18"/>
        </w:rPr>
        <w:t>0.15</w:t>
      </w:r>
      <w:r>
        <w:rPr>
          <w:rFonts w:ascii="Consolas" w:hAnsi="Consolas"/>
          <w:color w:val="24292E"/>
          <w:sz w:val="18"/>
          <w:szCs w:val="18"/>
          <w:shd w:val="clear" w:color="auto" w:fill="FFFFFF"/>
        </w:rPr>
        <w:t>,</w:t>
      </w:r>
      <w:r>
        <w:rPr>
          <w:rStyle w:val="pl-c1"/>
          <w:rFonts w:ascii="Consolas" w:hAnsi="Consolas"/>
          <w:color w:val="005CC5"/>
          <w:sz w:val="18"/>
          <w:szCs w:val="18"/>
        </w:rPr>
        <w:t>0.2</w:t>
      </w:r>
      <w:r>
        <w:rPr>
          <w:rFonts w:ascii="Consolas" w:hAnsi="Consolas"/>
          <w:color w:val="24292E"/>
          <w:sz w:val="18"/>
          <w:szCs w:val="18"/>
          <w:shd w:val="clear" w:color="auto" w:fill="FFFFFF"/>
        </w:rPr>
        <w:t>,</w:t>
      </w:r>
      <w:r>
        <w:rPr>
          <w:rStyle w:val="pl-c1"/>
          <w:rFonts w:ascii="Consolas" w:hAnsi="Consolas"/>
          <w:color w:val="005CC5"/>
          <w:sz w:val="18"/>
          <w:szCs w:val="18"/>
        </w:rPr>
        <w:t>0.25</w:t>
      </w:r>
      <w:r>
        <w:rPr>
          <w:rFonts w:ascii="Consolas" w:hAnsi="Consolas"/>
          <w:color w:val="24292E"/>
          <w:sz w:val="18"/>
          <w:szCs w:val="18"/>
          <w:shd w:val="clear" w:color="auto" w:fill="FFFFFF"/>
        </w:rPr>
        <w:t>,</w:t>
      </w:r>
      <w:r>
        <w:rPr>
          <w:rStyle w:val="pl-c1"/>
          <w:rFonts w:ascii="Consolas" w:hAnsi="Consolas"/>
          <w:color w:val="005CC5"/>
          <w:sz w:val="18"/>
          <w:szCs w:val="18"/>
        </w:rPr>
        <w:t>0.3</w:t>
      </w:r>
      <w:r>
        <w:rPr>
          <w:rFonts w:ascii="Consolas" w:hAnsi="Consolas"/>
          <w:color w:val="24292E"/>
          <w:sz w:val="18"/>
          <w:szCs w:val="18"/>
          <w:shd w:val="clear" w:color="auto" w:fill="FFFFFF"/>
        </w:rPr>
        <w:t>,</w:t>
      </w:r>
      <w:r>
        <w:rPr>
          <w:rStyle w:val="pl-c1"/>
          <w:rFonts w:ascii="Consolas" w:hAnsi="Consolas"/>
          <w:color w:val="005CC5"/>
          <w:sz w:val="18"/>
          <w:szCs w:val="18"/>
        </w:rPr>
        <w:t>0.35</w:t>
      </w:r>
      <w:r>
        <w:rPr>
          <w:rFonts w:ascii="Consolas" w:hAnsi="Consolas"/>
          <w:color w:val="24292E"/>
          <w:sz w:val="18"/>
          <w:szCs w:val="18"/>
          <w:shd w:val="clear" w:color="auto" w:fill="FFFFFF"/>
        </w:rPr>
        <w:t>,</w:t>
      </w:r>
      <w:r>
        <w:rPr>
          <w:rStyle w:val="pl-c1"/>
          <w:rFonts w:ascii="Consolas" w:hAnsi="Consolas"/>
          <w:color w:val="005CC5"/>
          <w:sz w:val="18"/>
          <w:szCs w:val="18"/>
        </w:rPr>
        <w:t>0.37</w:t>
      </w:r>
      <w:r>
        <w:rPr>
          <w:rFonts w:ascii="Consolas" w:hAnsi="Consolas"/>
          <w:color w:val="24292E"/>
          <w:sz w:val="18"/>
          <w:szCs w:val="18"/>
          <w:shd w:val="clear" w:color="auto" w:fill="FFFFFF"/>
        </w:rPr>
        <w:t>,</w:t>
      </w:r>
      <w:r>
        <w:rPr>
          <w:rStyle w:val="pl-c1"/>
          <w:rFonts w:ascii="Consolas" w:hAnsi="Consolas"/>
          <w:color w:val="005CC5"/>
          <w:sz w:val="18"/>
          <w:szCs w:val="18"/>
        </w:rPr>
        <w:t>0.39</w:t>
      </w:r>
      <w:r>
        <w:rPr>
          <w:rFonts w:ascii="Consolas" w:hAnsi="Consolas"/>
          <w:color w:val="24292E"/>
          <w:sz w:val="18"/>
          <w:szCs w:val="18"/>
          <w:shd w:val="clear" w:color="auto" w:fill="FFFFFF"/>
        </w:rPr>
        <w:t>,</w:t>
      </w:r>
      <w:r>
        <w:rPr>
          <w:rStyle w:val="pl-c1"/>
          <w:rFonts w:ascii="Consolas" w:hAnsi="Consolas"/>
          <w:color w:val="005CC5"/>
          <w:sz w:val="18"/>
          <w:szCs w:val="18"/>
        </w:rPr>
        <w:t>0.41</w:t>
      </w:r>
      <w:r>
        <w:rPr>
          <w:rFonts w:ascii="Consolas" w:hAnsi="Consolas"/>
          <w:color w:val="24292E"/>
          <w:sz w:val="18"/>
          <w:szCs w:val="18"/>
          <w:shd w:val="clear" w:color="auto" w:fill="FFFFFF"/>
        </w:rPr>
        <w:t>,</w:t>
      </w:r>
      <w:r>
        <w:rPr>
          <w:rStyle w:val="pl-c1"/>
          <w:rFonts w:ascii="Consolas" w:hAnsi="Consolas"/>
          <w:color w:val="005CC5"/>
          <w:sz w:val="18"/>
          <w:szCs w:val="18"/>
        </w:rPr>
        <w:t>0.43</w:t>
      </w:r>
      <w:r>
        <w:rPr>
          <w:rFonts w:ascii="Consolas" w:hAnsi="Consolas"/>
          <w:color w:val="24292E"/>
          <w:sz w:val="18"/>
          <w:szCs w:val="18"/>
          <w:shd w:val="clear" w:color="auto" w:fill="FFFFFF"/>
        </w:rPr>
        <w:t>,</w:t>
      </w:r>
      <w:r>
        <w:rPr>
          <w:rStyle w:val="pl-c1"/>
          <w:rFonts w:ascii="Consolas" w:hAnsi="Consolas"/>
          <w:color w:val="005CC5"/>
          <w:sz w:val="18"/>
          <w:szCs w:val="18"/>
        </w:rPr>
        <w:t>0.45</w:t>
      </w:r>
      <w:r>
        <w:rPr>
          <w:rFonts w:ascii="Consolas" w:hAnsi="Consolas"/>
          <w:color w:val="24292E"/>
          <w:sz w:val="18"/>
          <w:szCs w:val="18"/>
          <w:shd w:val="clear" w:color="auto" w:fill="FFFFFF"/>
        </w:rPr>
        <w:t>,</w:t>
      </w:r>
      <w:r>
        <w:rPr>
          <w:rStyle w:val="pl-c1"/>
          <w:rFonts w:ascii="Consolas" w:hAnsi="Consolas"/>
          <w:color w:val="005CC5"/>
          <w:sz w:val="18"/>
          <w:szCs w:val="18"/>
        </w:rPr>
        <w:t>0.5</w:t>
      </w:r>
      <w:r>
        <w:rPr>
          <w:rFonts w:ascii="Consolas" w:hAnsi="Consolas"/>
          <w:color w:val="24292E"/>
          <w:sz w:val="18"/>
          <w:szCs w:val="18"/>
          <w:shd w:val="clear" w:color="auto" w:fill="FFFFFF"/>
        </w:rPr>
        <w:t>,</w:t>
      </w:r>
      <w:r>
        <w:rPr>
          <w:rStyle w:val="pl-c1"/>
          <w:rFonts w:ascii="Consolas" w:hAnsi="Consolas"/>
          <w:color w:val="005CC5"/>
          <w:sz w:val="18"/>
          <w:szCs w:val="18"/>
        </w:rPr>
        <w:t>0.6</w:t>
      </w:r>
      <w:r>
        <w:rPr>
          <w:rFonts w:ascii="Consolas" w:hAnsi="Consolas"/>
          <w:color w:val="24292E"/>
          <w:sz w:val="18"/>
          <w:szCs w:val="18"/>
          <w:shd w:val="clear" w:color="auto" w:fill="FFFFFF"/>
        </w:rPr>
        <w:t>,</w:t>
      </w:r>
      <w:r>
        <w:rPr>
          <w:rStyle w:val="pl-c1"/>
          <w:rFonts w:ascii="Consolas" w:hAnsi="Consolas"/>
          <w:color w:val="005CC5"/>
          <w:sz w:val="18"/>
          <w:szCs w:val="18"/>
        </w:rPr>
        <w:t>0.7</w:t>
      </w:r>
      <w:r>
        <w:rPr>
          <w:rFonts w:ascii="Consolas" w:hAnsi="Consolas"/>
          <w:color w:val="24292E"/>
          <w:sz w:val="18"/>
          <w:szCs w:val="18"/>
          <w:shd w:val="clear" w:color="auto" w:fill="FFFFFF"/>
        </w:rPr>
        <w:t>];</w:t>
      </w:r>
    </w:p>
    <w:p w14:paraId="2CA36C52" w14:textId="77777777" w:rsidR="006468B8" w:rsidRPr="00F91A96" w:rsidRDefault="00922C1F" w:rsidP="00E7603E">
      <w:pPr>
        <w:spacing w:line="360" w:lineRule="auto"/>
        <w:ind w:left="720"/>
        <w:jc w:val="both"/>
        <w:rPr>
          <w:rFonts w:ascii="Consolas" w:hAnsi="Consolas"/>
          <w:color w:val="24292E"/>
          <w:sz w:val="18"/>
          <w:shd w:val="clear" w:color="auto" w:fill="FFFFFF"/>
        </w:rPr>
      </w:pPr>
      <w:proofErr w:type="spellStart"/>
      <w:r>
        <w:rPr>
          <w:rFonts w:ascii="Consolas" w:hAnsi="Consolas"/>
          <w:color w:val="24292E"/>
          <w:sz w:val="18"/>
          <w:szCs w:val="18"/>
          <w:shd w:val="clear" w:color="auto" w:fill="FFFFFF"/>
        </w:rPr>
        <w:t>att</w:t>
      </w:r>
      <w:proofErr w:type="spellEnd"/>
      <w:r>
        <w:rPr>
          <w:rFonts w:ascii="Consolas" w:hAnsi="Consolas"/>
          <w:color w:val="24292E"/>
          <w:sz w:val="18"/>
          <w:szCs w:val="18"/>
          <w:shd w:val="clear" w:color="auto" w:fill="FFFFFF"/>
        </w:rPr>
        <w:t xml:space="preserve"> </w:t>
      </w:r>
      <w:r>
        <w:rPr>
          <w:rStyle w:val="pl-k"/>
          <w:rFonts w:ascii="Consolas" w:hAnsi="Consolas"/>
          <w:color w:val="D73A49"/>
          <w:sz w:val="18"/>
          <w:szCs w:val="18"/>
        </w:rPr>
        <w:t xml:space="preserve">= </w:t>
      </w:r>
      <w:r>
        <w:rPr>
          <w:rFonts w:ascii="Consolas" w:hAnsi="Consolas"/>
          <w:color w:val="24292E"/>
          <w:sz w:val="18"/>
          <w:szCs w:val="18"/>
          <w:shd w:val="clear" w:color="auto" w:fill="FFFFFF"/>
        </w:rPr>
        <w:t>[</w:t>
      </w:r>
      <w:r>
        <w:rPr>
          <w:rStyle w:val="pl-c1"/>
          <w:rFonts w:ascii="Consolas" w:hAnsi="Consolas"/>
          <w:color w:val="005CC5"/>
          <w:sz w:val="18"/>
          <w:szCs w:val="18"/>
        </w:rPr>
        <w:t>0.2</w:t>
      </w:r>
      <w:r>
        <w:rPr>
          <w:rFonts w:ascii="Consolas" w:hAnsi="Consolas"/>
          <w:color w:val="24292E"/>
          <w:sz w:val="18"/>
          <w:szCs w:val="18"/>
          <w:shd w:val="clear" w:color="auto" w:fill="FFFFFF"/>
        </w:rPr>
        <w:t>,</w:t>
      </w:r>
      <w:r>
        <w:rPr>
          <w:rStyle w:val="pl-c1"/>
          <w:rFonts w:ascii="Consolas" w:hAnsi="Consolas"/>
          <w:color w:val="005CC5"/>
          <w:sz w:val="18"/>
          <w:szCs w:val="18"/>
        </w:rPr>
        <w:t>0.4</w:t>
      </w:r>
      <w:r>
        <w:rPr>
          <w:rFonts w:ascii="Consolas" w:hAnsi="Consolas"/>
          <w:color w:val="24292E"/>
          <w:sz w:val="18"/>
          <w:szCs w:val="18"/>
          <w:shd w:val="clear" w:color="auto" w:fill="FFFFFF"/>
        </w:rPr>
        <w:t>,</w:t>
      </w:r>
      <w:r>
        <w:rPr>
          <w:rStyle w:val="pl-c1"/>
          <w:rFonts w:ascii="Consolas" w:hAnsi="Consolas"/>
          <w:color w:val="005CC5"/>
          <w:sz w:val="18"/>
          <w:szCs w:val="18"/>
        </w:rPr>
        <w:t>0.6</w:t>
      </w:r>
      <w:r>
        <w:rPr>
          <w:rFonts w:ascii="Consolas" w:hAnsi="Consolas"/>
          <w:color w:val="24292E"/>
          <w:sz w:val="18"/>
          <w:szCs w:val="18"/>
          <w:shd w:val="clear" w:color="auto" w:fill="FFFFFF"/>
        </w:rPr>
        <w:t>,</w:t>
      </w:r>
      <w:r>
        <w:rPr>
          <w:rStyle w:val="pl-c1"/>
          <w:rFonts w:ascii="Consolas" w:hAnsi="Consolas"/>
          <w:color w:val="005CC5"/>
          <w:sz w:val="18"/>
          <w:szCs w:val="18"/>
        </w:rPr>
        <w:t>0.8</w:t>
      </w:r>
      <w:r>
        <w:rPr>
          <w:rFonts w:ascii="Consolas" w:hAnsi="Consolas"/>
          <w:color w:val="24292E"/>
          <w:sz w:val="18"/>
          <w:szCs w:val="18"/>
          <w:shd w:val="clear" w:color="auto" w:fill="FFFFFF"/>
        </w:rPr>
        <w:t>,</w:t>
      </w:r>
      <w:r>
        <w:rPr>
          <w:rStyle w:val="pl-c1"/>
          <w:rFonts w:ascii="Consolas" w:hAnsi="Consolas"/>
          <w:color w:val="005CC5"/>
          <w:sz w:val="18"/>
          <w:szCs w:val="18"/>
        </w:rPr>
        <w:t>0.9</w:t>
      </w:r>
      <w:r>
        <w:rPr>
          <w:rFonts w:ascii="Consolas" w:hAnsi="Consolas"/>
          <w:color w:val="24292E"/>
          <w:sz w:val="18"/>
          <w:szCs w:val="18"/>
          <w:shd w:val="clear" w:color="auto" w:fill="FFFFFF"/>
        </w:rPr>
        <w:t>];</w:t>
      </w:r>
    </w:p>
    <w:p w14:paraId="2CA36C53" w14:textId="77777777" w:rsidR="006468B8" w:rsidRPr="00F91A96" w:rsidRDefault="00922C1F" w:rsidP="00E7603E">
      <w:pPr>
        <w:spacing w:line="360" w:lineRule="auto"/>
        <w:ind w:left="720"/>
        <w:jc w:val="both"/>
        <w:rPr>
          <w:rFonts w:ascii="Consolas" w:hAnsi="Consolas"/>
          <w:color w:val="24292E"/>
          <w:sz w:val="18"/>
          <w:shd w:val="clear" w:color="auto" w:fill="FFFFFF"/>
        </w:rPr>
      </w:pPr>
      <w:proofErr w:type="spellStart"/>
      <w:r>
        <w:rPr>
          <w:rFonts w:ascii="Consolas" w:hAnsi="Consolas"/>
          <w:color w:val="24292E"/>
          <w:sz w:val="18"/>
          <w:szCs w:val="18"/>
          <w:shd w:val="clear" w:color="auto" w:fill="FFFFFF"/>
        </w:rPr>
        <w:t>Psens</w:t>
      </w:r>
      <w:proofErr w:type="spellEnd"/>
      <w:r>
        <w:rPr>
          <w:rFonts w:ascii="Consolas" w:hAnsi="Consolas"/>
          <w:color w:val="24292E"/>
          <w:sz w:val="18"/>
          <w:szCs w:val="18"/>
          <w:shd w:val="clear" w:color="auto" w:fill="FFFFFF"/>
        </w:rPr>
        <w:t xml:space="preserve"> </w:t>
      </w:r>
      <w:r>
        <w:rPr>
          <w:rStyle w:val="pl-k"/>
          <w:rFonts w:ascii="Consolas" w:hAnsi="Consolas"/>
          <w:color w:val="D73A49"/>
          <w:sz w:val="18"/>
          <w:szCs w:val="18"/>
        </w:rPr>
        <w:t xml:space="preserve">= </w:t>
      </w:r>
      <w:r>
        <w:rPr>
          <w:rFonts w:ascii="Consolas" w:hAnsi="Consolas"/>
          <w:color w:val="24292E"/>
          <w:sz w:val="18"/>
          <w:szCs w:val="18"/>
          <w:shd w:val="clear" w:color="auto" w:fill="FFFFFF"/>
        </w:rPr>
        <w:t>[</w:t>
      </w:r>
      <w:r>
        <w:rPr>
          <w:rStyle w:val="pl-c1"/>
          <w:rFonts w:ascii="Consolas" w:hAnsi="Consolas"/>
          <w:color w:val="005CC5"/>
          <w:sz w:val="18"/>
          <w:szCs w:val="18"/>
        </w:rPr>
        <w:t>0.2</w:t>
      </w:r>
      <w:r>
        <w:rPr>
          <w:rFonts w:ascii="Consolas" w:hAnsi="Consolas"/>
          <w:color w:val="24292E"/>
          <w:sz w:val="18"/>
          <w:szCs w:val="18"/>
          <w:shd w:val="clear" w:color="auto" w:fill="FFFFFF"/>
        </w:rPr>
        <w:t>,</w:t>
      </w:r>
      <w:r>
        <w:rPr>
          <w:rStyle w:val="pl-c1"/>
          <w:rFonts w:ascii="Consolas" w:hAnsi="Consolas"/>
          <w:color w:val="005CC5"/>
          <w:sz w:val="18"/>
          <w:szCs w:val="18"/>
        </w:rPr>
        <w:t>0.4</w:t>
      </w:r>
      <w:r>
        <w:rPr>
          <w:rFonts w:ascii="Consolas" w:hAnsi="Consolas"/>
          <w:color w:val="24292E"/>
          <w:sz w:val="18"/>
          <w:szCs w:val="18"/>
          <w:shd w:val="clear" w:color="auto" w:fill="FFFFFF"/>
        </w:rPr>
        <w:t>,</w:t>
      </w:r>
      <w:r>
        <w:rPr>
          <w:rStyle w:val="pl-c1"/>
          <w:rFonts w:ascii="Consolas" w:hAnsi="Consolas"/>
          <w:color w:val="005CC5"/>
          <w:sz w:val="18"/>
          <w:szCs w:val="18"/>
        </w:rPr>
        <w:t>0.6</w:t>
      </w:r>
      <w:r>
        <w:rPr>
          <w:rFonts w:ascii="Consolas" w:hAnsi="Consolas"/>
          <w:color w:val="24292E"/>
          <w:sz w:val="18"/>
          <w:szCs w:val="18"/>
          <w:shd w:val="clear" w:color="auto" w:fill="FFFFFF"/>
        </w:rPr>
        <w:t>,</w:t>
      </w:r>
      <w:r>
        <w:rPr>
          <w:rStyle w:val="pl-c1"/>
          <w:rFonts w:ascii="Consolas" w:hAnsi="Consolas"/>
          <w:color w:val="005CC5"/>
          <w:sz w:val="18"/>
          <w:szCs w:val="18"/>
        </w:rPr>
        <w:t>0.8</w:t>
      </w:r>
      <w:r>
        <w:rPr>
          <w:rFonts w:ascii="Consolas" w:hAnsi="Consolas"/>
          <w:color w:val="24292E"/>
          <w:sz w:val="18"/>
          <w:szCs w:val="18"/>
          <w:shd w:val="clear" w:color="auto" w:fill="FFFFFF"/>
        </w:rPr>
        <w:t>].</w:t>
      </w:r>
    </w:p>
    <w:p w14:paraId="2CA36C54" w14:textId="5D660CF4" w:rsidR="006468B8" w:rsidRDefault="00922C1F" w:rsidP="00E7603E">
      <w:pPr>
        <w:spacing w:line="360" w:lineRule="auto"/>
        <w:jc w:val="both"/>
        <w:rPr>
          <w:iCs/>
        </w:rPr>
      </w:pPr>
      <w:r>
        <w:t xml:space="preserve">Once with control over the simulators, </w:t>
      </w:r>
      <w:r w:rsidR="00783DE1">
        <w:t>I</w:t>
      </w:r>
      <w:r>
        <w:t xml:space="preserve"> generated activity to apply Ganger Causality. For pharynx, </w:t>
      </w:r>
      <w:r w:rsidR="00783DE1">
        <w:t>I</w:t>
      </w:r>
      <w:r>
        <w:t xml:space="preserve"> gathered 100</w:t>
      </w:r>
      <w:r w:rsidR="00FF1FAA">
        <w:t>,</w:t>
      </w:r>
      <w:r>
        <w:t xml:space="preserve">000 timesteps of network activity simulation (parameters: </w:t>
      </w:r>
      <w:r>
        <w:rPr>
          <w:i/>
          <w:iCs/>
        </w:rPr>
        <w:t>RI</w:t>
      </w:r>
      <w:r w:rsidR="00FF1FAA">
        <w:rPr>
          <w:i/>
          <w:iCs/>
        </w:rPr>
        <w:t xml:space="preserve"> </w:t>
      </w:r>
      <w:r w:rsidR="2FD5B8AF">
        <w:t>=</w:t>
      </w:r>
      <w:r w:rsidR="00FF1FAA">
        <w:t xml:space="preserve"> </w:t>
      </w:r>
      <w:r>
        <w:t xml:space="preserve">0.4, </w:t>
      </w:r>
      <w:r>
        <w:rPr>
          <w:i/>
          <w:iCs/>
        </w:rPr>
        <w:t>c</w:t>
      </w:r>
      <w:r w:rsidR="00FF1FAA">
        <w:rPr>
          <w:i/>
          <w:iCs/>
        </w:rPr>
        <w:t xml:space="preserve"> </w:t>
      </w:r>
      <w:r w:rsidR="2FD5B8AF">
        <w:t>=</w:t>
      </w:r>
      <w:r w:rsidR="00FF1FAA">
        <w:t xml:space="preserve"> </w:t>
      </w:r>
      <w:r>
        <w:t xml:space="preserve">0.5, </w:t>
      </w:r>
      <w:proofErr w:type="spellStart"/>
      <w:r>
        <w:rPr>
          <w:i/>
          <w:iCs/>
        </w:rPr>
        <w:t>att</w:t>
      </w:r>
      <w:proofErr w:type="spellEnd"/>
      <w:r w:rsidR="00FF1FAA">
        <w:rPr>
          <w:i/>
          <w:iCs/>
        </w:rPr>
        <w:t xml:space="preserve"> </w:t>
      </w:r>
      <w:r w:rsidR="2FD5B8AF">
        <w:t>=</w:t>
      </w:r>
      <w:r w:rsidR="00FF1FAA">
        <w:t xml:space="preserve"> </w:t>
      </w:r>
      <w:r>
        <w:t xml:space="preserve">0.5, </w:t>
      </w:r>
      <w:r w:rsidR="00FF1FAA">
        <w:br/>
      </w:r>
      <w:proofErr w:type="spellStart"/>
      <w:r>
        <w:rPr>
          <w:i/>
          <w:iCs/>
        </w:rPr>
        <w:t>Psens</w:t>
      </w:r>
      <w:proofErr w:type="spellEnd"/>
      <w:r w:rsidR="00FF1FAA">
        <w:rPr>
          <w:i/>
          <w:iCs/>
        </w:rPr>
        <w:t xml:space="preserve"> </w:t>
      </w:r>
      <w:r w:rsidR="2FD5B8AF">
        <w:t>=</w:t>
      </w:r>
      <w:r w:rsidR="00FF1FAA">
        <w:t xml:space="preserve"> </w:t>
      </w:r>
      <w:r>
        <w:t>0.5), for somatic, 50</w:t>
      </w:r>
      <w:r w:rsidR="00FF1FAA">
        <w:t>,</w:t>
      </w:r>
      <w:r>
        <w:t xml:space="preserve">000 timesteps (parameters: </w:t>
      </w:r>
      <w:r>
        <w:rPr>
          <w:i/>
          <w:iCs/>
        </w:rPr>
        <w:t>RI</w:t>
      </w:r>
      <w:r w:rsidR="00FF1FAA">
        <w:rPr>
          <w:i/>
          <w:iCs/>
        </w:rPr>
        <w:t xml:space="preserve"> </w:t>
      </w:r>
      <w:r w:rsidR="2FD5B8AF">
        <w:t>=</w:t>
      </w:r>
      <w:r w:rsidR="00FF1FAA">
        <w:t xml:space="preserve"> </w:t>
      </w:r>
      <w:r>
        <w:t xml:space="preserve">0.4, </w:t>
      </w:r>
      <w:r>
        <w:rPr>
          <w:i/>
          <w:iCs/>
        </w:rPr>
        <w:t>c</w:t>
      </w:r>
      <w:r w:rsidR="00FF1FAA">
        <w:rPr>
          <w:i/>
          <w:iCs/>
        </w:rPr>
        <w:t xml:space="preserve"> </w:t>
      </w:r>
      <w:r w:rsidR="2FD5B8AF">
        <w:t>=</w:t>
      </w:r>
      <w:r w:rsidR="00FF1FAA">
        <w:t xml:space="preserve"> </w:t>
      </w:r>
      <w:r>
        <w:t xml:space="preserve">0.38, </w:t>
      </w:r>
      <w:proofErr w:type="spellStart"/>
      <w:r>
        <w:rPr>
          <w:i/>
          <w:iCs/>
        </w:rPr>
        <w:t>att</w:t>
      </w:r>
      <w:proofErr w:type="spellEnd"/>
      <w:r w:rsidR="00FF1FAA">
        <w:rPr>
          <w:i/>
          <w:iCs/>
        </w:rPr>
        <w:t xml:space="preserve"> </w:t>
      </w:r>
      <w:r w:rsidR="2FD5B8AF">
        <w:t>=</w:t>
      </w:r>
      <w:r w:rsidR="00FF1FAA">
        <w:t xml:space="preserve"> </w:t>
      </w:r>
      <w:r>
        <w:t xml:space="preserve">0.3, </w:t>
      </w:r>
      <w:proofErr w:type="spellStart"/>
      <w:r>
        <w:rPr>
          <w:i/>
          <w:iCs/>
        </w:rPr>
        <w:t>Psens</w:t>
      </w:r>
      <w:proofErr w:type="spellEnd"/>
      <w:r w:rsidR="00FF1FAA">
        <w:rPr>
          <w:i/>
          <w:iCs/>
        </w:rPr>
        <w:t xml:space="preserve"> </w:t>
      </w:r>
      <w:r w:rsidR="2FD5B8AF">
        <w:t>=</w:t>
      </w:r>
      <w:r w:rsidR="00FF1FAA">
        <w:t xml:space="preserve"> </w:t>
      </w:r>
      <w:r>
        <w:t>0.5).</w:t>
      </w:r>
    </w:p>
    <w:p w14:paraId="2CA36C55" w14:textId="77777777" w:rsidR="006468B8" w:rsidRPr="009E1574" w:rsidRDefault="006468B8" w:rsidP="00E7603E">
      <w:pPr>
        <w:spacing w:line="360" w:lineRule="auto"/>
        <w:ind w:left="720"/>
        <w:jc w:val="both"/>
        <w:rPr>
          <w:rFonts w:ascii="Consolas" w:hAnsi="Consolas"/>
          <w:color w:val="24292E"/>
          <w:sz w:val="18"/>
          <w:shd w:val="clear" w:color="auto" w:fill="FFFFFF"/>
        </w:rPr>
      </w:pPr>
    </w:p>
    <w:p w14:paraId="2CA36C56" w14:textId="77777777" w:rsidR="006468B8" w:rsidRDefault="00922C1F" w:rsidP="00E7603E">
      <w:pPr>
        <w:pStyle w:val="Heading2"/>
        <w:spacing w:line="360" w:lineRule="auto"/>
        <w:jc w:val="both"/>
        <w:rPr>
          <w:i/>
        </w:rPr>
      </w:pPr>
      <w:bookmarkStart w:id="40" w:name="_Toc16095104"/>
      <w:r>
        <w:rPr>
          <w:i/>
        </w:rPr>
        <w:t>Granger Causality Analysis</w:t>
      </w:r>
      <w:bookmarkEnd w:id="40"/>
      <w:r>
        <w:rPr>
          <w:i/>
        </w:rPr>
        <w:t xml:space="preserve"> </w:t>
      </w:r>
    </w:p>
    <w:p w14:paraId="2CA36C57" w14:textId="762B3BEA" w:rsidR="006468B8" w:rsidRDefault="00922C1F" w:rsidP="00E7603E">
      <w:pPr>
        <w:spacing w:line="360" w:lineRule="auto"/>
        <w:jc w:val="both"/>
        <w:rPr>
          <w:iCs/>
        </w:rPr>
      </w:pPr>
      <w:r>
        <w:rPr>
          <w:iCs/>
        </w:rPr>
        <w:t xml:space="preserve">To extract the functional connectivity network from simulated activity, </w:t>
      </w:r>
      <w:r w:rsidR="00783DE1">
        <w:rPr>
          <w:iCs/>
        </w:rPr>
        <w:t>I</w:t>
      </w:r>
      <w:r>
        <w:rPr>
          <w:iCs/>
        </w:rPr>
        <w:t xml:space="preserve"> used MATLAB R2018a implementing an algorithm designed and coded by </w:t>
      </w:r>
      <w:r>
        <w:fldChar w:fldCharType="begin" w:fldLock="1"/>
      </w:r>
      <w:r>
        <w:instrText>ADDIN CSL_CITATION {"citationItems":[{"id":"ITEM-1","itemData":{"DOI":"10.1371/journal.pcbi.1001110","ISSN":"1553-7358","abstract":"The ability to identify directional interactions that occur among multiple neurons in the brain is crucial to an understanding of how groups of neurons cooperate in order to generate specific brain functions. However, an optimal method of assessing these interactions has not been established. Granger causality has proven to be an effective method for the analysis of the directional interactions between multiple sets of continuous-valued data, but cannot be applied to neural spike train recordings due to their discrete nature. This paper proposes a point process framework that enables Granger causality to be applied to point process data such as neural spike trains. The proposed framework uses the point process likelihood function to relate a neuron's spiking probability to possible covariates, such as its own spiking history and the concurrent activity of simultaneously recorded neurons. Granger causality is assessed based on the relative reduction of the point process likelihood of one neuron obtained excluding one of its covariates compared to the likelihood obtained using all of its covariates. The method was tested on simulated data, and then applied to neural activity recorded from the primary motor cortex (MI) of a Felis catus subject. The interactions present in the simulated data were predicted with a high degree of accuracy, and when applied to the real neural data, the proposed method identified causal relationships between many of the recorded neurons. This paper proposes a novel method that successfully applies Granger causality to point process data, and has the potential to provide unique physiological insights when applied to neural spike trains.","author":[{"dropping-particle":"","family":"Kim","given":"Sanggyun","non-dropping-particle":"","parse-names":false,"suffix":""},{"dropping-particle":"","family":"Putrino","given":"David","non-dropping-particle":"","parse-names":false,"suffix":""},{"dropping-particle":"","family":"Ghosh","given":"Soumya","non-dropping-particle":"","parse-names":false,"suffix":""},{"dropping-particle":"","family":"Brown","given":"Emery N","non-dropping-particle":"","parse-names":false,"suffix":""}],"container-title":"PLoS Computational Biology","editor":[{"dropping-particle":"","family":"Friston","given":"Karl J.","non-dropping-particle":"","parse-names":false,"suffix":""}],"id":"ITEM-1","issue":"3","issued":{"date-parts":[["2011","3","24"]]},"page":"e1001110","title":"A Granger Causality Measure for Point Process Models of Ensemble Neural Spiking Activity","type":"article-journal","volume":"7"},"uris":["http://www.mendeley.com/documents/?uuid=c24b935f-694e-4892-978c-61d8f484d6fd"]}],"mendeley":{"formattedCitation":"(Kim, Putrino, Ghosh, &amp; Brown, 2011)","manualFormatting":"Kim, Putrino, Ghosh, &amp; Brown (2011)","plainTextFormattedCitation":"(Kim, Putrino, Ghosh, &amp; Brown, 2011)","previouslyFormattedCitation":"(Kim, Putrino, Ghosh, &amp; Brown, 2011)"},"properties":{"noteIndex":0},"schema":"https://github.com/citation-style-language/schema/raw/master/csl-citation.json"}</w:instrText>
      </w:r>
      <w:r>
        <w:fldChar w:fldCharType="separate"/>
      </w:r>
      <w:bookmarkStart w:id="41" w:name="Bookmark28"/>
      <w:r>
        <w:rPr>
          <w:iCs/>
          <w:noProof/>
        </w:rPr>
        <w:t>Kim, Putrino, Ghosh, &amp; Brown (2011)</w:t>
      </w:r>
      <w:r>
        <w:fldChar w:fldCharType="end"/>
      </w:r>
      <w:bookmarkEnd w:id="41"/>
      <w:r>
        <w:rPr>
          <w:iCs/>
        </w:rPr>
        <w:t>. It executes a Granger Causality analysis over Point Process models fitted to predict spiking of a single target neuron.</w:t>
      </w:r>
    </w:p>
    <w:p w14:paraId="2CA36C58" w14:textId="561B6328" w:rsidR="006468B8" w:rsidRDefault="00922C1F" w:rsidP="00E7603E">
      <w:pPr>
        <w:spacing w:line="360" w:lineRule="auto"/>
        <w:jc w:val="both"/>
        <w:rPr>
          <w:iCs/>
        </w:rPr>
      </w:pPr>
      <w:r>
        <w:rPr>
          <w:iCs/>
        </w:rPr>
        <w:t xml:space="preserve">A point process is a sequence of discrete events that happen in a time space. Neural activity can be viewed from this perspective. Point process modelling consists in fitting generalized linear models (logistic regression; Eq. 3) with a parameter per trigger neuron and per timestep of history to calculate the likelihood of a target neuron’s activation in a specific timepoint </w:t>
      </w:r>
      <w:r>
        <w:t>(alternative models, M</w:t>
      </w:r>
      <w:r>
        <w:rPr>
          <w:vertAlign w:val="subscript"/>
        </w:rPr>
        <w:t>1</w:t>
      </w:r>
      <w:r>
        <w:t>)</w:t>
      </w:r>
      <w:r>
        <w:rPr>
          <w:iCs/>
        </w:rPr>
        <w:t xml:space="preserve">. The algorithm generates several models with different history time extensions to compare between their throughput with Akaike criterion, choosing the optimal one. </w:t>
      </w:r>
      <w:r w:rsidR="00783DE1">
        <w:rPr>
          <w:iCs/>
        </w:rPr>
        <w:t>I</w:t>
      </w:r>
      <w:r>
        <w:rPr>
          <w:iCs/>
        </w:rPr>
        <w:t xml:space="preserve"> calculated 10 different history time extensions ranging from 2 to 20 timesteps of history. Each of these models offer a measure of target neuron activation’s likelihood as a function of other neurons’ activity history. </w:t>
      </w:r>
    </w:p>
    <w:p w14:paraId="7781BF11" w14:textId="77777777" w:rsidR="006B66E6" w:rsidRDefault="003C773A" w:rsidP="00E7603E">
      <w:pPr>
        <w:spacing w:line="360" w:lineRule="auto"/>
        <w:jc w:val="both"/>
        <w:rPr>
          <w:iCs/>
        </w:rPr>
      </w:pPr>
      <w:r w:rsidRPr="003C773A">
        <w:rPr>
          <w:iCs/>
          <w:noProof/>
        </w:rPr>
        <mc:AlternateContent>
          <mc:Choice Requires="wps">
            <w:drawing>
              <wp:anchor distT="0" distB="0" distL="114300" distR="114300" simplePos="0" relativeHeight="251658240" behindDoc="0" locked="0" layoutInCell="1" allowOverlap="1" wp14:anchorId="478BD5E7" wp14:editId="4FE6DA33">
                <wp:simplePos x="0" y="0"/>
                <wp:positionH relativeFrom="margin">
                  <wp:align>center</wp:align>
                </wp:positionH>
                <wp:positionV relativeFrom="paragraph">
                  <wp:posOffset>107803</wp:posOffset>
                </wp:positionV>
                <wp:extent cx="6324424" cy="298415"/>
                <wp:effectExtent l="0" t="0" r="0" b="0"/>
                <wp:wrapNone/>
                <wp:docPr id="103" name="TextBox 2"/>
                <wp:cNvGraphicFramePr/>
                <a:graphic xmlns:a="http://schemas.openxmlformats.org/drawingml/2006/main">
                  <a:graphicData uri="http://schemas.microsoft.com/office/word/2010/wordprocessingShape">
                    <wps:wsp>
                      <wps:cNvSpPr txBox="1"/>
                      <wps:spPr>
                        <a:xfrm>
                          <a:off x="0" y="0"/>
                          <a:ext cx="6324424" cy="298415"/>
                        </a:xfrm>
                        <a:prstGeom prst="rect">
                          <a:avLst/>
                        </a:prstGeom>
                        <a:noFill/>
                      </wps:spPr>
                      <wps:txbx>
                        <w:txbxContent>
                          <w:p w14:paraId="3B7E7C44" w14:textId="77777777" w:rsidR="00046E8E" w:rsidRPr="003C773A" w:rsidRDefault="00046E8E" w:rsidP="003C773A">
                            <w:pPr>
                              <w:jc w:val="center"/>
                              <w:rPr>
                                <w:sz w:val="18"/>
                                <w:szCs w:val="18"/>
                              </w:rPr>
                            </w:pPr>
                            <m:oMathPara>
                              <m:oMathParaPr>
                                <m:jc m:val="center"/>
                              </m:oMathParaPr>
                              <m:oMath>
                                <m:r>
                                  <w:rPr>
                                    <w:rFonts w:ascii="Cambria Math" w:hAnsi="Cambria Math"/>
                                    <w:color w:val="000000" w:themeColor="text1"/>
                                    <w:kern w:val="24"/>
                                    <w:sz w:val="24"/>
                                    <w:szCs w:val="24"/>
                                    <w:lang w:val="es-ES"/>
                                  </w:rPr>
                                  <m:t>Eq. 3             logit(y)</m:t>
                                </m:r>
                                <m:r>
                                  <m:rPr>
                                    <m:sty m:val="p"/>
                                  </m:rPr>
                                  <w:rPr>
                                    <w:rFonts w:ascii="Cambria Math" w:hAnsi="Cambria Math"/>
                                    <w:color w:val="000000" w:themeColor="text1"/>
                                    <w:kern w:val="24"/>
                                    <w:sz w:val="24"/>
                                    <w:szCs w:val="24"/>
                                  </w:rPr>
                                  <m:t>=</m:t>
                                </m:r>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sz w:val="24"/>
                                        <w:szCs w:val="24"/>
                                      </w:rPr>
                                      <m:t>β</m:t>
                                    </m:r>
                                  </m:e>
                                  <m:sub>
                                    <m:r>
                                      <m:rPr>
                                        <m:sty m:val="p"/>
                                      </m:rPr>
                                      <w:rPr>
                                        <w:rFonts w:ascii="Cambria Math" w:hAnsi="Cambria Math"/>
                                        <w:color w:val="000000" w:themeColor="text1"/>
                                        <w:kern w:val="24"/>
                                        <w:sz w:val="24"/>
                                        <w:szCs w:val="24"/>
                                      </w:rPr>
                                      <m:t>0</m:t>
                                    </m:r>
                                  </m:sub>
                                </m:sSub>
                                <m:r>
                                  <m:rPr>
                                    <m:sty m:val="p"/>
                                  </m:rPr>
                                  <w:rPr>
                                    <w:rFonts w:ascii="Cambria Math" w:hAnsi="Cambria Math"/>
                                    <w:color w:val="000000" w:themeColor="text1"/>
                                    <w:kern w:val="24"/>
                                    <w:sz w:val="24"/>
                                    <w:szCs w:val="24"/>
                                  </w:rPr>
                                  <m:t>+</m:t>
                                </m:r>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sz w:val="24"/>
                                        <w:szCs w:val="24"/>
                                      </w:rPr>
                                      <m:t>β</m:t>
                                    </m:r>
                                  </m:e>
                                  <m:sub>
                                    <m:r>
                                      <m:rPr>
                                        <m:sty m:val="p"/>
                                      </m:rPr>
                                      <w:rPr>
                                        <w:rFonts w:ascii="Cambria Math" w:hAnsi="Cambria Math"/>
                                        <w:color w:val="000000" w:themeColor="text1"/>
                                        <w:kern w:val="24"/>
                                        <w:sz w:val="24"/>
                                        <w:szCs w:val="24"/>
                                      </w:rPr>
                                      <m:t>1</m:t>
                                    </m:r>
                                  </m:sub>
                                </m:sSub>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sz w:val="24"/>
                                        <w:szCs w:val="24"/>
                                      </w:rPr>
                                      <m:t>x</m:t>
                                    </m:r>
                                  </m:e>
                                  <m:sub>
                                    <m:r>
                                      <m:rPr>
                                        <m:sty m:val="p"/>
                                      </m:rPr>
                                      <w:rPr>
                                        <w:rFonts w:ascii="Cambria Math" w:hAnsi="Cambria Math"/>
                                        <w:color w:val="000000" w:themeColor="text1"/>
                                        <w:kern w:val="24"/>
                                        <w:sz w:val="24"/>
                                        <w:szCs w:val="24"/>
                                      </w:rPr>
                                      <m:t>1</m:t>
                                    </m:r>
                                  </m:sub>
                                </m:sSub>
                                <m:r>
                                  <m:rPr>
                                    <m:sty m:val="p"/>
                                  </m:rPr>
                                  <w:rPr>
                                    <w:rFonts w:ascii="Cambria Math" w:hAnsi="Cambria Math"/>
                                    <w:color w:val="000000" w:themeColor="text1"/>
                                    <w:kern w:val="24"/>
                                    <w:sz w:val="24"/>
                                    <w:szCs w:val="24"/>
                                  </w:rPr>
                                  <m:t>+</m:t>
                                </m:r>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sz w:val="24"/>
                                        <w:szCs w:val="24"/>
                                      </w:rPr>
                                      <m:t>β</m:t>
                                    </m:r>
                                  </m:e>
                                  <m:sub>
                                    <m:r>
                                      <m:rPr>
                                        <m:sty m:val="p"/>
                                      </m:rPr>
                                      <w:rPr>
                                        <w:rFonts w:ascii="Cambria Math" w:hAnsi="Cambria Math"/>
                                        <w:color w:val="000000" w:themeColor="text1"/>
                                        <w:kern w:val="24"/>
                                        <w:sz w:val="24"/>
                                        <w:szCs w:val="24"/>
                                      </w:rPr>
                                      <m:t>2</m:t>
                                    </m:r>
                                  </m:sub>
                                </m:sSub>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sz w:val="24"/>
                                        <w:szCs w:val="24"/>
                                      </w:rPr>
                                      <m:t>x</m:t>
                                    </m:r>
                                  </m:e>
                                  <m:sub>
                                    <m:r>
                                      <m:rPr>
                                        <m:sty m:val="p"/>
                                      </m:rPr>
                                      <w:rPr>
                                        <w:rFonts w:ascii="Cambria Math" w:hAnsi="Cambria Math"/>
                                        <w:color w:val="000000" w:themeColor="text1"/>
                                        <w:kern w:val="24"/>
                                        <w:sz w:val="24"/>
                                        <w:szCs w:val="24"/>
                                      </w:rPr>
                                      <m:t>2</m:t>
                                    </m:r>
                                  </m:sub>
                                </m:sSub>
                                <m:r>
                                  <m:rPr>
                                    <m:sty m:val="p"/>
                                  </m:rPr>
                                  <w:rPr>
                                    <w:rFonts w:ascii="Cambria Math" w:hAnsi="Cambria Math"/>
                                    <w:color w:val="000000" w:themeColor="text1"/>
                                    <w:kern w:val="24"/>
                                    <w:sz w:val="24"/>
                                    <w:szCs w:val="24"/>
                                  </w:rPr>
                                  <m:t>+</m:t>
                                </m:r>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sz w:val="24"/>
                                        <w:szCs w:val="24"/>
                                      </w:rPr>
                                      <m:t>β</m:t>
                                    </m:r>
                                  </m:e>
                                  <m:sub>
                                    <m:r>
                                      <m:rPr>
                                        <m:sty m:val="p"/>
                                      </m:rPr>
                                      <w:rPr>
                                        <w:rFonts w:ascii="Cambria Math" w:hAnsi="Cambria Math"/>
                                        <w:color w:val="000000" w:themeColor="text1"/>
                                        <w:kern w:val="24"/>
                                        <w:sz w:val="24"/>
                                        <w:szCs w:val="24"/>
                                      </w:rPr>
                                      <m:t>3</m:t>
                                    </m:r>
                                  </m:sub>
                                </m:sSub>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sz w:val="24"/>
                                        <w:szCs w:val="24"/>
                                      </w:rPr>
                                      <m:t>x</m:t>
                                    </m:r>
                                  </m:e>
                                  <m:sub>
                                    <m:r>
                                      <m:rPr>
                                        <m:sty m:val="p"/>
                                      </m:rPr>
                                      <w:rPr>
                                        <w:rFonts w:ascii="Cambria Math" w:hAnsi="Cambria Math"/>
                                        <w:color w:val="000000" w:themeColor="text1"/>
                                        <w:kern w:val="24"/>
                                        <w:sz w:val="24"/>
                                        <w:szCs w:val="24"/>
                                      </w:rPr>
                                      <m:t>3</m:t>
                                    </m:r>
                                  </m:sub>
                                </m:sSub>
                                <m:r>
                                  <m:rPr>
                                    <m:sty m:val="p"/>
                                  </m:rPr>
                                  <w:rPr>
                                    <w:rFonts w:ascii="Cambria Math" w:hAnsi="Cambria Math"/>
                                    <w:color w:val="000000" w:themeColor="text1"/>
                                    <w:kern w:val="24"/>
                                    <w:sz w:val="24"/>
                                    <w:szCs w:val="24"/>
                                  </w:rPr>
                                  <m:t>+</m:t>
                                </m:r>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sz w:val="24"/>
                                        <w:szCs w:val="24"/>
                                      </w:rPr>
                                      <m:t>β</m:t>
                                    </m:r>
                                  </m:e>
                                  <m:sub>
                                    <m:r>
                                      <w:rPr>
                                        <w:rFonts w:ascii="Cambria Math" w:hAnsi="Cambria Math"/>
                                        <w:color w:val="000000" w:themeColor="text1"/>
                                        <w:kern w:val="24"/>
                                        <w:sz w:val="24"/>
                                        <w:szCs w:val="24"/>
                                        <w:lang w:val="es-ES"/>
                                      </w:rPr>
                                      <m:t>4</m:t>
                                    </m:r>
                                  </m:sub>
                                </m:sSub>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sz w:val="24"/>
                                        <w:szCs w:val="24"/>
                                      </w:rPr>
                                      <m:t>x</m:t>
                                    </m:r>
                                  </m:e>
                                  <m:sub>
                                    <m:r>
                                      <m:rPr>
                                        <m:sty m:val="p"/>
                                      </m:rPr>
                                      <w:rPr>
                                        <w:rFonts w:ascii="Cambria Math" w:hAnsi="Cambria Math"/>
                                        <w:color w:val="000000" w:themeColor="text1"/>
                                        <w:kern w:val="24"/>
                                        <w:sz w:val="24"/>
                                        <w:szCs w:val="24"/>
                                      </w:rPr>
                                      <m:t>4</m:t>
                                    </m:r>
                                  </m:sub>
                                </m:sSub>
                                <m:r>
                                  <w:rPr>
                                    <w:rFonts w:ascii="Cambria Math" w:hAnsi="Cambria Math"/>
                                    <w:color w:val="000000" w:themeColor="text1"/>
                                    <w:kern w:val="24"/>
                                    <w:sz w:val="24"/>
                                    <w:szCs w:val="24"/>
                                    <w:lang w:val="es-ES"/>
                                  </w:rPr>
                                  <m:t>+</m:t>
                                </m:r>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sz w:val="24"/>
                                        <w:szCs w:val="24"/>
                                      </w:rPr>
                                      <m:t>β</m:t>
                                    </m:r>
                                  </m:e>
                                  <m:sub>
                                    <m:r>
                                      <w:rPr>
                                        <w:rFonts w:ascii="Cambria Math" w:hAnsi="Cambria Math"/>
                                        <w:color w:val="000000" w:themeColor="text1"/>
                                        <w:kern w:val="24"/>
                                        <w:sz w:val="24"/>
                                        <w:szCs w:val="24"/>
                                        <w:lang w:val="es-ES"/>
                                      </w:rPr>
                                      <m:t>5</m:t>
                                    </m:r>
                                  </m:sub>
                                </m:sSub>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sz w:val="24"/>
                                        <w:szCs w:val="24"/>
                                      </w:rPr>
                                      <m:t>x</m:t>
                                    </m:r>
                                  </m:e>
                                  <m:sub>
                                    <m:r>
                                      <m:rPr>
                                        <m:sty m:val="p"/>
                                      </m:rPr>
                                      <w:rPr>
                                        <w:rFonts w:ascii="Cambria Math" w:hAnsi="Cambria Math"/>
                                        <w:color w:val="000000" w:themeColor="text1"/>
                                        <w:kern w:val="24"/>
                                        <w:sz w:val="24"/>
                                        <w:szCs w:val="24"/>
                                        <w:lang w:val="es-ES"/>
                                      </w:rPr>
                                      <m:t>5</m:t>
                                    </m:r>
                                  </m:sub>
                                </m:sSub>
                                <m:r>
                                  <w:rPr>
                                    <w:rFonts w:ascii="Cambria Math" w:hAnsi="Cambria Math"/>
                                    <w:color w:val="000000" w:themeColor="text1"/>
                                    <w:kern w:val="24"/>
                                    <w:sz w:val="24"/>
                                    <w:szCs w:val="24"/>
                                    <w:lang w:val="es-ES"/>
                                  </w:rPr>
                                  <m:t>+</m:t>
                                </m:r>
                                <m:r>
                                  <m:rPr>
                                    <m:sty m:val="p"/>
                                  </m:rPr>
                                  <w:rPr>
                                    <w:rFonts w:ascii="Cambria Math" w:hAnsi="Cambria Math"/>
                                    <w:color w:val="000000" w:themeColor="text1"/>
                                    <w:kern w:val="24"/>
                                    <w:sz w:val="24"/>
                                    <w:szCs w:val="24"/>
                                  </w:rPr>
                                  <m:t>…</m:t>
                                </m:r>
                                <m:r>
                                  <m:rPr>
                                    <m:sty m:val="p"/>
                                  </m:rPr>
                                  <w:rPr>
                                    <w:rFonts w:ascii="Cambria Math" w:hAnsi="Cambria Math"/>
                                    <w:color w:val="000000" w:themeColor="text1"/>
                                    <w:kern w:val="24"/>
                                    <w:sz w:val="24"/>
                                    <w:szCs w:val="24"/>
                                    <w:lang w:val="es-ES"/>
                                  </w:rPr>
                                  <m:t>+</m:t>
                                </m:r>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sz w:val="24"/>
                                        <w:szCs w:val="24"/>
                                      </w:rPr>
                                      <m:t>β</m:t>
                                    </m:r>
                                  </m:e>
                                  <m:sub>
                                    <m:r>
                                      <w:rPr>
                                        <w:rFonts w:ascii="Cambria Math" w:hAnsi="Cambria Math"/>
                                        <w:color w:val="000000" w:themeColor="text1"/>
                                        <w:kern w:val="24"/>
                                        <w:sz w:val="24"/>
                                        <w:szCs w:val="24"/>
                                      </w:rPr>
                                      <m:t>p</m:t>
                                    </m:r>
                                  </m:sub>
                                </m:sSub>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sz w:val="24"/>
                                        <w:szCs w:val="24"/>
                                      </w:rPr>
                                      <m:t>x</m:t>
                                    </m:r>
                                  </m:e>
                                  <m:sub>
                                    <m:r>
                                      <w:rPr>
                                        <w:rFonts w:ascii="Cambria Math" w:hAnsi="Cambria Math"/>
                                        <w:color w:val="000000" w:themeColor="text1"/>
                                        <w:kern w:val="24"/>
                                        <w:sz w:val="24"/>
                                        <w:szCs w:val="24"/>
                                      </w:rPr>
                                      <m:t>p</m:t>
                                    </m:r>
                                  </m:sub>
                                </m:sSub>
                              </m:oMath>
                            </m:oMathPara>
                          </w:p>
                        </w:txbxContent>
                      </wps:txbx>
                      <wps:bodyPr wrap="none" lIns="0" tIns="0" rIns="0" bIns="0" rtlCol="0">
                        <a:spAutoFit/>
                      </wps:bodyPr>
                    </wps:wsp>
                  </a:graphicData>
                </a:graphic>
              </wp:anchor>
            </w:drawing>
          </mc:Choice>
          <mc:Fallback>
            <w:pict>
              <v:shapetype w14:anchorId="478BD5E7" id="_x0000_t202" coordsize="21600,21600" o:spt="202" path="m,l,21600r21600,l21600,xe">
                <v:stroke joinstyle="miter"/>
                <v:path gradientshapeok="t" o:connecttype="rect"/>
              </v:shapetype>
              <v:shape id="TextBox 2" o:spid="_x0000_s1026" type="#_x0000_t202" style="position:absolute;left:0;text-align:left;margin-left:0;margin-top:8.5pt;width:498pt;height:23.5pt;z-index:25165824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" filled="f" stroked="f">
                <v:textbox style="mso-fit-shape-to-text:t" inset="0,0,0,0">
                  <w:txbxContent>
                    <w:p w14:paraId="3B7E7C44" w14:textId="77777777" w:rsidR="00046E8E" w:rsidRPr="003C773A" w:rsidRDefault="00046E8E" w:rsidP="003C773A">
                      <w:pPr>
                        <w:jc w:val="center"/>
                        <w:rPr>
                          <w:sz w:val="18"/>
                          <w:szCs w:val="18"/>
                        </w:rPr>
                      </w:pPr>
                      <m:oMathPara>
                        <m:oMathParaPr>
                          <m:jc m:val="center"/>
                        </m:oMathParaPr>
                        <m:oMath>
                          <m:r>
                            <w:rPr>
                              <w:rFonts w:ascii="Cambria Math" w:hAnsi="Cambria Math"/>
                              <w:color w:val="000000" w:themeColor="text1"/>
                              <w:kern w:val="24"/>
                              <w:sz w:val="24"/>
                              <w:szCs w:val="24"/>
                              <w:lang w:val="es-ES"/>
                            </w:rPr>
                            <m:t>Eq. 3             logit(y)</m:t>
                          </m:r>
                          <m:r>
                            <m:rPr>
                              <m:sty m:val="p"/>
                            </m:rPr>
                            <w:rPr>
                              <w:rFonts w:ascii="Cambria Math" w:hAnsi="Cambria Math"/>
                              <w:color w:val="000000" w:themeColor="text1"/>
                              <w:kern w:val="24"/>
                              <w:sz w:val="24"/>
                              <w:szCs w:val="24"/>
                            </w:rPr>
                            <m:t>=</m:t>
                          </m:r>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sz w:val="24"/>
                                  <w:szCs w:val="24"/>
                                </w:rPr>
                                <m:t>β</m:t>
                              </m:r>
                            </m:e>
                            <m:sub>
                              <m:r>
                                <m:rPr>
                                  <m:sty m:val="p"/>
                                </m:rPr>
                                <w:rPr>
                                  <w:rFonts w:ascii="Cambria Math" w:hAnsi="Cambria Math"/>
                                  <w:color w:val="000000" w:themeColor="text1"/>
                                  <w:kern w:val="24"/>
                                  <w:sz w:val="24"/>
                                  <w:szCs w:val="24"/>
                                </w:rPr>
                                <m:t>0</m:t>
                              </m:r>
                            </m:sub>
                          </m:sSub>
                          <m:r>
                            <m:rPr>
                              <m:sty m:val="p"/>
                            </m:rPr>
                            <w:rPr>
                              <w:rFonts w:ascii="Cambria Math" w:hAnsi="Cambria Math"/>
                              <w:color w:val="000000" w:themeColor="text1"/>
                              <w:kern w:val="24"/>
                              <w:sz w:val="24"/>
                              <w:szCs w:val="24"/>
                            </w:rPr>
                            <m:t>+</m:t>
                          </m:r>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sz w:val="24"/>
                                  <w:szCs w:val="24"/>
                                </w:rPr>
                                <m:t>β</m:t>
                              </m:r>
                            </m:e>
                            <m:sub>
                              <m:r>
                                <m:rPr>
                                  <m:sty m:val="p"/>
                                </m:rPr>
                                <w:rPr>
                                  <w:rFonts w:ascii="Cambria Math" w:hAnsi="Cambria Math"/>
                                  <w:color w:val="000000" w:themeColor="text1"/>
                                  <w:kern w:val="24"/>
                                  <w:sz w:val="24"/>
                                  <w:szCs w:val="24"/>
                                </w:rPr>
                                <m:t>1</m:t>
                              </m:r>
                            </m:sub>
                          </m:sSub>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sz w:val="24"/>
                                  <w:szCs w:val="24"/>
                                </w:rPr>
                                <m:t>x</m:t>
                              </m:r>
                            </m:e>
                            <m:sub>
                              <m:r>
                                <m:rPr>
                                  <m:sty m:val="p"/>
                                </m:rPr>
                                <w:rPr>
                                  <w:rFonts w:ascii="Cambria Math" w:hAnsi="Cambria Math"/>
                                  <w:color w:val="000000" w:themeColor="text1"/>
                                  <w:kern w:val="24"/>
                                  <w:sz w:val="24"/>
                                  <w:szCs w:val="24"/>
                                </w:rPr>
                                <m:t>1</m:t>
                              </m:r>
                            </m:sub>
                          </m:sSub>
                          <m:r>
                            <m:rPr>
                              <m:sty m:val="p"/>
                            </m:rPr>
                            <w:rPr>
                              <w:rFonts w:ascii="Cambria Math" w:hAnsi="Cambria Math"/>
                              <w:color w:val="000000" w:themeColor="text1"/>
                              <w:kern w:val="24"/>
                              <w:sz w:val="24"/>
                              <w:szCs w:val="24"/>
                            </w:rPr>
                            <m:t>+</m:t>
                          </m:r>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sz w:val="24"/>
                                  <w:szCs w:val="24"/>
                                </w:rPr>
                                <m:t>β</m:t>
                              </m:r>
                            </m:e>
                            <m:sub>
                              <m:r>
                                <m:rPr>
                                  <m:sty m:val="p"/>
                                </m:rPr>
                                <w:rPr>
                                  <w:rFonts w:ascii="Cambria Math" w:hAnsi="Cambria Math"/>
                                  <w:color w:val="000000" w:themeColor="text1"/>
                                  <w:kern w:val="24"/>
                                  <w:sz w:val="24"/>
                                  <w:szCs w:val="24"/>
                                </w:rPr>
                                <m:t>2</m:t>
                              </m:r>
                            </m:sub>
                          </m:sSub>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sz w:val="24"/>
                                  <w:szCs w:val="24"/>
                                </w:rPr>
                                <m:t>x</m:t>
                              </m:r>
                            </m:e>
                            <m:sub>
                              <m:r>
                                <m:rPr>
                                  <m:sty m:val="p"/>
                                </m:rPr>
                                <w:rPr>
                                  <w:rFonts w:ascii="Cambria Math" w:hAnsi="Cambria Math"/>
                                  <w:color w:val="000000" w:themeColor="text1"/>
                                  <w:kern w:val="24"/>
                                  <w:sz w:val="24"/>
                                  <w:szCs w:val="24"/>
                                </w:rPr>
                                <m:t>2</m:t>
                              </m:r>
                            </m:sub>
                          </m:sSub>
                          <m:r>
                            <m:rPr>
                              <m:sty m:val="p"/>
                            </m:rPr>
                            <w:rPr>
                              <w:rFonts w:ascii="Cambria Math" w:hAnsi="Cambria Math"/>
                              <w:color w:val="000000" w:themeColor="text1"/>
                              <w:kern w:val="24"/>
                              <w:sz w:val="24"/>
                              <w:szCs w:val="24"/>
                            </w:rPr>
                            <m:t>+</m:t>
                          </m:r>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sz w:val="24"/>
                                  <w:szCs w:val="24"/>
                                </w:rPr>
                                <m:t>β</m:t>
                              </m:r>
                            </m:e>
                            <m:sub>
                              <m:r>
                                <m:rPr>
                                  <m:sty m:val="p"/>
                                </m:rPr>
                                <w:rPr>
                                  <w:rFonts w:ascii="Cambria Math" w:hAnsi="Cambria Math"/>
                                  <w:color w:val="000000" w:themeColor="text1"/>
                                  <w:kern w:val="24"/>
                                  <w:sz w:val="24"/>
                                  <w:szCs w:val="24"/>
                                </w:rPr>
                                <m:t>3</m:t>
                              </m:r>
                            </m:sub>
                          </m:sSub>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sz w:val="24"/>
                                  <w:szCs w:val="24"/>
                                </w:rPr>
                                <m:t>x</m:t>
                              </m:r>
                            </m:e>
                            <m:sub>
                              <m:r>
                                <m:rPr>
                                  <m:sty m:val="p"/>
                                </m:rPr>
                                <w:rPr>
                                  <w:rFonts w:ascii="Cambria Math" w:hAnsi="Cambria Math"/>
                                  <w:color w:val="000000" w:themeColor="text1"/>
                                  <w:kern w:val="24"/>
                                  <w:sz w:val="24"/>
                                  <w:szCs w:val="24"/>
                                </w:rPr>
                                <m:t>3</m:t>
                              </m:r>
                            </m:sub>
                          </m:sSub>
                          <m:r>
                            <m:rPr>
                              <m:sty m:val="p"/>
                            </m:rPr>
                            <w:rPr>
                              <w:rFonts w:ascii="Cambria Math" w:hAnsi="Cambria Math"/>
                              <w:color w:val="000000" w:themeColor="text1"/>
                              <w:kern w:val="24"/>
                              <w:sz w:val="24"/>
                              <w:szCs w:val="24"/>
                            </w:rPr>
                            <m:t>+</m:t>
                          </m:r>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sz w:val="24"/>
                                  <w:szCs w:val="24"/>
                                </w:rPr>
                                <m:t>β</m:t>
                              </m:r>
                            </m:e>
                            <m:sub>
                              <m:r>
                                <w:rPr>
                                  <w:rFonts w:ascii="Cambria Math" w:hAnsi="Cambria Math"/>
                                  <w:color w:val="000000" w:themeColor="text1"/>
                                  <w:kern w:val="24"/>
                                  <w:sz w:val="24"/>
                                  <w:szCs w:val="24"/>
                                  <w:lang w:val="es-ES"/>
                                </w:rPr>
                                <m:t>4</m:t>
                              </m:r>
                            </m:sub>
                          </m:sSub>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sz w:val="24"/>
                                  <w:szCs w:val="24"/>
                                </w:rPr>
                                <m:t>x</m:t>
                              </m:r>
                            </m:e>
                            <m:sub>
                              <m:r>
                                <m:rPr>
                                  <m:sty m:val="p"/>
                                </m:rPr>
                                <w:rPr>
                                  <w:rFonts w:ascii="Cambria Math" w:hAnsi="Cambria Math"/>
                                  <w:color w:val="000000" w:themeColor="text1"/>
                                  <w:kern w:val="24"/>
                                  <w:sz w:val="24"/>
                                  <w:szCs w:val="24"/>
                                </w:rPr>
                                <m:t>4</m:t>
                              </m:r>
                            </m:sub>
                          </m:sSub>
                          <m:r>
                            <w:rPr>
                              <w:rFonts w:ascii="Cambria Math" w:hAnsi="Cambria Math"/>
                              <w:color w:val="000000" w:themeColor="text1"/>
                              <w:kern w:val="24"/>
                              <w:sz w:val="24"/>
                              <w:szCs w:val="24"/>
                              <w:lang w:val="es-ES"/>
                            </w:rPr>
                            <m:t>+</m:t>
                          </m:r>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sz w:val="24"/>
                                  <w:szCs w:val="24"/>
                                </w:rPr>
                                <m:t>β</m:t>
                              </m:r>
                            </m:e>
                            <m:sub>
                              <m:r>
                                <w:rPr>
                                  <w:rFonts w:ascii="Cambria Math" w:hAnsi="Cambria Math"/>
                                  <w:color w:val="000000" w:themeColor="text1"/>
                                  <w:kern w:val="24"/>
                                  <w:sz w:val="24"/>
                                  <w:szCs w:val="24"/>
                                  <w:lang w:val="es-ES"/>
                                </w:rPr>
                                <m:t>5</m:t>
                              </m:r>
                            </m:sub>
                          </m:sSub>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sz w:val="24"/>
                                  <w:szCs w:val="24"/>
                                </w:rPr>
                                <m:t>x</m:t>
                              </m:r>
                            </m:e>
                            <m:sub>
                              <m:r>
                                <m:rPr>
                                  <m:sty m:val="p"/>
                                </m:rPr>
                                <w:rPr>
                                  <w:rFonts w:ascii="Cambria Math" w:hAnsi="Cambria Math"/>
                                  <w:color w:val="000000" w:themeColor="text1"/>
                                  <w:kern w:val="24"/>
                                  <w:sz w:val="24"/>
                                  <w:szCs w:val="24"/>
                                  <w:lang w:val="es-ES"/>
                                </w:rPr>
                                <m:t>5</m:t>
                              </m:r>
                            </m:sub>
                          </m:sSub>
                          <m:r>
                            <w:rPr>
                              <w:rFonts w:ascii="Cambria Math" w:hAnsi="Cambria Math"/>
                              <w:color w:val="000000" w:themeColor="text1"/>
                              <w:kern w:val="24"/>
                              <w:sz w:val="24"/>
                              <w:szCs w:val="24"/>
                              <w:lang w:val="es-ES"/>
                            </w:rPr>
                            <m:t>+</m:t>
                          </m:r>
                          <m:r>
                            <m:rPr>
                              <m:sty m:val="p"/>
                            </m:rPr>
                            <w:rPr>
                              <w:rFonts w:ascii="Cambria Math" w:hAnsi="Cambria Math"/>
                              <w:color w:val="000000" w:themeColor="text1"/>
                              <w:kern w:val="24"/>
                              <w:sz w:val="24"/>
                              <w:szCs w:val="24"/>
                            </w:rPr>
                            <m:t>…</m:t>
                          </m:r>
                          <m:r>
                            <m:rPr>
                              <m:sty m:val="p"/>
                            </m:rPr>
                            <w:rPr>
                              <w:rFonts w:ascii="Cambria Math" w:hAnsi="Cambria Math"/>
                              <w:color w:val="000000" w:themeColor="text1"/>
                              <w:kern w:val="24"/>
                              <w:sz w:val="24"/>
                              <w:szCs w:val="24"/>
                              <w:lang w:val="es-ES"/>
                            </w:rPr>
                            <m:t>+</m:t>
                          </m:r>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sz w:val="24"/>
                                  <w:szCs w:val="24"/>
                                </w:rPr>
                                <m:t>β</m:t>
                              </m:r>
                            </m:e>
                            <m:sub>
                              <m:r>
                                <w:rPr>
                                  <w:rFonts w:ascii="Cambria Math" w:hAnsi="Cambria Math"/>
                                  <w:color w:val="000000" w:themeColor="text1"/>
                                  <w:kern w:val="24"/>
                                  <w:sz w:val="24"/>
                                  <w:szCs w:val="24"/>
                                </w:rPr>
                                <m:t>p</m:t>
                              </m:r>
                            </m:sub>
                          </m:sSub>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sz w:val="24"/>
                                  <w:szCs w:val="24"/>
                                </w:rPr>
                                <m:t>x</m:t>
                              </m:r>
                            </m:e>
                            <m:sub>
                              <m:r>
                                <w:rPr>
                                  <w:rFonts w:ascii="Cambria Math" w:hAnsi="Cambria Math"/>
                                  <w:color w:val="000000" w:themeColor="text1"/>
                                  <w:kern w:val="24"/>
                                  <w:sz w:val="24"/>
                                  <w:szCs w:val="24"/>
                                </w:rPr>
                                <m:t>p</m:t>
                              </m:r>
                            </m:sub>
                          </m:sSub>
                        </m:oMath>
                      </m:oMathPara>
                    </w:p>
                  </w:txbxContent>
                </v:textbox>
                <w10:wrap anchorx="margin"/>
              </v:shape>
            </w:pict>
          </mc:Fallback>
        </mc:AlternateContent>
      </w:r>
    </w:p>
    <w:p w14:paraId="2CA36C5A" w14:textId="77777777" w:rsidR="006468B8" w:rsidRDefault="006468B8" w:rsidP="00E7603E">
      <w:pPr>
        <w:spacing w:line="360" w:lineRule="auto"/>
        <w:jc w:val="both"/>
        <w:rPr>
          <w:iCs/>
        </w:rPr>
      </w:pPr>
    </w:p>
    <w:p w14:paraId="2CA36C5B" w14:textId="77777777" w:rsidR="006468B8" w:rsidRDefault="00922C1F" w:rsidP="00E7603E">
      <w:pPr>
        <w:spacing w:line="360" w:lineRule="auto"/>
        <w:jc w:val="both"/>
        <w:rPr>
          <w:iCs/>
        </w:rPr>
      </w:pPr>
      <w:r>
        <w:rPr>
          <w:iCs/>
        </w:rPr>
        <w:t>After defining the optimal generalized linear models, Granger Causality analysis calculates the relative reduction in likelihood between those optimal models -that consider every neurons’ influence (alternative models, M</w:t>
      </w:r>
      <w:r>
        <w:rPr>
          <w:iCs/>
          <w:vertAlign w:val="subscript"/>
        </w:rPr>
        <w:t>1</w:t>
      </w:r>
      <w:r>
        <w:rPr>
          <w:iCs/>
        </w:rPr>
        <w:t>)- and models that doesn’t consider the parameters of one potential trigger neuron (null model, M</w:t>
      </w:r>
      <w:r>
        <w:rPr>
          <w:iCs/>
          <w:vertAlign w:val="subscript"/>
        </w:rPr>
        <w:t>0</w:t>
      </w:r>
      <w:r>
        <w:rPr>
          <w:iCs/>
        </w:rPr>
        <w:t xml:space="preserve">). Null models propose that a trigger neuron doesn’t have a significant influence on a target neuron so we could remove its parameters from the model and still have the same accuracy in the predictions. For each connection, we will compare these two models, if null model is rejected, we could say that the connection is statistically significant. </w:t>
      </w:r>
    </w:p>
    <w:p w14:paraId="2CA36C5C" w14:textId="77777777" w:rsidR="006468B8" w:rsidRDefault="00922C1F" w:rsidP="00E7603E">
      <w:pPr>
        <w:spacing w:line="360" w:lineRule="auto"/>
        <w:jc w:val="both"/>
        <w:rPr>
          <w:iCs/>
        </w:rPr>
      </w:pPr>
      <w:r>
        <w:rPr>
          <w:iCs/>
        </w:rPr>
        <w:lastRenderedPageBreak/>
        <w:t>To calculate this statistical significance, the algorithm uses deviance and likelihood ratio. Deviance (D) is a measure of the amount of error that each proposed model generates in the predictions of a target neuron’s activation. If a saturated model (M</w:t>
      </w:r>
      <w:r>
        <w:rPr>
          <w:iCs/>
          <w:vertAlign w:val="subscript"/>
        </w:rPr>
        <w:t>s</w:t>
      </w:r>
      <w:r>
        <w:rPr>
          <w:iCs/>
        </w:rPr>
        <w:t>) is the one having a parameter per data point and, therefore, predicting without error, deviance is defined as D</w:t>
      </w:r>
      <w:r>
        <w:rPr>
          <w:iCs/>
          <w:vertAlign w:val="subscript"/>
        </w:rPr>
        <w:t xml:space="preserve"> </w:t>
      </w:r>
      <w:r>
        <w:rPr>
          <w:iCs/>
        </w:rPr>
        <w:t>= -2 (Log Likelihood M – Log Likelihood M</w:t>
      </w:r>
      <w:r>
        <w:rPr>
          <w:iCs/>
          <w:vertAlign w:val="subscript"/>
        </w:rPr>
        <w:t>s</w:t>
      </w:r>
      <w:r>
        <w:rPr>
          <w:iCs/>
        </w:rPr>
        <w:t>) where M is any model proposed. Likelihood ratio (G</w:t>
      </w:r>
      <w:r>
        <w:rPr>
          <w:iCs/>
          <w:vertAlign w:val="subscript"/>
        </w:rPr>
        <w:t>0-1</w:t>
      </w:r>
      <w:r>
        <w:rPr>
          <w:iCs/>
        </w:rPr>
        <w:t>) serves to test the statistical significance of the reduction in deviance between two proposed models (i.e. H</w:t>
      </w:r>
      <w:r>
        <w:rPr>
          <w:iCs/>
          <w:vertAlign w:val="subscript"/>
        </w:rPr>
        <w:t>0</w:t>
      </w:r>
      <w:r>
        <w:rPr>
          <w:iCs/>
        </w:rPr>
        <w:t xml:space="preserve">: </w:t>
      </w:r>
      <w:r>
        <w:rPr>
          <w:rFonts w:cstheme="minorHAnsi"/>
          <w:iCs/>
        </w:rPr>
        <w:t>θ</w:t>
      </w:r>
      <w:r>
        <w:rPr>
          <w:iCs/>
        </w:rPr>
        <w:t xml:space="preserve"> = M</w:t>
      </w:r>
      <w:r>
        <w:rPr>
          <w:iCs/>
          <w:vertAlign w:val="subscript"/>
        </w:rPr>
        <w:t>0</w:t>
      </w:r>
      <w:r>
        <w:rPr>
          <w:iCs/>
        </w:rPr>
        <w:t>, H</w:t>
      </w:r>
      <w:r>
        <w:rPr>
          <w:iCs/>
          <w:vertAlign w:val="subscript"/>
        </w:rPr>
        <w:t>1</w:t>
      </w:r>
      <w:r>
        <w:rPr>
          <w:iCs/>
        </w:rPr>
        <w:t xml:space="preserve">: </w:t>
      </w:r>
      <w:r>
        <w:rPr>
          <w:rFonts w:cstheme="minorHAnsi"/>
          <w:iCs/>
        </w:rPr>
        <w:t>θ</w:t>
      </w:r>
      <w:r>
        <w:rPr>
          <w:iCs/>
        </w:rPr>
        <w:t xml:space="preserve"> = M</w:t>
      </w:r>
      <w:r>
        <w:rPr>
          <w:iCs/>
          <w:vertAlign w:val="subscript"/>
        </w:rPr>
        <w:t>1</w:t>
      </w:r>
      <w:r>
        <w:rPr>
          <w:iCs/>
        </w:rPr>
        <w:t>). It is calculated as G</w:t>
      </w:r>
      <w:r>
        <w:rPr>
          <w:iCs/>
          <w:vertAlign w:val="subscript"/>
        </w:rPr>
        <w:t>0-1</w:t>
      </w:r>
      <w:r>
        <w:rPr>
          <w:iCs/>
        </w:rPr>
        <w:t xml:space="preserve"> = D</w:t>
      </w:r>
      <w:r>
        <w:rPr>
          <w:iCs/>
          <w:vertAlign w:val="subscript"/>
        </w:rPr>
        <w:t xml:space="preserve">0 </w:t>
      </w:r>
      <w:r>
        <w:rPr>
          <w:iCs/>
        </w:rPr>
        <w:t>– D</w:t>
      </w:r>
      <w:r>
        <w:rPr>
          <w:iCs/>
          <w:vertAlign w:val="subscript"/>
        </w:rPr>
        <w:t>1</w:t>
      </w:r>
      <w:r>
        <w:rPr>
          <w:iCs/>
        </w:rPr>
        <w:t xml:space="preserve"> and its probability distribution follows a Chi-squared. Therefore, if M</w:t>
      </w:r>
      <w:r>
        <w:rPr>
          <w:iCs/>
          <w:vertAlign w:val="subscript"/>
        </w:rPr>
        <w:t>0</w:t>
      </w:r>
      <w:r>
        <w:rPr>
          <w:iCs/>
        </w:rPr>
        <w:t xml:space="preserve"> error (D</w:t>
      </w:r>
      <w:r>
        <w:rPr>
          <w:iCs/>
          <w:vertAlign w:val="subscript"/>
        </w:rPr>
        <w:t>0</w:t>
      </w:r>
      <w:r>
        <w:rPr>
          <w:iCs/>
        </w:rPr>
        <w:t>) differ from M</w:t>
      </w:r>
      <w:r>
        <w:rPr>
          <w:iCs/>
          <w:vertAlign w:val="subscript"/>
        </w:rPr>
        <w:t>1</w:t>
      </w:r>
      <w:r>
        <w:rPr>
          <w:iCs/>
        </w:rPr>
        <w:t xml:space="preserve"> error (D</w:t>
      </w:r>
      <w:r>
        <w:rPr>
          <w:iCs/>
          <w:vertAlign w:val="subscript"/>
        </w:rPr>
        <w:t>1</w:t>
      </w:r>
      <w:r>
        <w:rPr>
          <w:iCs/>
        </w:rPr>
        <w:t>) in a value over the critical point of the distribution, then the connection is considered statistically significant and we would reject H</w:t>
      </w:r>
      <w:r>
        <w:rPr>
          <w:iCs/>
          <w:vertAlign w:val="subscript"/>
        </w:rPr>
        <w:t>0</w:t>
      </w:r>
      <w:r>
        <w:rPr>
          <w:iCs/>
        </w:rPr>
        <w:t>.</w:t>
      </w:r>
    </w:p>
    <w:p w14:paraId="2CA36C5E" w14:textId="6DB24026" w:rsidR="006468B8" w:rsidRDefault="00922C1F" w:rsidP="00E7603E">
      <w:pPr>
        <w:spacing w:line="360" w:lineRule="auto"/>
        <w:jc w:val="both"/>
        <w:rPr>
          <w:iCs/>
        </w:rPr>
      </w:pPr>
      <w:r>
        <w:rPr>
          <w:iCs/>
        </w:rPr>
        <w:t xml:space="preserve">The analysis for somatic system (279 neurons) takes around 4000 hours to be carried out. In order to optimize temporal resources, </w:t>
      </w:r>
      <w:r w:rsidR="00783DE1">
        <w:rPr>
          <w:iCs/>
        </w:rPr>
        <w:t>I</w:t>
      </w:r>
      <w:r>
        <w:rPr>
          <w:iCs/>
        </w:rPr>
        <w:t xml:space="preserve"> parallelized the analysis and executed it in the Edinburgh Compute and Data Facility cluster (EDDIE). </w:t>
      </w:r>
    </w:p>
    <w:p w14:paraId="0861EF3B" w14:textId="77777777" w:rsidR="00B74487" w:rsidRDefault="00B74487" w:rsidP="00E7603E">
      <w:pPr>
        <w:spacing w:line="360" w:lineRule="auto"/>
        <w:jc w:val="both"/>
        <w:rPr>
          <w:iCs/>
        </w:rPr>
      </w:pPr>
    </w:p>
    <w:p w14:paraId="2CA36C5F" w14:textId="77777777" w:rsidR="006468B8" w:rsidRDefault="00922C1F" w:rsidP="00E7603E">
      <w:pPr>
        <w:pStyle w:val="Heading2"/>
        <w:spacing w:line="360" w:lineRule="auto"/>
        <w:jc w:val="both"/>
        <w:rPr>
          <w:i/>
        </w:rPr>
      </w:pPr>
      <w:bookmarkStart w:id="42" w:name="_Toc16095105"/>
      <w:r>
        <w:rPr>
          <w:i/>
        </w:rPr>
        <w:t>Data analysis and visualization</w:t>
      </w:r>
      <w:bookmarkEnd w:id="42"/>
    </w:p>
    <w:p w14:paraId="2CA36C61" w14:textId="2C7BC1E5" w:rsidR="006468B8" w:rsidRPr="00B74487" w:rsidRDefault="00783DE1" w:rsidP="00E7603E">
      <w:pPr>
        <w:spacing w:line="360" w:lineRule="auto"/>
        <w:jc w:val="both"/>
        <w:rPr>
          <w:iCs/>
        </w:rPr>
      </w:pPr>
      <w:r>
        <w:rPr>
          <w:iCs/>
        </w:rPr>
        <w:t>I</w:t>
      </w:r>
      <w:r w:rsidR="00922C1F">
        <w:rPr>
          <w:iCs/>
        </w:rPr>
        <w:t xml:space="preserve"> used R 3.6 and ggplot2 3.2.0 to analyse and visualize results. This includes characterization of simulated network dynamics and comparisons between structural and functional networks. Codes for this part and the previous two can be found in github.com/jescab01/</w:t>
      </w:r>
      <w:proofErr w:type="spellStart"/>
      <w:r w:rsidR="00922C1F">
        <w:rPr>
          <w:iCs/>
        </w:rPr>
        <w:t>elegansProject</w:t>
      </w:r>
      <w:proofErr w:type="spellEnd"/>
      <w:r w:rsidR="00922C1F">
        <w:rPr>
          <w:iCs/>
        </w:rPr>
        <w:t>.</w:t>
      </w:r>
    </w:p>
    <w:p w14:paraId="471135AE" w14:textId="77777777" w:rsidR="00282809" w:rsidRDefault="00282809" w:rsidP="00E7603E">
      <w:pPr>
        <w:spacing w:line="360" w:lineRule="auto"/>
        <w:jc w:val="both"/>
      </w:pPr>
    </w:p>
    <w:p w14:paraId="2CA36C63" w14:textId="77777777" w:rsidR="006468B8" w:rsidRDefault="00922C1F" w:rsidP="00E7603E">
      <w:pPr>
        <w:pStyle w:val="Heading1"/>
        <w:spacing w:line="360" w:lineRule="auto"/>
        <w:jc w:val="both"/>
        <w:rPr>
          <w:b/>
          <w:bCs/>
        </w:rPr>
      </w:pPr>
      <w:bookmarkStart w:id="43" w:name="_Toc16095106"/>
      <w:r>
        <w:rPr>
          <w:b/>
          <w:bCs/>
        </w:rPr>
        <w:t>Results</w:t>
      </w:r>
      <w:bookmarkEnd w:id="43"/>
    </w:p>
    <w:p w14:paraId="2CA36C64" w14:textId="77777777" w:rsidR="006468B8" w:rsidRDefault="00922C1F" w:rsidP="00E7603E">
      <w:pPr>
        <w:pStyle w:val="Heading2"/>
        <w:spacing w:line="360" w:lineRule="auto"/>
        <w:jc w:val="both"/>
        <w:rPr>
          <w:i/>
          <w:iCs/>
        </w:rPr>
      </w:pPr>
      <w:bookmarkStart w:id="44" w:name="_Toc16095107"/>
      <w:r>
        <w:rPr>
          <w:i/>
          <w:iCs/>
        </w:rPr>
        <w:t>Simulator validation</w:t>
      </w:r>
      <w:bookmarkEnd w:id="44"/>
    </w:p>
    <w:p w14:paraId="2CA36C65" w14:textId="68929DBD" w:rsidR="006468B8" w:rsidRDefault="007D72D3" w:rsidP="00E7603E">
      <w:pPr>
        <w:spacing w:line="360" w:lineRule="auto"/>
        <w:jc w:val="both"/>
      </w:pPr>
      <w:r>
        <w:t xml:space="preserve">Our </w:t>
      </w:r>
      <w:r w:rsidRPr="007D72D3">
        <w:rPr>
          <w:b/>
          <w:bCs/>
        </w:rPr>
        <w:t>second aim</w:t>
      </w:r>
      <w:r>
        <w:t xml:space="preserve"> - after developing the simulator - was to obtain a</w:t>
      </w:r>
      <w:r w:rsidR="00922C1F">
        <w:t xml:space="preserve"> validation proof for our model</w:t>
      </w:r>
      <w:r>
        <w:t>. It</w:t>
      </w:r>
      <w:r w:rsidR="00922C1F">
        <w:t xml:space="preserve"> c</w:t>
      </w:r>
      <w:r>
        <w:t>ame</w:t>
      </w:r>
      <w:r w:rsidR="00922C1F">
        <w:t xml:space="preserve"> from the similarity of its activity dynamics (using </w:t>
      </w:r>
      <w:r w:rsidR="00922C1F">
        <w:rPr>
          <w:i/>
          <w:iCs/>
        </w:rPr>
        <w:t>C. elegans</w:t>
      </w:r>
      <w:r w:rsidR="00922C1F">
        <w:t xml:space="preserve"> whole network represented in 2D and 3D; Fig. 3A), and the activity dynamics observed in a set of calcium imaging recordings from </w:t>
      </w:r>
      <w:r w:rsidR="00922C1F">
        <w:rPr>
          <w:i/>
          <w:iCs/>
        </w:rPr>
        <w:t>C. elegans</w:t>
      </w:r>
      <w:r w:rsidR="00922C1F">
        <w:t xml:space="preserve"> nervous system </w:t>
      </w:r>
      <w:r w:rsidR="00922C1F">
        <w:fldChar w:fldCharType="begin" w:fldLock="1"/>
      </w:r>
      <w:r w:rsidR="00922C1F">
        <w:instrText>ADDIN CSL_CITATION {"citationItems":[{"id":"ITEM-1","itemData":{"DOI":"10.1073/pnas.1507110112","ISBN":"1091-6490 (Electronic)\\r0027-8424 (Linking)","ISSN":"0027-8424","PMID":"26712014","abstract":"The ability to acquire large-scale recordings of neuronal activity in awake and unrestrained animals poses a major challenge for studying neural coding of animal behavior. We present a new instrument capable of recording intracellular calcium transients from every neuron in the head of a freely behaving C. elegans with cellular resolution while simultaneously recording the animal's position, posture and locomotion. We employ spinning-disk confocal microscopy to capture 3D volumetric fluorescent images of neurons expressing the calcium indicator GCaMP6s at 5 head-volumes per second. Two cameras simultaneously monitor the animal's position and orientation. Custom software tracks the 3D position of the animal's head in real-time and adjusts a motorized stage to keep it within the field of view as the animal roams freely. We observe calcium transients from 78 neurons and correlate this activity with the animal's behavior. Across worms, multiple neurons show significant correlations with modes of behavior corresponding to forward, backward, and turning locomotion. By comparing the 3D positions of these neurons with a known atlas, our results are consistent with previous single-neuron studies and demonstrate the existence of new candidate neurons for behavioral circuits.","author":[{"dropping-particle":"","family":"Nguyen","given":"Jeffrey P.","non-dropping-particle":"","parse-names":false,"suffix":""},{"dropping-particle":"","family":"Shipley","given":"Frederick B.","non-dropping-particle":"","parse-names":false,"suffix":""},{"dropping-particle":"","family":"Linder","given":"Ashley N.","non-dropping-particle":"","parse-names":false,"suffix":""},{"dropping-particle":"","family":"Plummer","given":"George S.","non-dropping-particle":"","parse-names":false,"suffix":""},{"dropping-particle":"","family":"Liu","given":"Mochi","non-dropping-particle":"","parse-names":false,"suffix":""},{"dropping-particle":"","family":"Setru","given":"Sagar U.","non-dropping-particle":"","parse-names":false,"suffix":""},{"dropping-particle":"","family":"Shaevitz","given":"Joshua W.","non-dropping-particle":"","parse-names":false,"suffix":""},{"dropping-particle":"","family":"Leifer","given":"Andrew M.","non-dropping-particle":"","parse-names":false,"suffix":""}],"container-title":"Proceedings of the National Academy of Sciences","id":"ITEM-1","issue":"8","issued":{"date-parts":[["2016","2","23"]]},"page":"E1074-E1081","title":"Whole-brain calcium imaging with cellular resolution in freely behaving Caenorhabditis elegans","type":"article-journal","volume":"113"},"uris":["http://www.mendeley.com/documents/?uuid=07be4926-7297-4bf7-8117-5ad7b2536fd3"]}],"mendeley":{"formattedCitation":"(Nguyen et al., 2016)","plainTextFormattedCitation":"(Nguyen et al., 2016)","previouslyFormattedCitation":"(Nguyen et al., 2016)"},"properties":{"noteIndex":0},"schema":"https://github.com/citation-style-language/schema/raw/master/csl-citation.json"}</w:instrText>
      </w:r>
      <w:r w:rsidR="00922C1F">
        <w:fldChar w:fldCharType="separate"/>
      </w:r>
      <w:bookmarkStart w:id="45" w:name="Bookmark29"/>
      <w:r w:rsidR="00922C1F">
        <w:rPr>
          <w:noProof/>
        </w:rPr>
        <w:t>(Nguyen et al., 2016)</w:t>
      </w:r>
      <w:r w:rsidR="00922C1F">
        <w:fldChar w:fldCharType="end"/>
      </w:r>
      <w:bookmarkEnd w:id="45"/>
      <w:r w:rsidR="00922C1F">
        <w:t xml:space="preserve"> shown frame by frame (Fig. 3B). </w:t>
      </w:r>
    </w:p>
    <w:p w14:paraId="6B0CD5A9" w14:textId="77777777" w:rsidR="001C08F1" w:rsidRDefault="00922C1F" w:rsidP="00E7603E">
      <w:pPr>
        <w:spacing w:line="360" w:lineRule="auto"/>
        <w:jc w:val="both"/>
      </w:pPr>
      <w:r>
        <w:t xml:space="preserve">Our simulator shows an oscillatory pattern of activation with wavelength of 4 timesteps. In this cycle, the first step shows the largest amount of activation and it decreases progressively towards the fourth timestep. In our model, this cyclical activity is a consequence of the implementation of chemical synaptic delay equal to 3 timesteps. </w:t>
      </w:r>
    </w:p>
    <w:p w14:paraId="666DA216" w14:textId="77777777" w:rsidR="005A71B9" w:rsidRDefault="005A71B9" w:rsidP="00E7603E">
      <w:pPr>
        <w:spacing w:line="360" w:lineRule="auto"/>
        <w:jc w:val="both"/>
        <w:sectPr w:rsidR="005A71B9" w:rsidSect="007C09D3">
          <w:pgSz w:w="12240" w:h="15840"/>
          <w:pgMar w:top="1440" w:right="1440" w:bottom="1440" w:left="1440" w:header="720" w:footer="720" w:gutter="0"/>
          <w:cols w:space="720"/>
        </w:sectPr>
      </w:pPr>
    </w:p>
    <w:p w14:paraId="16F02333" w14:textId="7E97565F" w:rsidR="00C9111E" w:rsidRDefault="007A65C4" w:rsidP="00E7603E">
      <w:pPr>
        <w:spacing w:line="360" w:lineRule="auto"/>
        <w:jc w:val="both"/>
        <w:rPr>
          <w:sz w:val="20"/>
          <w:szCs w:val="20"/>
        </w:rPr>
      </w:pPr>
      <w:r w:rsidRPr="00C9111E">
        <w:rPr>
          <w:noProof/>
          <w:sz w:val="20"/>
          <w:szCs w:val="20"/>
        </w:rPr>
        <w:lastRenderedPageBreak/>
        <mc:AlternateContent>
          <mc:Choice Requires="wpg">
            <w:drawing>
              <wp:anchor distT="0" distB="0" distL="114300" distR="114300" simplePos="0" relativeHeight="251671552" behindDoc="0" locked="0" layoutInCell="1" allowOverlap="1" wp14:anchorId="35FE8278" wp14:editId="664DC724">
                <wp:simplePos x="0" y="0"/>
                <wp:positionH relativeFrom="margin">
                  <wp:align>center</wp:align>
                </wp:positionH>
                <wp:positionV relativeFrom="paragraph">
                  <wp:posOffset>3571875</wp:posOffset>
                </wp:positionV>
                <wp:extent cx="9513570" cy="1164590"/>
                <wp:effectExtent l="0" t="0" r="11430" b="16510"/>
                <wp:wrapSquare wrapText="bothSides"/>
                <wp:docPr id="606101542" name="Group 68"/>
                <wp:cNvGraphicFramePr/>
                <a:graphic xmlns:a="http://schemas.openxmlformats.org/drawingml/2006/main">
                  <a:graphicData uri="http://schemas.microsoft.com/office/word/2010/wordprocessingGroup">
                    <wpg:wgp>
                      <wpg:cNvGrpSpPr/>
                      <wpg:grpSpPr>
                        <a:xfrm>
                          <a:off x="0" y="0"/>
                          <a:ext cx="9513570" cy="1164590"/>
                          <a:chOff x="0" y="0"/>
                          <a:chExt cx="9397599" cy="673820"/>
                        </a:xfrm>
                      </wpg:grpSpPr>
                      <wps:wsp>
                        <wps:cNvPr id="606101543" name="Rectangle 606101543"/>
                        <wps:cNvSpPr/>
                        <wps:spPr>
                          <a:xfrm>
                            <a:off x="339733" y="0"/>
                            <a:ext cx="9057866" cy="673820"/>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606101544" name="Picture 606101544"/>
                          <pic:cNvPicPr>
                            <a:picLocks noChangeAspect="1"/>
                          </pic:cNvPicPr>
                        </pic:nvPicPr>
                        <pic:blipFill rotWithShape="1">
                          <a:blip r:embed="rId17" cstate="print">
                            <a:extLst>
                              <a:ext uri="{28A0092B-C50C-407E-A947-70E740481C1C}">
                                <a14:useLocalDpi xmlns:a14="http://schemas.microsoft.com/office/drawing/2010/main" val="0"/>
                              </a:ext>
                            </a:extLst>
                          </a:blip>
                          <a:srcRect t="782" b="1"/>
                          <a:stretch/>
                        </pic:blipFill>
                        <pic:spPr>
                          <a:xfrm>
                            <a:off x="6389255" y="38037"/>
                            <a:ext cx="761124" cy="607209"/>
                          </a:xfrm>
                          <a:prstGeom prst="rect">
                            <a:avLst/>
                          </a:prstGeom>
                        </pic:spPr>
                      </pic:pic>
                      <pic:pic xmlns:pic="http://schemas.openxmlformats.org/drawingml/2006/picture">
                        <pic:nvPicPr>
                          <pic:cNvPr id="606101545" name="Picture 606101545"/>
                          <pic:cNvPicPr>
                            <a:picLocks noChangeAspect="1"/>
                          </pic:cNvPicPr>
                        </pic:nvPicPr>
                        <pic:blipFill rotWithShape="1">
                          <a:blip r:embed="rId18" cstate="print">
                            <a:extLst>
                              <a:ext uri="{28A0092B-C50C-407E-A947-70E740481C1C}">
                                <a14:useLocalDpi xmlns:a14="http://schemas.microsoft.com/office/drawing/2010/main" val="0"/>
                              </a:ext>
                            </a:extLst>
                          </a:blip>
                          <a:srcRect l="2059" b="783"/>
                          <a:stretch/>
                        </pic:blipFill>
                        <pic:spPr>
                          <a:xfrm>
                            <a:off x="7137341" y="38038"/>
                            <a:ext cx="747575" cy="607208"/>
                          </a:xfrm>
                          <a:prstGeom prst="rect">
                            <a:avLst/>
                          </a:prstGeom>
                        </pic:spPr>
                      </pic:pic>
                      <pic:pic xmlns:pic="http://schemas.openxmlformats.org/drawingml/2006/picture">
                        <pic:nvPicPr>
                          <pic:cNvPr id="606101546" name="Picture 606101546"/>
                          <pic:cNvPicPr>
                            <a:picLocks noChangeAspect="1"/>
                          </pic:cNvPicPr>
                        </pic:nvPicPr>
                        <pic:blipFill rotWithShape="1">
                          <a:blip r:embed="rId19" cstate="print">
                            <a:extLst>
                              <a:ext uri="{28A0092B-C50C-407E-A947-70E740481C1C}">
                                <a14:useLocalDpi xmlns:a14="http://schemas.microsoft.com/office/drawing/2010/main" val="0"/>
                              </a:ext>
                            </a:extLst>
                          </a:blip>
                          <a:srcRect t="5"/>
                          <a:stretch/>
                        </pic:blipFill>
                        <pic:spPr>
                          <a:xfrm>
                            <a:off x="7880044" y="33278"/>
                            <a:ext cx="758489" cy="611967"/>
                          </a:xfrm>
                          <a:prstGeom prst="rect">
                            <a:avLst/>
                          </a:prstGeom>
                        </pic:spPr>
                      </pic:pic>
                      <pic:pic xmlns:pic="http://schemas.openxmlformats.org/drawingml/2006/picture">
                        <pic:nvPicPr>
                          <pic:cNvPr id="606101547" name="Picture 606101547"/>
                          <pic:cNvPicPr>
                            <a:picLocks noChangeAspect="1"/>
                          </pic:cNvPicPr>
                        </pic:nvPicPr>
                        <pic:blipFill rotWithShape="1">
                          <a:blip r:embed="rId20" cstate="print">
                            <a:extLst>
                              <a:ext uri="{28A0092B-C50C-407E-A947-70E740481C1C}">
                                <a14:useLocalDpi xmlns:a14="http://schemas.microsoft.com/office/drawing/2010/main" val="0"/>
                              </a:ext>
                            </a:extLst>
                          </a:blip>
                          <a:srcRect l="1289" t="-1" r="-1" b="1045"/>
                          <a:stretch/>
                        </pic:blipFill>
                        <pic:spPr>
                          <a:xfrm>
                            <a:off x="8625300" y="39635"/>
                            <a:ext cx="751298" cy="605610"/>
                          </a:xfrm>
                          <a:prstGeom prst="rect">
                            <a:avLst/>
                          </a:prstGeom>
                        </pic:spPr>
                      </pic:pic>
                      <pic:pic xmlns:pic="http://schemas.openxmlformats.org/drawingml/2006/picture">
                        <pic:nvPicPr>
                          <pic:cNvPr id="606101548" name="Picture 606101548"/>
                          <pic:cNvPicPr>
                            <a:picLocks noChangeAspect="1"/>
                          </pic:cNvPicPr>
                        </pic:nvPicPr>
                        <pic:blipFill rotWithShape="1">
                          <a:blip r:embed="rId21" cstate="print">
                            <a:extLst>
                              <a:ext uri="{28A0092B-C50C-407E-A947-70E740481C1C}">
                                <a14:useLocalDpi xmlns:a14="http://schemas.microsoft.com/office/drawing/2010/main" val="0"/>
                              </a:ext>
                            </a:extLst>
                          </a:blip>
                          <a:srcRect t="2930" b="1"/>
                          <a:stretch/>
                        </pic:blipFill>
                        <pic:spPr>
                          <a:xfrm>
                            <a:off x="385335" y="51212"/>
                            <a:ext cx="756874" cy="594066"/>
                          </a:xfrm>
                          <a:prstGeom prst="rect">
                            <a:avLst/>
                          </a:prstGeom>
                        </pic:spPr>
                      </pic:pic>
                      <pic:pic xmlns:pic="http://schemas.openxmlformats.org/drawingml/2006/picture">
                        <pic:nvPicPr>
                          <pic:cNvPr id="606101549" name="Picture 606101549"/>
                          <pic:cNvPicPr>
                            <a:picLocks noChangeAspect="1"/>
                          </pic:cNvPicPr>
                        </pic:nvPicPr>
                        <pic:blipFill rotWithShape="1">
                          <a:blip r:embed="rId22" cstate="print">
                            <a:extLst>
                              <a:ext uri="{28A0092B-C50C-407E-A947-70E740481C1C}">
                                <a14:useLocalDpi xmlns:a14="http://schemas.microsoft.com/office/drawing/2010/main" val="0"/>
                              </a:ext>
                            </a:extLst>
                          </a:blip>
                          <a:srcRect l="-1" r="4141"/>
                          <a:stretch/>
                        </pic:blipFill>
                        <pic:spPr>
                          <a:xfrm>
                            <a:off x="1140080" y="35659"/>
                            <a:ext cx="731794" cy="612000"/>
                          </a:xfrm>
                          <a:prstGeom prst="rect">
                            <a:avLst/>
                          </a:prstGeom>
                        </pic:spPr>
                      </pic:pic>
                      <pic:pic xmlns:pic="http://schemas.openxmlformats.org/drawingml/2006/picture">
                        <pic:nvPicPr>
                          <pic:cNvPr id="606101550" name="Picture 606101550"/>
                          <pic:cNvPicPr>
                            <a:picLocks noChangeAspect="1"/>
                          </pic:cNvPicPr>
                        </pic:nvPicPr>
                        <pic:blipFill rotWithShape="1">
                          <a:blip r:embed="rId23" cstate="print">
                            <a:extLst>
                              <a:ext uri="{28A0092B-C50C-407E-A947-70E740481C1C}">
                                <a14:useLocalDpi xmlns:a14="http://schemas.microsoft.com/office/drawing/2010/main" val="0"/>
                              </a:ext>
                            </a:extLst>
                          </a:blip>
                          <a:srcRect l="3318" t="2930" b="1"/>
                          <a:stretch/>
                        </pic:blipFill>
                        <pic:spPr>
                          <a:xfrm>
                            <a:off x="1906932" y="51212"/>
                            <a:ext cx="735956" cy="594065"/>
                          </a:xfrm>
                          <a:prstGeom prst="rect">
                            <a:avLst/>
                          </a:prstGeom>
                        </pic:spPr>
                      </pic:pic>
                      <pic:pic xmlns:pic="http://schemas.openxmlformats.org/drawingml/2006/picture">
                        <pic:nvPicPr>
                          <pic:cNvPr id="606101551" name="Picture 606101551"/>
                          <pic:cNvPicPr>
                            <a:picLocks noChangeAspect="1"/>
                          </pic:cNvPicPr>
                        </pic:nvPicPr>
                        <pic:blipFill rotWithShape="1">
                          <a:blip r:embed="rId24" cstate="print">
                            <a:extLst>
                              <a:ext uri="{28A0092B-C50C-407E-A947-70E740481C1C}">
                                <a14:useLocalDpi xmlns:a14="http://schemas.microsoft.com/office/drawing/2010/main" val="0"/>
                              </a:ext>
                            </a:extLst>
                          </a:blip>
                          <a:srcRect t="2930" b="1"/>
                          <a:stretch/>
                        </pic:blipFill>
                        <pic:spPr>
                          <a:xfrm>
                            <a:off x="2641469" y="51212"/>
                            <a:ext cx="758829" cy="594066"/>
                          </a:xfrm>
                          <a:prstGeom prst="rect">
                            <a:avLst/>
                          </a:prstGeom>
                        </pic:spPr>
                      </pic:pic>
                      <pic:pic xmlns:pic="http://schemas.openxmlformats.org/drawingml/2006/picture">
                        <pic:nvPicPr>
                          <pic:cNvPr id="606101552" name="Picture 606101552"/>
                          <pic:cNvPicPr>
                            <a:picLocks noChangeAspect="1"/>
                          </pic:cNvPicPr>
                        </pic:nvPicPr>
                        <pic:blipFill rotWithShape="1">
                          <a:blip r:embed="rId25" cstate="print">
                            <a:extLst>
                              <a:ext uri="{28A0092B-C50C-407E-A947-70E740481C1C}">
                                <a14:useLocalDpi xmlns:a14="http://schemas.microsoft.com/office/drawing/2010/main" val="0"/>
                              </a:ext>
                            </a:extLst>
                          </a:blip>
                          <a:srcRect l="1152" t="2930" b="1"/>
                          <a:stretch/>
                        </pic:blipFill>
                        <pic:spPr>
                          <a:xfrm>
                            <a:off x="3399254" y="51212"/>
                            <a:ext cx="747728" cy="594066"/>
                          </a:xfrm>
                          <a:prstGeom prst="rect">
                            <a:avLst/>
                          </a:prstGeom>
                        </pic:spPr>
                      </pic:pic>
                      <pic:pic xmlns:pic="http://schemas.openxmlformats.org/drawingml/2006/picture">
                        <pic:nvPicPr>
                          <pic:cNvPr id="606101553" name="Picture 606101553"/>
                          <pic:cNvPicPr>
                            <a:picLocks noChangeAspect="1"/>
                          </pic:cNvPicPr>
                        </pic:nvPicPr>
                        <pic:blipFill rotWithShape="1">
                          <a:blip r:embed="rId26" cstate="print">
                            <a:extLst>
                              <a:ext uri="{28A0092B-C50C-407E-A947-70E740481C1C}">
                                <a14:useLocalDpi xmlns:a14="http://schemas.microsoft.com/office/drawing/2010/main" val="0"/>
                              </a:ext>
                            </a:extLst>
                          </a:blip>
                          <a:srcRect l="1289" t="2930" b="1"/>
                          <a:stretch/>
                        </pic:blipFill>
                        <pic:spPr>
                          <a:xfrm>
                            <a:off x="4144517" y="51212"/>
                            <a:ext cx="742390" cy="594066"/>
                          </a:xfrm>
                          <a:prstGeom prst="rect">
                            <a:avLst/>
                          </a:prstGeom>
                        </pic:spPr>
                      </pic:pic>
                      <pic:pic xmlns:pic="http://schemas.openxmlformats.org/drawingml/2006/picture">
                        <pic:nvPicPr>
                          <pic:cNvPr id="606101554" name="Picture 606101554"/>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4885904" y="35659"/>
                            <a:ext cx="751672" cy="612000"/>
                          </a:xfrm>
                          <a:prstGeom prst="rect">
                            <a:avLst/>
                          </a:prstGeom>
                        </pic:spPr>
                      </pic:pic>
                      <pic:pic xmlns:pic="http://schemas.openxmlformats.org/drawingml/2006/picture">
                        <pic:nvPicPr>
                          <pic:cNvPr id="606101555" name="Picture 606101555"/>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5636683" y="35659"/>
                            <a:ext cx="763198" cy="612000"/>
                          </a:xfrm>
                          <a:prstGeom prst="rect">
                            <a:avLst/>
                          </a:prstGeom>
                        </pic:spPr>
                      </pic:pic>
                      <wps:wsp>
                        <wps:cNvPr id="606101556" name="TextBox 91"/>
                        <wps:cNvSpPr txBox="1"/>
                        <wps:spPr>
                          <a:xfrm>
                            <a:off x="0" y="181184"/>
                            <a:ext cx="339725" cy="360045"/>
                          </a:xfrm>
                          <a:prstGeom prst="rect">
                            <a:avLst/>
                          </a:prstGeom>
                          <a:noFill/>
                        </wps:spPr>
                        <wps:txbx>
                          <w:txbxContent>
                            <w:p w14:paraId="74CB9571" w14:textId="77777777" w:rsidR="00046E8E" w:rsidRDefault="00046E8E" w:rsidP="00C9111E">
                              <w:pPr>
                                <w:jc w:val="center"/>
                                <w:rPr>
                                  <w:sz w:val="24"/>
                                  <w:szCs w:val="24"/>
                                </w:rPr>
                              </w:pPr>
                              <w:r>
                                <w:rPr>
                                  <w:rFonts w:hAnsi="Calibri"/>
                                  <w:b/>
                                  <w:bCs/>
                                  <w:color w:val="000000" w:themeColor="text1"/>
                                  <w:kern w:val="24"/>
                                  <w:sz w:val="20"/>
                                  <w:szCs w:val="20"/>
                                  <w:lang w:val="es-ES"/>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5FE8278" id="Group 68" o:spid="_x0000_s1027" style="position:absolute;left:0;text-align:left;margin-left:0;margin-top:281.25pt;width:749.1pt;height:91.7pt;z-index:251671552;mso-position-horizontal:center;mso-position-horizontal-relative:margin;mso-width-relative:margin;mso-height-relative:margin" coordsize="93975,6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">
                <v:rect id="Rectangle 606101543" o:spid="_x0000_s1028" style="position:absolute;left:3397;width:90578;height:67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" fillcolor="black [3213]" strokecolor="black [3213]" strokeweight="1pt"/>
                <v:shape id="Picture 606101544" o:spid="_x0000_s1029" type="#_x0000_t75" style="position:absolute;left:63892;top:380;width:7611;height:6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">
                  <v:imagedata r:id="rId29" o:title="" croptop="512f" cropbottom="1f"/>
                </v:shape>
                <v:shape id="Picture 606101545" o:spid="_x0000_s1030" type="#_x0000_t75" style="position:absolute;left:71373;top:380;width:7476;height:6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">
                  <v:imagedata r:id="rId30" o:title="" cropbottom="513f" cropleft="1349f"/>
                </v:shape>
                <v:shape id="Picture 606101546" o:spid="_x0000_s1031" type="#_x0000_t75" style="position:absolute;left:78800;top:332;width:7585;height:6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">
                  <v:imagedata r:id="rId31" o:title="" croptop="3f"/>
                </v:shape>
                <v:shape id="Picture 606101547" o:spid="_x0000_s1032" type="#_x0000_t75" style="position:absolute;left:86253;top:396;width:7512;height:60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">
                  <v:imagedata r:id="rId32" o:title="" croptop="-1f" cropbottom="685f" cropleft="845f" cropright="-1f"/>
                </v:shape>
                <v:shape id="Picture 606101548" o:spid="_x0000_s1033" type="#_x0000_t75" style="position:absolute;left:3853;top:512;width:7569;height:59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">
                  <v:imagedata r:id="rId33" o:title="" croptop="1920f" cropbottom="1f"/>
                </v:shape>
                <v:shape id="Picture 606101549" o:spid="_x0000_s1034" type="#_x0000_t75" style="position:absolute;left:11400;top:356;width:7318;height:6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">
                  <v:imagedata r:id="rId34" o:title="" cropleft="-1f" cropright="2714f"/>
                </v:shape>
                <v:shape id="Picture 606101550" o:spid="_x0000_s1035" type="#_x0000_t75" style="position:absolute;left:19069;top:512;width:7359;height:59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">
                  <v:imagedata r:id="rId35" o:title="" croptop="1920f" cropbottom="1f" cropleft="2174f"/>
                </v:shape>
                <v:shape id="Picture 606101551" o:spid="_x0000_s1036" type="#_x0000_t75" style="position:absolute;left:26414;top:512;width:7588;height:59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">
                  <v:imagedata r:id="rId36" o:title="" croptop="1920f" cropbottom="1f"/>
                </v:shape>
                <v:shape id="Picture 606101552" o:spid="_x0000_s1037" type="#_x0000_t75" style="position:absolute;left:33992;top:512;width:7477;height:59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">
                  <v:imagedata r:id="rId37" o:title="" croptop="1920f" cropbottom="1f" cropleft="755f"/>
                </v:shape>
                <v:shape id="Picture 606101553" o:spid="_x0000_s1038" type="#_x0000_t75" style="position:absolute;left:41445;top:512;width:7424;height:59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">
                  <v:imagedata r:id="rId38" o:title="" croptop="1920f" cropbottom="1f" cropleft="845f"/>
                </v:shape>
                <v:shape id="Picture 606101554" o:spid="_x0000_s1039" type="#_x0000_t75" style="position:absolute;left:48859;top:356;width:7516;height:6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">
                  <v:imagedata r:id="rId39" o:title=""/>
                </v:shape>
                <v:shape id="Picture 606101555" o:spid="_x0000_s1040" type="#_x0000_t75" style="position:absolute;left:56366;top:356;width:7632;height:6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">
                  <v:imagedata r:id="rId40" o:title=""/>
                </v:shape>
                <v:shape id="TextBox 91" o:spid="_x0000_s1041" type="#_x0000_t202" style="position:absolute;top:1811;width:3397;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" filled="f" stroked="f">
                  <v:textbox>
                    <w:txbxContent>
                      <w:p w14:paraId="74CB9571" w14:textId="77777777" w:rsidR="00046E8E" w:rsidRDefault="00046E8E" w:rsidP="00C9111E">
                        <w:pPr>
                          <w:jc w:val="center"/>
                          <w:rPr>
                            <w:sz w:val="24"/>
                            <w:szCs w:val="24"/>
                          </w:rPr>
                        </w:pPr>
                        <w:r>
                          <w:rPr>
                            <w:rFonts w:hAnsi="Calibri"/>
                            <w:b/>
                            <w:bCs/>
                            <w:color w:val="000000" w:themeColor="text1"/>
                            <w:kern w:val="24"/>
                            <w:sz w:val="20"/>
                            <w:szCs w:val="20"/>
                            <w:lang w:val="es-ES"/>
                          </w:rPr>
                          <w:t>B</w:t>
                        </w:r>
                      </w:p>
                    </w:txbxContent>
                  </v:textbox>
                </v:shape>
                <w10:wrap type="square" anchorx="margin"/>
              </v:group>
            </w:pict>
          </mc:Fallback>
        </mc:AlternateContent>
      </w:r>
      <w:r w:rsidRPr="00DC1322">
        <w:rPr>
          <w:noProof/>
          <w:sz w:val="20"/>
          <w:szCs w:val="20"/>
        </w:rPr>
        <mc:AlternateContent>
          <mc:Choice Requires="wpg">
            <w:drawing>
              <wp:anchor distT="0" distB="0" distL="114300" distR="114300" simplePos="0" relativeHeight="251670528" behindDoc="0" locked="0" layoutInCell="1" allowOverlap="1" wp14:anchorId="4DBD9509" wp14:editId="50DDB081">
                <wp:simplePos x="0" y="0"/>
                <wp:positionH relativeFrom="margin">
                  <wp:align>center</wp:align>
                </wp:positionH>
                <wp:positionV relativeFrom="paragraph">
                  <wp:posOffset>285</wp:posOffset>
                </wp:positionV>
                <wp:extent cx="9711055" cy="3374390"/>
                <wp:effectExtent l="0" t="0" r="23495" b="16510"/>
                <wp:wrapSquare wrapText="bothSides"/>
                <wp:docPr id="606101512" name="Group 41"/>
                <wp:cNvGraphicFramePr/>
                <a:graphic xmlns:a="http://schemas.openxmlformats.org/drawingml/2006/main">
                  <a:graphicData uri="http://schemas.microsoft.com/office/word/2010/wordprocessingGroup">
                    <wpg:wgp>
                      <wpg:cNvGrpSpPr/>
                      <wpg:grpSpPr>
                        <a:xfrm>
                          <a:off x="0" y="0"/>
                          <a:ext cx="9711055" cy="3374390"/>
                          <a:chOff x="0" y="0"/>
                          <a:chExt cx="9711212" cy="3804965"/>
                        </a:xfrm>
                      </wpg:grpSpPr>
                      <wps:wsp>
                        <wps:cNvPr id="606101513" name="Rectangle 606101513"/>
                        <wps:cNvSpPr/>
                        <wps:spPr>
                          <a:xfrm>
                            <a:off x="0" y="0"/>
                            <a:ext cx="9711212" cy="3804965"/>
                          </a:xfrm>
                          <a:prstGeom prst="rect">
                            <a:avLst/>
                          </a:prstGeom>
                          <a:noFill/>
                          <a:ln w="15875">
                            <a:solidFill>
                              <a:schemeClr val="tx1">
                                <a:alpha val="53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606101514" name="Group 606101514"/>
                        <wpg:cNvGrpSpPr/>
                        <wpg:grpSpPr>
                          <a:xfrm>
                            <a:off x="368205" y="2281285"/>
                            <a:ext cx="8872478" cy="1342473"/>
                            <a:chOff x="368205" y="2281285"/>
                            <a:chExt cx="8872478" cy="1342473"/>
                          </a:xfrm>
                        </wpg:grpSpPr>
                        <pic:pic xmlns:pic="http://schemas.openxmlformats.org/drawingml/2006/picture">
                          <pic:nvPicPr>
                            <pic:cNvPr id="606101515" name="Picture 606101515" descr="A close up of a map&#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368205" y="2311800"/>
                              <a:ext cx="1118063" cy="1290145"/>
                            </a:xfrm>
                            <a:prstGeom prst="rect">
                              <a:avLst/>
                            </a:prstGeom>
                          </pic:spPr>
                        </pic:pic>
                        <pic:pic xmlns:pic="http://schemas.openxmlformats.org/drawingml/2006/picture">
                          <pic:nvPicPr>
                            <pic:cNvPr id="606101516" name="Picture 606101516" descr="A picture containing text&#10;&#10;Description automatically generated"/>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1479261" y="2281285"/>
                              <a:ext cx="1100024" cy="1290145"/>
                            </a:xfrm>
                            <a:prstGeom prst="rect">
                              <a:avLst/>
                            </a:prstGeom>
                          </pic:spPr>
                        </pic:pic>
                        <pic:pic xmlns:pic="http://schemas.openxmlformats.org/drawingml/2006/picture">
                          <pic:nvPicPr>
                            <pic:cNvPr id="606101517" name="Picture 606101517" descr="A picture containing text, map, sky&#10;&#10;Description automatically generated"/>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2573337" y="2303587"/>
                              <a:ext cx="1146469" cy="1290145"/>
                            </a:xfrm>
                            <a:prstGeom prst="rect">
                              <a:avLst/>
                            </a:prstGeom>
                          </pic:spPr>
                        </pic:pic>
                        <pic:pic xmlns:pic="http://schemas.openxmlformats.org/drawingml/2006/picture">
                          <pic:nvPicPr>
                            <pic:cNvPr id="606101518" name="Picture 606101518" descr="A close up of a map&#10;&#10;Description automatically generated"/>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3718619" y="2326482"/>
                              <a:ext cx="1085962" cy="1290145"/>
                            </a:xfrm>
                            <a:prstGeom prst="rect">
                              <a:avLst/>
                            </a:prstGeom>
                          </pic:spPr>
                        </pic:pic>
                        <pic:pic xmlns:pic="http://schemas.openxmlformats.org/drawingml/2006/picture">
                          <pic:nvPicPr>
                            <pic:cNvPr id="606101519" name="Picture 606101519" descr="A close up of a map&#10;&#10;Description automatically generated"/>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4800966" y="2289677"/>
                              <a:ext cx="1118113" cy="1290145"/>
                            </a:xfrm>
                            <a:prstGeom prst="rect">
                              <a:avLst/>
                            </a:prstGeom>
                          </pic:spPr>
                        </pic:pic>
                        <pic:pic xmlns:pic="http://schemas.openxmlformats.org/drawingml/2006/picture">
                          <pic:nvPicPr>
                            <pic:cNvPr id="606101520" name="Picture 606101520" descr="A picture containing text, map, sky&#10;&#10;Description automatically generated"/>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5919079" y="2333613"/>
                              <a:ext cx="1082347" cy="1290145"/>
                            </a:xfrm>
                            <a:prstGeom prst="rect">
                              <a:avLst/>
                            </a:prstGeom>
                          </pic:spPr>
                        </pic:pic>
                        <pic:pic xmlns:pic="http://schemas.openxmlformats.org/drawingml/2006/picture">
                          <pic:nvPicPr>
                            <pic:cNvPr id="606101521" name="Picture 606101521" descr="A picture containing text, map&#10;&#10;Description automatically generated"/>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7014464" y="2333613"/>
                              <a:ext cx="1135939" cy="1290145"/>
                            </a:xfrm>
                            <a:prstGeom prst="rect">
                              <a:avLst/>
                            </a:prstGeom>
                          </pic:spPr>
                        </pic:pic>
                        <pic:pic xmlns:pic="http://schemas.openxmlformats.org/drawingml/2006/picture">
                          <pic:nvPicPr>
                            <pic:cNvPr id="606101522" name="Picture 606101522" descr="A close up of a map&#10;&#10;Description automatically generated"/>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8149841" y="2333613"/>
                              <a:ext cx="1090842" cy="1290145"/>
                            </a:xfrm>
                            <a:prstGeom prst="rect">
                              <a:avLst/>
                            </a:prstGeom>
                          </pic:spPr>
                        </pic:pic>
                      </wpg:grpSp>
                      <wpg:grpSp>
                        <wpg:cNvPr id="606101523" name="Group 606101523"/>
                        <wpg:cNvGrpSpPr/>
                        <wpg:grpSpPr>
                          <a:xfrm>
                            <a:off x="271874" y="85261"/>
                            <a:ext cx="9106765" cy="2270209"/>
                            <a:chOff x="271874" y="85261"/>
                            <a:chExt cx="9106765" cy="2270209"/>
                          </a:xfrm>
                        </wpg:grpSpPr>
                        <pic:pic xmlns:pic="http://schemas.openxmlformats.org/drawingml/2006/picture">
                          <pic:nvPicPr>
                            <pic:cNvPr id="606101524" name="Picture 606101524"/>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271874" y="85261"/>
                              <a:ext cx="1188227" cy="2199718"/>
                            </a:xfrm>
                            <a:prstGeom prst="rect">
                              <a:avLst/>
                            </a:prstGeom>
                          </pic:spPr>
                        </pic:pic>
                        <pic:pic xmlns:pic="http://schemas.openxmlformats.org/drawingml/2006/picture">
                          <pic:nvPicPr>
                            <pic:cNvPr id="606101525" name="Picture 606101525"/>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1422870" y="116234"/>
                              <a:ext cx="1146694" cy="2199717"/>
                            </a:xfrm>
                            <a:prstGeom prst="rect">
                              <a:avLst/>
                            </a:prstGeom>
                          </pic:spPr>
                        </pic:pic>
                        <pic:pic xmlns:pic="http://schemas.openxmlformats.org/drawingml/2006/picture">
                          <pic:nvPicPr>
                            <pic:cNvPr id="606101526" name="Picture 606101526"/>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2504480" y="138067"/>
                              <a:ext cx="1146694" cy="2199717"/>
                            </a:xfrm>
                            <a:prstGeom prst="rect">
                              <a:avLst/>
                            </a:prstGeom>
                          </pic:spPr>
                        </pic:pic>
                        <pic:pic xmlns:pic="http://schemas.openxmlformats.org/drawingml/2006/picture">
                          <pic:nvPicPr>
                            <pic:cNvPr id="606101528" name="Picture 606101528"/>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3593319" y="123796"/>
                              <a:ext cx="1146694" cy="2199717"/>
                            </a:xfrm>
                            <a:prstGeom prst="rect">
                              <a:avLst/>
                            </a:prstGeom>
                          </pic:spPr>
                        </pic:pic>
                        <pic:pic xmlns:pic="http://schemas.openxmlformats.org/drawingml/2006/picture">
                          <pic:nvPicPr>
                            <pic:cNvPr id="606101529" name="Picture 606101529" descr="A close up of a logo&#10;&#10;Description automatically generated"/>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4759051" y="128410"/>
                              <a:ext cx="1146694" cy="2199717"/>
                            </a:xfrm>
                            <a:prstGeom prst="rect">
                              <a:avLst/>
                            </a:prstGeom>
                          </pic:spPr>
                        </pic:pic>
                        <pic:pic xmlns:pic="http://schemas.openxmlformats.org/drawingml/2006/picture">
                          <pic:nvPicPr>
                            <pic:cNvPr id="606101530" name="Picture 606101530"/>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5843826" y="141490"/>
                              <a:ext cx="1146694" cy="2199717"/>
                            </a:xfrm>
                            <a:prstGeom prst="rect">
                              <a:avLst/>
                            </a:prstGeom>
                          </pic:spPr>
                        </pic:pic>
                        <pic:pic xmlns:pic="http://schemas.openxmlformats.org/drawingml/2006/picture">
                          <pic:nvPicPr>
                            <pic:cNvPr id="606101531" name="Picture 606101531"/>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7052784" y="133955"/>
                              <a:ext cx="1146688" cy="2199717"/>
                            </a:xfrm>
                            <a:prstGeom prst="rect">
                              <a:avLst/>
                            </a:prstGeom>
                          </pic:spPr>
                        </pic:pic>
                        <pic:pic xmlns:pic="http://schemas.openxmlformats.org/drawingml/2006/picture">
                          <pic:nvPicPr>
                            <pic:cNvPr id="606101532" name="Picture 606101532"/>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8231951" y="155753"/>
                              <a:ext cx="1146688" cy="2199717"/>
                            </a:xfrm>
                            <a:prstGeom prst="rect">
                              <a:avLst/>
                            </a:prstGeom>
                          </pic:spPr>
                        </pic:pic>
                        <wps:wsp>
                          <wps:cNvPr id="606101533" name="Freeform: Shape 606101533"/>
                          <wps:cNvSpPr/>
                          <wps:spPr>
                            <a:xfrm>
                              <a:off x="8941831" y="170661"/>
                              <a:ext cx="409575" cy="295275"/>
                            </a:xfrm>
                            <a:custGeom>
                              <a:avLst/>
                              <a:gdLst>
                                <a:gd name="connsiteX0" fmla="*/ 4763 w 409575"/>
                                <a:gd name="connsiteY0" fmla="*/ 0 h 295275"/>
                                <a:gd name="connsiteX1" fmla="*/ 0 w 409575"/>
                                <a:gd name="connsiteY1" fmla="*/ 114300 h 295275"/>
                                <a:gd name="connsiteX2" fmla="*/ 409575 w 409575"/>
                                <a:gd name="connsiteY2" fmla="*/ 295275 h 295275"/>
                                <a:gd name="connsiteX3" fmla="*/ 409575 w 409575"/>
                                <a:gd name="connsiteY3" fmla="*/ 4763 h 295275"/>
                                <a:gd name="connsiteX4" fmla="*/ 4763 w 409575"/>
                                <a:gd name="connsiteY4" fmla="*/ 0 h 2952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09575" h="295275">
                                  <a:moveTo>
                                    <a:pt x="4763" y="0"/>
                                  </a:moveTo>
                                  <a:lnTo>
                                    <a:pt x="0" y="114300"/>
                                  </a:lnTo>
                                  <a:lnTo>
                                    <a:pt x="409575" y="295275"/>
                                  </a:lnTo>
                                  <a:lnTo>
                                    <a:pt x="409575" y="4763"/>
                                  </a:lnTo>
                                  <a:lnTo>
                                    <a:pt x="4763" y="0"/>
                                  </a:ln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06101534" name="Freeform: Shape 606101534"/>
                          <wps:cNvSpPr/>
                          <wps:spPr>
                            <a:xfrm>
                              <a:off x="7751396" y="141490"/>
                              <a:ext cx="448076" cy="295275"/>
                            </a:xfrm>
                            <a:custGeom>
                              <a:avLst/>
                              <a:gdLst>
                                <a:gd name="connsiteX0" fmla="*/ 4763 w 409575"/>
                                <a:gd name="connsiteY0" fmla="*/ 0 h 295275"/>
                                <a:gd name="connsiteX1" fmla="*/ 0 w 409575"/>
                                <a:gd name="connsiteY1" fmla="*/ 114300 h 295275"/>
                                <a:gd name="connsiteX2" fmla="*/ 409575 w 409575"/>
                                <a:gd name="connsiteY2" fmla="*/ 295275 h 295275"/>
                                <a:gd name="connsiteX3" fmla="*/ 409575 w 409575"/>
                                <a:gd name="connsiteY3" fmla="*/ 4763 h 295275"/>
                                <a:gd name="connsiteX4" fmla="*/ 4763 w 409575"/>
                                <a:gd name="connsiteY4" fmla="*/ 0 h 2952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09575" h="295275">
                                  <a:moveTo>
                                    <a:pt x="4763" y="0"/>
                                  </a:moveTo>
                                  <a:lnTo>
                                    <a:pt x="0" y="114300"/>
                                  </a:lnTo>
                                  <a:lnTo>
                                    <a:pt x="409575" y="295275"/>
                                  </a:lnTo>
                                  <a:lnTo>
                                    <a:pt x="409575" y="4763"/>
                                  </a:lnTo>
                                  <a:lnTo>
                                    <a:pt x="4763" y="0"/>
                                  </a:ln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06101535" name="Freeform: Shape 606101535"/>
                          <wps:cNvSpPr/>
                          <wps:spPr>
                            <a:xfrm>
                              <a:off x="6551935" y="155753"/>
                              <a:ext cx="448076" cy="295275"/>
                            </a:xfrm>
                            <a:custGeom>
                              <a:avLst/>
                              <a:gdLst>
                                <a:gd name="connsiteX0" fmla="*/ 4763 w 409575"/>
                                <a:gd name="connsiteY0" fmla="*/ 0 h 295275"/>
                                <a:gd name="connsiteX1" fmla="*/ 0 w 409575"/>
                                <a:gd name="connsiteY1" fmla="*/ 114300 h 295275"/>
                                <a:gd name="connsiteX2" fmla="*/ 409575 w 409575"/>
                                <a:gd name="connsiteY2" fmla="*/ 295275 h 295275"/>
                                <a:gd name="connsiteX3" fmla="*/ 409575 w 409575"/>
                                <a:gd name="connsiteY3" fmla="*/ 4763 h 295275"/>
                                <a:gd name="connsiteX4" fmla="*/ 4763 w 409575"/>
                                <a:gd name="connsiteY4" fmla="*/ 0 h 2952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09575" h="295275">
                                  <a:moveTo>
                                    <a:pt x="4763" y="0"/>
                                  </a:moveTo>
                                  <a:lnTo>
                                    <a:pt x="0" y="114300"/>
                                  </a:lnTo>
                                  <a:lnTo>
                                    <a:pt x="409575" y="295275"/>
                                  </a:lnTo>
                                  <a:lnTo>
                                    <a:pt x="409575" y="4763"/>
                                  </a:lnTo>
                                  <a:lnTo>
                                    <a:pt x="4763" y="0"/>
                                  </a:ln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06101536" name="Freeform: Shape 606101536"/>
                          <wps:cNvSpPr/>
                          <wps:spPr>
                            <a:xfrm>
                              <a:off x="5464659" y="150370"/>
                              <a:ext cx="448076" cy="295275"/>
                            </a:xfrm>
                            <a:custGeom>
                              <a:avLst/>
                              <a:gdLst>
                                <a:gd name="connsiteX0" fmla="*/ 4763 w 409575"/>
                                <a:gd name="connsiteY0" fmla="*/ 0 h 295275"/>
                                <a:gd name="connsiteX1" fmla="*/ 0 w 409575"/>
                                <a:gd name="connsiteY1" fmla="*/ 114300 h 295275"/>
                                <a:gd name="connsiteX2" fmla="*/ 409575 w 409575"/>
                                <a:gd name="connsiteY2" fmla="*/ 295275 h 295275"/>
                                <a:gd name="connsiteX3" fmla="*/ 409575 w 409575"/>
                                <a:gd name="connsiteY3" fmla="*/ 4763 h 295275"/>
                                <a:gd name="connsiteX4" fmla="*/ 4763 w 409575"/>
                                <a:gd name="connsiteY4" fmla="*/ 0 h 2952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09575" h="295275">
                                  <a:moveTo>
                                    <a:pt x="4763" y="0"/>
                                  </a:moveTo>
                                  <a:lnTo>
                                    <a:pt x="0" y="114300"/>
                                  </a:lnTo>
                                  <a:lnTo>
                                    <a:pt x="409575" y="295275"/>
                                  </a:lnTo>
                                  <a:lnTo>
                                    <a:pt x="409575" y="4763"/>
                                  </a:lnTo>
                                  <a:lnTo>
                                    <a:pt x="4763" y="0"/>
                                  </a:ln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06101537" name="Freeform: Shape 606101537"/>
                          <wps:cNvSpPr/>
                          <wps:spPr>
                            <a:xfrm>
                              <a:off x="4316059" y="137476"/>
                              <a:ext cx="448076" cy="295275"/>
                            </a:xfrm>
                            <a:custGeom>
                              <a:avLst/>
                              <a:gdLst>
                                <a:gd name="connsiteX0" fmla="*/ 4763 w 409575"/>
                                <a:gd name="connsiteY0" fmla="*/ 0 h 295275"/>
                                <a:gd name="connsiteX1" fmla="*/ 0 w 409575"/>
                                <a:gd name="connsiteY1" fmla="*/ 114300 h 295275"/>
                                <a:gd name="connsiteX2" fmla="*/ 409575 w 409575"/>
                                <a:gd name="connsiteY2" fmla="*/ 295275 h 295275"/>
                                <a:gd name="connsiteX3" fmla="*/ 409575 w 409575"/>
                                <a:gd name="connsiteY3" fmla="*/ 4763 h 295275"/>
                                <a:gd name="connsiteX4" fmla="*/ 4763 w 409575"/>
                                <a:gd name="connsiteY4" fmla="*/ 0 h 2952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09575" h="295275">
                                  <a:moveTo>
                                    <a:pt x="4763" y="0"/>
                                  </a:moveTo>
                                  <a:lnTo>
                                    <a:pt x="0" y="114300"/>
                                  </a:lnTo>
                                  <a:lnTo>
                                    <a:pt x="409575" y="295275"/>
                                  </a:lnTo>
                                  <a:lnTo>
                                    <a:pt x="409575" y="4763"/>
                                  </a:lnTo>
                                  <a:lnTo>
                                    <a:pt x="4763" y="0"/>
                                  </a:ln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06101538" name="Freeform: Shape 606101538"/>
                          <wps:cNvSpPr/>
                          <wps:spPr>
                            <a:xfrm>
                              <a:off x="3206593" y="160660"/>
                              <a:ext cx="448076" cy="295275"/>
                            </a:xfrm>
                            <a:custGeom>
                              <a:avLst/>
                              <a:gdLst>
                                <a:gd name="connsiteX0" fmla="*/ 4763 w 409575"/>
                                <a:gd name="connsiteY0" fmla="*/ 0 h 295275"/>
                                <a:gd name="connsiteX1" fmla="*/ 0 w 409575"/>
                                <a:gd name="connsiteY1" fmla="*/ 114300 h 295275"/>
                                <a:gd name="connsiteX2" fmla="*/ 409575 w 409575"/>
                                <a:gd name="connsiteY2" fmla="*/ 295275 h 295275"/>
                                <a:gd name="connsiteX3" fmla="*/ 409575 w 409575"/>
                                <a:gd name="connsiteY3" fmla="*/ 4763 h 295275"/>
                                <a:gd name="connsiteX4" fmla="*/ 4763 w 409575"/>
                                <a:gd name="connsiteY4" fmla="*/ 0 h 2952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09575" h="295275">
                                  <a:moveTo>
                                    <a:pt x="4763" y="0"/>
                                  </a:moveTo>
                                  <a:lnTo>
                                    <a:pt x="0" y="114300"/>
                                  </a:lnTo>
                                  <a:lnTo>
                                    <a:pt x="409575" y="295275"/>
                                  </a:lnTo>
                                  <a:lnTo>
                                    <a:pt x="409575" y="4763"/>
                                  </a:lnTo>
                                  <a:lnTo>
                                    <a:pt x="4763" y="0"/>
                                  </a:ln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06101539" name="Freeform: Shape 606101539"/>
                          <wps:cNvSpPr/>
                          <wps:spPr>
                            <a:xfrm>
                              <a:off x="2112327" y="137475"/>
                              <a:ext cx="448076" cy="295275"/>
                            </a:xfrm>
                            <a:custGeom>
                              <a:avLst/>
                              <a:gdLst>
                                <a:gd name="connsiteX0" fmla="*/ 4763 w 409575"/>
                                <a:gd name="connsiteY0" fmla="*/ 0 h 295275"/>
                                <a:gd name="connsiteX1" fmla="*/ 0 w 409575"/>
                                <a:gd name="connsiteY1" fmla="*/ 114300 h 295275"/>
                                <a:gd name="connsiteX2" fmla="*/ 409575 w 409575"/>
                                <a:gd name="connsiteY2" fmla="*/ 295275 h 295275"/>
                                <a:gd name="connsiteX3" fmla="*/ 409575 w 409575"/>
                                <a:gd name="connsiteY3" fmla="*/ 4763 h 295275"/>
                                <a:gd name="connsiteX4" fmla="*/ 4763 w 409575"/>
                                <a:gd name="connsiteY4" fmla="*/ 0 h 2952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09575" h="295275">
                                  <a:moveTo>
                                    <a:pt x="4763" y="0"/>
                                  </a:moveTo>
                                  <a:lnTo>
                                    <a:pt x="0" y="114300"/>
                                  </a:lnTo>
                                  <a:lnTo>
                                    <a:pt x="409575" y="295275"/>
                                  </a:lnTo>
                                  <a:lnTo>
                                    <a:pt x="409575" y="4763"/>
                                  </a:lnTo>
                                  <a:lnTo>
                                    <a:pt x="4763" y="0"/>
                                  </a:ln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06101540" name="Freeform: Shape 606101540"/>
                          <wps:cNvSpPr/>
                          <wps:spPr>
                            <a:xfrm>
                              <a:off x="1012025" y="108613"/>
                              <a:ext cx="448076" cy="295275"/>
                            </a:xfrm>
                            <a:custGeom>
                              <a:avLst/>
                              <a:gdLst>
                                <a:gd name="connsiteX0" fmla="*/ 4763 w 409575"/>
                                <a:gd name="connsiteY0" fmla="*/ 0 h 295275"/>
                                <a:gd name="connsiteX1" fmla="*/ 0 w 409575"/>
                                <a:gd name="connsiteY1" fmla="*/ 114300 h 295275"/>
                                <a:gd name="connsiteX2" fmla="*/ 409575 w 409575"/>
                                <a:gd name="connsiteY2" fmla="*/ 295275 h 295275"/>
                                <a:gd name="connsiteX3" fmla="*/ 409575 w 409575"/>
                                <a:gd name="connsiteY3" fmla="*/ 4763 h 295275"/>
                                <a:gd name="connsiteX4" fmla="*/ 4763 w 409575"/>
                                <a:gd name="connsiteY4" fmla="*/ 0 h 2952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09575" h="295275">
                                  <a:moveTo>
                                    <a:pt x="4763" y="0"/>
                                  </a:moveTo>
                                  <a:lnTo>
                                    <a:pt x="0" y="114300"/>
                                  </a:lnTo>
                                  <a:lnTo>
                                    <a:pt x="409575" y="295275"/>
                                  </a:lnTo>
                                  <a:lnTo>
                                    <a:pt x="409575" y="4763"/>
                                  </a:lnTo>
                                  <a:lnTo>
                                    <a:pt x="4763" y="0"/>
                                  </a:ln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606101541" name="TextBox 83"/>
                        <wps:cNvSpPr txBox="1"/>
                        <wps:spPr>
                          <a:xfrm>
                            <a:off x="78163" y="85260"/>
                            <a:ext cx="349250" cy="360045"/>
                          </a:xfrm>
                          <a:prstGeom prst="rect">
                            <a:avLst/>
                          </a:prstGeom>
                          <a:noFill/>
                        </wps:spPr>
                        <wps:txbx>
                          <w:txbxContent>
                            <w:p w14:paraId="1171C8FD" w14:textId="77777777" w:rsidR="00046E8E" w:rsidRDefault="00046E8E" w:rsidP="00DC1322">
                              <w:pPr>
                                <w:jc w:val="center"/>
                                <w:rPr>
                                  <w:sz w:val="24"/>
                                  <w:szCs w:val="24"/>
                                </w:rPr>
                              </w:pPr>
                              <w:r>
                                <w:rPr>
                                  <w:rFonts w:hAnsi="Calibri"/>
                                  <w:b/>
                                  <w:bCs/>
                                  <w:color w:val="000000" w:themeColor="text1"/>
                                  <w:kern w:val="24"/>
                                  <w:sz w:val="20"/>
                                  <w:szCs w:val="20"/>
                                  <w:lang w:val="es-ES"/>
                                </w:rPr>
                                <w:t>A</w:t>
                              </w:r>
                            </w:p>
                          </w:txbxContent>
                        </wps:txbx>
                        <wps:bodyPr wrap="square" rtlCol="0">
                          <a:noAutofit/>
                        </wps:bodyPr>
                      </wps:wsp>
                    </wpg:wgp>
                  </a:graphicData>
                </a:graphic>
                <wp14:sizeRelV relativeFrom="margin">
                  <wp14:pctHeight>0</wp14:pctHeight>
                </wp14:sizeRelV>
              </wp:anchor>
            </w:drawing>
          </mc:Choice>
          <mc:Fallback>
            <w:pict>
              <v:group w14:anchorId="4DBD9509" id="Group 41" o:spid="_x0000_s1042" style="position:absolute;left:0;text-align:left;margin-left:0;margin-top:0;width:764.65pt;height:265.7pt;z-index:251670528;mso-position-horizontal:center;mso-position-horizontal-relative:margin;mso-height-relative:margin" coordsize="97112,38049" o:gfxdata="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XaW5kb3dzIFBob3RvIEVk&#10;aXRvciAxMC4wLjEwMDExLjE2Mzg0AFdpbmRvd3MgUGhvdG8gRWRpdG9yIDEwLjAuMTAwMTEuMTYz&#10;ODQAMjAxOTowNzozMCAxODoxNTowNgAABpADAAIAAAAUAAARHJAEAAIAAAAUAAARMJKRAAIAAAAD&#10;MDAAAJKSAAIAAAADMDAAAKABAAMAAAABAAEAAOocAAcAAAgMAAAJEAAAAAAc6gAAAAg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PD94cGFja2V0IGVuZD0ndyc/Pv/bAEMAAwICAwICAwMDAwQD&#10;AwQFCAUFBAQFCgcHBggMCgwMCwoLCw0OEhANDhEOCwsQFhARExQVFRUMDxcYFhQYEhQVFP/bAEMB&#10;AwQEBQQFCQUFCRQNCw0UFBQUFBQUFBQUFBQUFBQUFBQUFBQUFBQUFBQUFBQUFBQUFBQUFBQUFBQU&#10;FBQUFBQUFP/AABEIAPUA+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2luZG93cyBQaG90byBFZGl0b3IgMTAuMC4xMDAxMS4xNjM4&#10;NABXaW5kb3dzIFBob3RvIEVkaXRvciAxMC4wLjEwMDExLjE2Mzg0ADIwMTk6MDc6MzAgMTg6MTU6&#10;MjIAAAaQAwACAAAAFAAAERyQBAACAAAAFAAAETCSkQACAAAAAzAwAACSkgACAAAAAzAwAACgAQAD&#10;AAAAAQABAADqHAAHAAAIDAAACRAAAAAAHOoAAAAI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PD94cGFja2V0IGVuZD0ndyc/Pv/bAEMAAwICAwICAwMDAwQDAwQFCAUFBAQF&#10;CgcHBggMCgwMCwoLCw0OEhANDhEOCwsQFhARExQVFRUMDxcYFhQYEhQVFP/bAEMBAwQEBQQFCQUF&#10;CRQNCw0UFBQUFBQUFBQUFBQUFBQUFBQUFBQUFBQUFBQUFBQUFBQUFBQUFBQUFBQUFBQUFBQUFP/A&#10;ABEIAPUA9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2luZG93cyBQaG90byBF&#10;ZGl0b3IgMTAuMC4xMDAxMS4xNjM4NABXaW5kb3dzIFBob3RvIEVkaXRvciAxMC4wLjEwMDExLjE2&#10;Mzg0ADIwMTk6MDc6MzAgMTg6MTU6NDIAAAaQAwACAAAAFAAAERyQBAACAAAAFAAAETCSkQACAAAA&#10;AzAwAACSkgACAAAAAzAwAACgAQADAAAAAQABAADqHAAHAAAIDAAACRAAAAAAHOoAAAA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PD94cGFj&#10;a2V0IGVuZD0ndyc/Pv/bAEMAAwICAwICAwMDAwQDAwQFCAUFBAQFCgcHBggMCgwMCwoLCw0OEhAN&#10;DhEOCwsQFhARExQVFRUMDxcYFhQYEhQVFP/bAEMBAwQEBQQFCQUFCRQNCw0UFBQUFBQUFBQUFBQU&#10;FBQUFBQUFBQUFBQUFBQUFBQUFBQUFBQUFBQUFBQUFBQUFBQUFP/AABEIAO0A9g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dpbmRvd3MgUGhvdG8gRWRpdG9yIDEw&#10;LjAuMTAwMTEuMTYzODQAV2luZG93cyBQaG90byBFZGl0b3IgMTAuMC4xMDAxMS4xNjM4NAAyMDE5&#10;OjA3OjMwIDE4OjE1OjU5AAAGkAMAAgAAABQAABEckAQAAgAAABQAABEwkpEAAgAAAAMwMAAAkpIA&#10;AgAAAAMwMAAAoAEAAwAAAAEAAQAA6hwABwAACAwAAAkQAAAAABzqAAAAC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8P3hwYWNrZXQgZW5kPSd3Jz8+/9sA&#10;QwADAgIDAgIDAwMDBAMDBAUIBQUEBAUKBwcGCAwKDAwLCgsLDQ4SEA0OEQ4LCxAWEBETFBUVFQwP&#10;FxgWFBgSFBUU/9sAQwEDBAQFBAUJBQUJFA0LDRQUFBQUFBQUFBQUFBQUFBQUFBQUFBQUFBQUFBQU&#10;FBQUFBQUFBQUFBQUFBQUFBQUFBQU/8AAEQgA7gDq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XaW5kb3dzIFBob3RvIEVkaXRvciAxMC4wLjEwMDExLjE2Mzg0AFdp&#10;bmRvd3MgUGhvdG8gRWRpdG9yIDEwLjAuMTAwMTEuMTYzODQAMjAxOTowNzozMCAxODoxNjoyMAAA&#10;BpADAAIAAAAUAAARHJAEAAIAAAAUAAARMJKRAAIAAAADMDAAAJKSAAIAAAADMDAAAKABAAMAAAAB&#10;AAEAAOocAAcAAAgMAAAJEAAAAAAc6gAAAA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8P3hwYWNrZXQgZW5kPSd3Jz8+/9sAQwAD&#10;AgIDAgIDAwMDBAMDBAUIBQUEBAUKBwcGCAwKDAwLCgsLDQ4SEA0OEQ4LCxAWEBETFBUVFQwPFxgW&#10;FBgSFBUU/9sAQwEDBAQFBAUJBQUJFA0LDRQUFBQUFBQUFBQUFBQUFBQUFBQUFBQUFBQUFBQUFBQU&#10;FBQUFBQUFBQUFBQUFBQUFBQU/8AAEQgA9AD3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XaW5kb3dzIFBob3Rv&#10;IEVkaXRvciAxMC4wLjEwMDExLjE2Mzg0AFdpbmRvd3MgUGhvdG8gRWRpdG9yIDEwLjAuMTAwMTEu&#10;MTYzODQAMjAxOTowNzozMCAxODoxNjo0MQAABpADAAIAAAAUAAARHJAEAAIAAAAUAAARMJKRAAIA&#10;AAADMDAAAJKSAAIAAAADMDAAAKABAAMAAAABAAEAAOocAAcAAAgMAAAJEAAAAAAc6gAAAAg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PD94cGFja2V0IGVuZD0ndyc/Pv/bAEMAAwICAwICAwMDAwQDAwQFCAUFBAQFCgcHBggM&#10;CgwMCwoLCw0OEhANDhEOCwsQFhARExQVFRUMDxcYFhQYEhQVFP/bAEMBAwQEBQQFCQUFCRQNCw0U&#10;FBQUFBQUFBQUFBQUFBQUFBQUFBQUFBQUFBQUFBQUFBQUFBQUFBQUFBQUFBQUFBQUFP/AABEIAPkA&#10;9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2lu&#10;ZG93cyBQaG90byBFZGl0b3IgMTAuMC4xMDAxMS4xNjM4NABXaW5kb3dzIFBob3RvIEVkaXRvciAx&#10;MC4wLjEwMDExLjE2Mzg0ADIwMTk6MDc6MzAgMTg6MTc6MDIAAAaQAwACAAAAFAAAERyQBAACAAAA&#10;FAAAETCSkQACAAAAAzAwAACSkgACAAAAAzAwAACgAQADAAAAAQABAADqHAAHAAAIDAAACRAAAAAA&#10;HOoAAAAI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Dw/eHBhY2tldCBlbmQ9J3cnPz7/2wBDAAMCAgMC&#10;AgMDAwMEAwMEBQgFBQQEBQoHBwYIDAoMDAsKCwsNDhIQDQ4RDgsLEBYQERMUFRUVDA8XGBYUGBIU&#10;FRT/2wBDAQMEBAUEBQkFBQkUDQsNFBQUFBQUFBQUFBQUFBQUFBQUFBQUFBQUFBQUFBQUFBQUFBQU&#10;FBQUFBQUFBQUFBQUFBT/wAARCAD2AP0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dpbmRvd3MgUGhvdG8gRWRpdG9yIDEwLjAuMTAwMTEuMTYzODQAV2luZG93cyBQaG90byBFZGl0&#10;b3IgMTAuMC4xMDAxMS4xNjM4NAAyMDE5OjA3OjMwIDE4OjE3OjIxAAAGkAMAAgAAABQAABEckAQA&#10;AgAAABQAABEwkpEAAgAAAAMwMAAAkpIAAgAAAAMwMAAAoAEAAwAAAAEAAQAA6hwABwAACAwAAAkQ&#10;AAAAABzqAAAAC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PD94cGFja2V0IGVuZD0ndyc/Pv/bAEMAAwICAwICAwMDAwQDAwQFCAUFBAQFCgcHBggMCgwM&#10;CwoLCw0OEhANDhEOCwsQFhARExQVFRUMDxcYFhQYEhQVFP/bAEMBAwQEBQQFCQUFCRQNCw0UFBQU&#10;FBQUFBQUFBQUFBQUFBQUFBQUFBQUFBQUFBQUFBQUFBQUFBQUFBQUFBQUFBQUFP/AABEIAPIA7w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">
                <v:rect id="Rectangle 606101513" o:spid="_x0000_s1043" style="position:absolute;width:97112;height:38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" filled="f" strokecolor="black [3213]" strokeweight="1.25pt">
                  <v:stroke opacity="34695f"/>
                </v:rect>
                <v:group id="Group 606101514" o:spid="_x0000_s1044" style="position:absolute;left:3682;top:22812;width:88724;height:13425" coordorigin="3682,22812" coordsize="88724,13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">
                  <v:shape id="Picture 606101515" o:spid="_x0000_s1045" type="#_x0000_t75" alt="A close up of a map&#10;&#10;Description automatically generated" style="position:absolute;left:3682;top:23118;width:11180;height:129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">
                    <v:imagedata r:id="rId57" o:title="A close up of a map&#10;&#10;Description automatically generated"/>
                  </v:shape>
                  <v:shape id="Picture 606101516" o:spid="_x0000_s1046" type="#_x0000_t75" alt="A picture containing text&#10;&#10;Description automatically generated" style="position:absolute;left:14792;top:22812;width:11000;height:12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">
                    <v:imagedata r:id="rId58" o:title="A picture containing text&#10;&#10;Description automatically generated"/>
                  </v:shape>
                  <v:shape id="Picture 606101517" o:spid="_x0000_s1047" type="#_x0000_t75" alt="A picture containing text, map, sky&#10;&#10;Description automatically generated" style="position:absolute;left:25733;top:23035;width:11465;height:12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">
                    <v:imagedata r:id="rId59" o:title="A picture containing text, map, sky&#10;&#10;Description automatically generated"/>
                  </v:shape>
                  <v:shape id="Picture 606101518" o:spid="_x0000_s1048" type="#_x0000_t75" alt="A close up of a map&#10;&#10;Description automatically generated" style="position:absolute;left:37186;top:23264;width:10859;height:12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">
                    <v:imagedata r:id="rId60" o:title="A close up of a map&#10;&#10;Description automatically generated"/>
                  </v:shape>
                  <v:shape id="Picture 606101519" o:spid="_x0000_s1049" type="#_x0000_t75" alt="A close up of a map&#10;&#10;Description automatically generated" style="position:absolute;left:48009;top:22896;width:11181;height:12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">
                    <v:imagedata r:id="rId61" o:title="A close up of a map&#10;&#10;Description automatically generated"/>
                  </v:shape>
                  <v:shape id="Picture 606101520" o:spid="_x0000_s1050" type="#_x0000_t75" alt="A picture containing text, map, sky&#10;&#10;Description automatically generated" style="position:absolute;left:59190;top:23336;width:10824;height:129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">
                    <v:imagedata r:id="rId62" o:title="A picture containing text, map, sky&#10;&#10;Description automatically generated"/>
                  </v:shape>
                  <v:shape id="Picture 606101521" o:spid="_x0000_s1051" type="#_x0000_t75" alt="A picture containing text, map&#10;&#10;Description automatically generated" style="position:absolute;left:70144;top:23336;width:11360;height:129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">
                    <v:imagedata r:id="rId63" o:title="A picture containing text, map&#10;&#10;Description automatically generated"/>
                  </v:shape>
                  <v:shape id="Picture 606101522" o:spid="_x0000_s1052" type="#_x0000_t75" alt="A close up of a map&#10;&#10;Description automatically generated" style="position:absolute;left:81498;top:23336;width:10908;height:129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">
                    <v:imagedata r:id="rId64" o:title="A close up of a map&#10;&#10;Description automatically generated"/>
                  </v:shape>
                </v:group>
                <v:group id="Group 606101523" o:spid="_x0000_s1053" style="position:absolute;left:2718;top:852;width:91068;height:22702" coordorigin="2718,852" coordsize="91067,22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">
                  <v:shape id="Picture 606101524" o:spid="_x0000_s1054" type="#_x0000_t75" style="position:absolute;left:2718;top:852;width:11883;height:21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">
                    <v:imagedata r:id="rId65" o:title=""/>
                  </v:shape>
                  <v:shape id="Picture 606101525" o:spid="_x0000_s1055" type="#_x0000_t75" style="position:absolute;left:14228;top:1162;width:11467;height:21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">
                    <v:imagedata r:id="rId66" o:title=""/>
                  </v:shape>
                  <v:shape id="Picture 606101526" o:spid="_x0000_s1056" type="#_x0000_t75" style="position:absolute;left:25044;top:1380;width:11467;height:21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">
                    <v:imagedata r:id="rId67" o:title=""/>
                  </v:shape>
                  <v:shape id="Picture 606101528" o:spid="_x0000_s1057" type="#_x0000_t75" style="position:absolute;left:35933;top:1237;width:11467;height:21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">
                    <v:imagedata r:id="rId68" o:title=""/>
                  </v:shape>
                  <v:shape id="Picture 606101529" o:spid="_x0000_s1058" type="#_x0000_t75" alt="A close up of a logo&#10;&#10;Description automatically generated" style="position:absolute;left:47590;top:1284;width:11467;height:21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">
                    <v:imagedata r:id="rId69" o:title="A close up of a logo&#10;&#10;Description automatically generated"/>
                  </v:shape>
                  <v:shape id="Picture 606101530" o:spid="_x0000_s1059" type="#_x0000_t75" style="position:absolute;left:58438;top:1414;width:11467;height:21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">
                    <v:imagedata r:id="rId70" o:title=""/>
                  </v:shape>
                  <v:shape id="Picture 606101531" o:spid="_x0000_s1060" type="#_x0000_t75" style="position:absolute;left:70527;top:1339;width:11467;height:21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">
                    <v:imagedata r:id="rId71" o:title=""/>
                  </v:shape>
                  <v:shape id="Picture 606101532" o:spid="_x0000_s1061" type="#_x0000_t75" style="position:absolute;left:82319;top:1557;width:11467;height:21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">
                    <v:imagedata r:id="rId72" o:title=""/>
                  </v:shape>
                  <v:shape id="Freeform: Shape 606101533" o:spid="_x0000_s1062" style="position:absolute;left:89418;top:1706;width:4096;height:2953;visibility:visible;mso-wrap-style:square;v-text-anchor:middle" coordsize="409575,295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" path="m4763,l,114300,409575,295275r,-290512l4763,xe" fillcolor="white [3212]" stroked="f" strokeweight="1pt">
                    <v:stroke joinstyle="miter"/>
                    <v:path arrowok="t" o:connecttype="custom" o:connectlocs="4763,0;0,114300;409575,295275;409575,4763;4763,0" o:connectangles="0,0,0,0,0"/>
                  </v:shape>
                  <v:shape id="Freeform: Shape 606101534" o:spid="_x0000_s1063" style="position:absolute;left:77513;top:1414;width:4481;height:2953;visibility:visible;mso-wrap-style:square;v-text-anchor:middle" coordsize="409575,295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" path="m4763,l,114300,409575,295275r,-290512l4763,xe" fillcolor="white [3212]" stroked="f" strokeweight="1pt">
                    <v:stroke joinstyle="miter"/>
                    <v:path arrowok="t" o:connecttype="custom" o:connectlocs="5211,0;0,114300;448076,295275;448076,4763;5211,0" o:connectangles="0,0,0,0,0"/>
                  </v:shape>
                  <v:shape id="Freeform: Shape 606101535" o:spid="_x0000_s1064" style="position:absolute;left:65519;top:1557;width:4481;height:2953;visibility:visible;mso-wrap-style:square;v-text-anchor:middle" coordsize="409575,295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" path="m4763,l,114300,409575,295275r,-290512l4763,xe" fillcolor="white [3212]" stroked="f" strokeweight="1pt">
                    <v:stroke joinstyle="miter"/>
                    <v:path arrowok="t" o:connecttype="custom" o:connectlocs="5211,0;0,114300;448076,295275;448076,4763;5211,0" o:connectangles="0,0,0,0,0"/>
                  </v:shape>
                  <v:shape id="Freeform: Shape 606101536" o:spid="_x0000_s1065" style="position:absolute;left:54646;top:1503;width:4481;height:2953;visibility:visible;mso-wrap-style:square;v-text-anchor:middle" coordsize="409575,295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" path="m4763,l,114300,409575,295275r,-290512l4763,xe" fillcolor="white [3212]" stroked="f" strokeweight="1pt">
                    <v:stroke joinstyle="miter"/>
                    <v:path arrowok="t" o:connecttype="custom" o:connectlocs="5211,0;0,114300;448076,295275;448076,4763;5211,0" o:connectangles="0,0,0,0,0"/>
                  </v:shape>
                  <v:shape id="Freeform: Shape 606101537" o:spid="_x0000_s1066" style="position:absolute;left:43160;top:1374;width:4481;height:2953;visibility:visible;mso-wrap-style:square;v-text-anchor:middle" coordsize="409575,295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" path="m4763,l,114300,409575,295275r,-290512l4763,xe" fillcolor="white [3212]" stroked="f" strokeweight="1pt">
                    <v:stroke joinstyle="miter"/>
                    <v:path arrowok="t" o:connecttype="custom" o:connectlocs="5211,0;0,114300;448076,295275;448076,4763;5211,0" o:connectangles="0,0,0,0,0"/>
                  </v:shape>
                  <v:shape id="Freeform: Shape 606101538" o:spid="_x0000_s1067" style="position:absolute;left:32065;top:1606;width:4481;height:2953;visibility:visible;mso-wrap-style:square;v-text-anchor:middle" coordsize="409575,295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" path="m4763,l,114300,409575,295275r,-290512l4763,xe" fillcolor="white [3212]" stroked="f" strokeweight="1pt">
                    <v:stroke joinstyle="miter"/>
                    <v:path arrowok="t" o:connecttype="custom" o:connectlocs="5211,0;0,114300;448076,295275;448076,4763;5211,0" o:connectangles="0,0,0,0,0"/>
                  </v:shape>
                  <v:shape id="Freeform: Shape 606101539" o:spid="_x0000_s1068" style="position:absolute;left:21123;top:1374;width:4481;height:2953;visibility:visible;mso-wrap-style:square;v-text-anchor:middle" coordsize="409575,295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" path="m4763,l,114300,409575,295275r,-290512l4763,xe" fillcolor="white [3212]" stroked="f" strokeweight="1pt">
                    <v:stroke joinstyle="miter"/>
                    <v:path arrowok="t" o:connecttype="custom" o:connectlocs="5211,0;0,114300;448076,295275;448076,4763;5211,0" o:connectangles="0,0,0,0,0"/>
                  </v:shape>
                  <v:shape id="Freeform: Shape 606101540" o:spid="_x0000_s1069" style="position:absolute;left:10120;top:1086;width:4481;height:2952;visibility:visible;mso-wrap-style:square;v-text-anchor:middle" coordsize="409575,295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" path="m4763,l,114300,409575,295275r,-290512l4763,xe" fillcolor="white [3212]" stroked="f" strokeweight="1pt">
                    <v:stroke joinstyle="miter"/>
                    <v:path arrowok="t" o:connecttype="custom" o:connectlocs="5211,0;0,114300;448076,295275;448076,4763;5211,0" o:connectangles="0,0,0,0,0"/>
                  </v:shape>
                </v:group>
                <v:shape id="TextBox 83" o:spid="_x0000_s1070" type="#_x0000_t202" style="position:absolute;left:781;top:852;width:3493;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" filled="f" stroked="f">
                  <v:textbox>
                    <w:txbxContent>
                      <w:p w14:paraId="1171C8FD" w14:textId="77777777" w:rsidR="00046E8E" w:rsidRDefault="00046E8E" w:rsidP="00DC1322">
                        <w:pPr>
                          <w:jc w:val="center"/>
                          <w:rPr>
                            <w:sz w:val="24"/>
                            <w:szCs w:val="24"/>
                          </w:rPr>
                        </w:pPr>
                        <w:r>
                          <w:rPr>
                            <w:rFonts w:hAnsi="Calibri"/>
                            <w:b/>
                            <w:bCs/>
                            <w:color w:val="000000" w:themeColor="text1"/>
                            <w:kern w:val="24"/>
                            <w:sz w:val="20"/>
                            <w:szCs w:val="20"/>
                            <w:lang w:val="es-ES"/>
                          </w:rPr>
                          <w:t>A</w:t>
                        </w:r>
                      </w:p>
                    </w:txbxContent>
                  </v:textbox>
                </v:shape>
                <w10:wrap type="square" anchorx="margin"/>
              </v:group>
            </w:pict>
          </mc:Fallback>
        </mc:AlternateContent>
      </w:r>
    </w:p>
    <w:p w14:paraId="15832303" w14:textId="77777777" w:rsidR="00C9111E" w:rsidRDefault="00C9111E" w:rsidP="00E7603E">
      <w:pPr>
        <w:spacing w:line="360" w:lineRule="auto"/>
        <w:jc w:val="both"/>
        <w:rPr>
          <w:sz w:val="20"/>
          <w:szCs w:val="20"/>
        </w:rPr>
      </w:pPr>
    </w:p>
    <w:p w14:paraId="2CA36C69" w14:textId="21DCC13F" w:rsidR="006468B8" w:rsidRDefault="00E8682E" w:rsidP="00E7603E">
      <w:pPr>
        <w:spacing w:line="360" w:lineRule="auto"/>
        <w:jc w:val="both"/>
        <w:sectPr w:rsidR="006468B8" w:rsidSect="00D81448">
          <w:pgSz w:w="15840" w:h="12240" w:orient="landscape"/>
          <w:pgMar w:top="1440" w:right="1440" w:bottom="1440" w:left="1440" w:header="720" w:footer="720" w:gutter="0"/>
          <w:cols w:space="720"/>
        </w:sectPr>
      </w:pPr>
      <w:r>
        <w:rPr>
          <w:noProof/>
          <w:sz w:val="20"/>
          <w:szCs w:val="20"/>
        </w:rPr>
        <mc:AlternateContent>
          <mc:Choice Requires="wps">
            <w:drawing>
              <wp:anchor distT="0" distB="0" distL="114300" distR="114300" simplePos="0" relativeHeight="251669504" behindDoc="0" locked="0" layoutInCell="1" allowOverlap="1" wp14:anchorId="37FF7853" wp14:editId="63C92B70">
                <wp:simplePos x="0" y="0"/>
                <wp:positionH relativeFrom="column">
                  <wp:posOffset>6657661</wp:posOffset>
                </wp:positionH>
                <wp:positionV relativeFrom="paragraph">
                  <wp:posOffset>3323293</wp:posOffset>
                </wp:positionV>
                <wp:extent cx="305231" cy="155511"/>
                <wp:effectExtent l="0" t="0" r="0" b="0"/>
                <wp:wrapNone/>
                <wp:docPr id="1215865843" name="Freeform: Shape 1215865843"/>
                <wp:cNvGraphicFramePr/>
                <a:graphic xmlns:a="http://schemas.openxmlformats.org/drawingml/2006/main">
                  <a:graphicData uri="http://schemas.microsoft.com/office/word/2010/wordprocessingShape">
                    <wps:wsp>
                      <wps:cNvSpPr/>
                      <wps:spPr>
                        <a:xfrm>
                          <a:off x="0" y="0"/>
                          <a:ext cx="305231" cy="155511"/>
                        </a:xfrm>
                        <a:custGeom>
                          <a:avLst/>
                          <a:gdLst>
                            <a:gd name="connsiteX0" fmla="*/ 15300 w 305231"/>
                            <a:gd name="connsiteY0" fmla="*/ 23441 h 155511"/>
                            <a:gd name="connsiteX1" fmla="*/ 23410 w 305231"/>
                            <a:gd name="connsiteY1" fmla="*/ 72101 h 155511"/>
                            <a:gd name="connsiteX2" fmla="*/ 35575 w 305231"/>
                            <a:gd name="connsiteY2" fmla="*/ 86293 h 155511"/>
                            <a:gd name="connsiteX3" fmla="*/ 51795 w 305231"/>
                            <a:gd name="connsiteY3" fmla="*/ 96431 h 155511"/>
                            <a:gd name="connsiteX4" fmla="*/ 63960 w 305231"/>
                            <a:gd name="connsiteY4" fmla="*/ 102513 h 155511"/>
                            <a:gd name="connsiteX5" fmla="*/ 80180 w 305231"/>
                            <a:gd name="connsiteY5" fmla="*/ 108596 h 155511"/>
                            <a:gd name="connsiteX6" fmla="*/ 112619 w 305231"/>
                            <a:gd name="connsiteY6" fmla="*/ 112651 h 155511"/>
                            <a:gd name="connsiteX7" fmla="*/ 130867 w 305231"/>
                            <a:gd name="connsiteY7" fmla="*/ 118733 h 155511"/>
                            <a:gd name="connsiteX8" fmla="*/ 136949 w 305231"/>
                            <a:gd name="connsiteY8" fmla="*/ 120761 h 155511"/>
                            <a:gd name="connsiteX9" fmla="*/ 149114 w 305231"/>
                            <a:gd name="connsiteY9" fmla="*/ 128870 h 155511"/>
                            <a:gd name="connsiteX10" fmla="*/ 165334 w 305231"/>
                            <a:gd name="connsiteY10" fmla="*/ 134953 h 155511"/>
                            <a:gd name="connsiteX11" fmla="*/ 177499 w 305231"/>
                            <a:gd name="connsiteY11" fmla="*/ 139008 h 155511"/>
                            <a:gd name="connsiteX12" fmla="*/ 183582 w 305231"/>
                            <a:gd name="connsiteY12" fmla="*/ 141035 h 155511"/>
                            <a:gd name="connsiteX13" fmla="*/ 189664 w 305231"/>
                            <a:gd name="connsiteY13" fmla="*/ 143063 h 155511"/>
                            <a:gd name="connsiteX14" fmla="*/ 205884 w 305231"/>
                            <a:gd name="connsiteY14" fmla="*/ 147118 h 155511"/>
                            <a:gd name="connsiteX15" fmla="*/ 213994 w 305231"/>
                            <a:gd name="connsiteY15" fmla="*/ 149145 h 155511"/>
                            <a:gd name="connsiteX16" fmla="*/ 222104 w 305231"/>
                            <a:gd name="connsiteY16" fmla="*/ 153200 h 155511"/>
                            <a:gd name="connsiteX17" fmla="*/ 289011 w 305231"/>
                            <a:gd name="connsiteY17" fmla="*/ 153200 h 155511"/>
                            <a:gd name="connsiteX18" fmla="*/ 305231 w 305231"/>
                            <a:gd name="connsiteY18" fmla="*/ 134953 h 155511"/>
                            <a:gd name="connsiteX19" fmla="*/ 303204 w 305231"/>
                            <a:gd name="connsiteY19" fmla="*/ 90348 h 155511"/>
                            <a:gd name="connsiteX20" fmla="*/ 299149 w 305231"/>
                            <a:gd name="connsiteY20" fmla="*/ 80211 h 155511"/>
                            <a:gd name="connsiteX21" fmla="*/ 289011 w 305231"/>
                            <a:gd name="connsiteY21" fmla="*/ 59936 h 155511"/>
                            <a:gd name="connsiteX22" fmla="*/ 284956 w 305231"/>
                            <a:gd name="connsiteY22" fmla="*/ 53853 h 155511"/>
                            <a:gd name="connsiteX23" fmla="*/ 280901 w 305231"/>
                            <a:gd name="connsiteY23" fmla="*/ 45743 h 155511"/>
                            <a:gd name="connsiteX24" fmla="*/ 260627 w 305231"/>
                            <a:gd name="connsiteY24" fmla="*/ 27496 h 155511"/>
                            <a:gd name="connsiteX25" fmla="*/ 248462 w 305231"/>
                            <a:gd name="connsiteY25" fmla="*/ 19386 h 155511"/>
                            <a:gd name="connsiteX26" fmla="*/ 15300 w 305231"/>
                            <a:gd name="connsiteY26" fmla="*/ 23441 h 15551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305231" h="155511">
                              <a:moveTo>
                                <a:pt x="15300" y="23441"/>
                              </a:moveTo>
                              <a:cubicBezTo>
                                <a:pt x="-22209" y="32227"/>
                                <a:pt x="20707" y="55881"/>
                                <a:pt x="23410" y="72101"/>
                              </a:cubicBezTo>
                              <a:cubicBezTo>
                                <a:pt x="27465" y="76832"/>
                                <a:pt x="31169" y="81887"/>
                                <a:pt x="35575" y="86293"/>
                              </a:cubicBezTo>
                              <a:cubicBezTo>
                                <a:pt x="42038" y="92756"/>
                                <a:pt x="44298" y="92147"/>
                                <a:pt x="51795" y="96431"/>
                              </a:cubicBezTo>
                              <a:cubicBezTo>
                                <a:pt x="71276" y="107563"/>
                                <a:pt x="45372" y="94548"/>
                                <a:pt x="63960" y="102513"/>
                              </a:cubicBezTo>
                              <a:cubicBezTo>
                                <a:pt x="72721" y="106267"/>
                                <a:pt x="70836" y="107261"/>
                                <a:pt x="80180" y="108596"/>
                              </a:cubicBezTo>
                              <a:cubicBezTo>
                                <a:pt x="87821" y="109688"/>
                                <a:pt x="103877" y="110320"/>
                                <a:pt x="112619" y="112651"/>
                              </a:cubicBezTo>
                              <a:cubicBezTo>
                                <a:pt x="118814" y="114303"/>
                                <a:pt x="124784" y="116705"/>
                                <a:pt x="130867" y="118733"/>
                              </a:cubicBezTo>
                              <a:cubicBezTo>
                                <a:pt x="132894" y="119409"/>
                                <a:pt x="135171" y="119576"/>
                                <a:pt x="136949" y="120761"/>
                              </a:cubicBezTo>
                              <a:cubicBezTo>
                                <a:pt x="141004" y="123464"/>
                                <a:pt x="144386" y="127688"/>
                                <a:pt x="149114" y="128870"/>
                              </a:cubicBezTo>
                              <a:cubicBezTo>
                                <a:pt x="166676" y="133261"/>
                                <a:pt x="147660" y="127884"/>
                                <a:pt x="165334" y="134953"/>
                              </a:cubicBezTo>
                              <a:cubicBezTo>
                                <a:pt x="169303" y="136540"/>
                                <a:pt x="173444" y="137656"/>
                                <a:pt x="177499" y="139008"/>
                              </a:cubicBezTo>
                              <a:lnTo>
                                <a:pt x="183582" y="141035"/>
                              </a:lnTo>
                              <a:cubicBezTo>
                                <a:pt x="185609" y="141711"/>
                                <a:pt x="187591" y="142545"/>
                                <a:pt x="189664" y="143063"/>
                              </a:cubicBezTo>
                              <a:lnTo>
                                <a:pt x="205884" y="147118"/>
                              </a:lnTo>
                              <a:lnTo>
                                <a:pt x="213994" y="149145"/>
                              </a:lnTo>
                              <a:cubicBezTo>
                                <a:pt x="216697" y="150497"/>
                                <a:pt x="219188" y="152405"/>
                                <a:pt x="222104" y="153200"/>
                              </a:cubicBezTo>
                              <a:cubicBezTo>
                                <a:pt x="240519" y="158223"/>
                                <a:pt x="280037" y="153545"/>
                                <a:pt x="289011" y="153200"/>
                              </a:cubicBezTo>
                              <a:cubicBezTo>
                                <a:pt x="302899" y="139312"/>
                                <a:pt x="297995" y="145806"/>
                                <a:pt x="305231" y="134953"/>
                              </a:cubicBezTo>
                              <a:cubicBezTo>
                                <a:pt x="304555" y="120085"/>
                                <a:pt x="304848" y="105141"/>
                                <a:pt x="303204" y="90348"/>
                              </a:cubicBezTo>
                              <a:cubicBezTo>
                                <a:pt x="302802" y="86731"/>
                                <a:pt x="300688" y="83509"/>
                                <a:pt x="299149" y="80211"/>
                              </a:cubicBezTo>
                              <a:cubicBezTo>
                                <a:pt x="295953" y="73364"/>
                                <a:pt x="293202" y="66223"/>
                                <a:pt x="289011" y="59936"/>
                              </a:cubicBezTo>
                              <a:cubicBezTo>
                                <a:pt x="287659" y="57908"/>
                                <a:pt x="286165" y="55969"/>
                                <a:pt x="284956" y="53853"/>
                              </a:cubicBezTo>
                              <a:cubicBezTo>
                                <a:pt x="283457" y="51229"/>
                                <a:pt x="282789" y="48103"/>
                                <a:pt x="280901" y="45743"/>
                              </a:cubicBezTo>
                              <a:cubicBezTo>
                                <a:pt x="274919" y="38265"/>
                                <a:pt x="268274" y="32849"/>
                                <a:pt x="260627" y="27496"/>
                              </a:cubicBezTo>
                              <a:cubicBezTo>
                                <a:pt x="256634" y="24701"/>
                                <a:pt x="252517" y="22089"/>
                                <a:pt x="248462" y="19386"/>
                              </a:cubicBezTo>
                              <a:cubicBezTo>
                                <a:pt x="186149" y="-22155"/>
                                <a:pt x="52809" y="14655"/>
                                <a:pt x="15300" y="23441"/>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11061DF" id="Freeform: Shape 1215865843" o:spid="_x0000_s1026" style="position:absolute;margin-left:524.25pt;margin-top:261.7pt;width:24.05pt;height:12.25pt;z-index:251669504;visibility:visible;mso-wrap-style:square;mso-wrap-distance-left:9pt;mso-wrap-distance-top:0;mso-wrap-distance-right:9pt;mso-wrap-distance-bottom:0;mso-position-horizontal:absolute;mso-position-horizontal-relative:text;mso-position-vertical:absolute;mso-position-vertical-relative:text;v-text-anchor:middle" coordsize="305231,1555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" path="m15300,23441v-37509,8786,5407,32440,8110,48660c27465,76832,31169,81887,35575,86293v6463,6463,8723,5854,16220,10138c71276,107563,45372,94548,63960,102513v8761,3754,6876,4748,16220,6083c87821,109688,103877,110320,112619,112651v6195,1652,12165,4054,18248,6082c132894,119409,135171,119576,136949,120761v4055,2703,7437,6927,12165,8109c166676,133261,147660,127884,165334,134953v3969,1587,8110,2703,12165,4055l183582,141035v2027,676,4009,1510,6082,2028l205884,147118r8110,2027c216697,150497,219188,152405,222104,153200v18415,5023,57933,345,66907,c302899,139312,297995,145806,305231,134953v-676,-14868,-383,-29812,-2027,-44605c302802,86731,300688,83509,299149,80211,295953,73364,293202,66223,289011,59936v-1352,-2028,-2846,-3967,-4055,-6083c283457,51229,282789,48103,280901,45743,274919,38265,268274,32849,260627,27496v-3993,-2795,-8110,-5407,-12165,-8110c186149,-22155,52809,14655,15300,23441xe" fillcolor="white [3212]" stroked="f" strokeweight="1pt">
                <v:stroke joinstyle="miter"/>
                <v:path arrowok="t" o:connecttype="custom" o:connectlocs="15300,23441;23410,72101;35575,86293;51795,96431;63960,102513;80180,108596;112619,112651;130867,118733;136949,120761;149114,128870;165334,134953;177499,139008;183582,141035;189664,143063;205884,147118;213994,149145;222104,153200;289011,153200;305231,134953;303204,90348;299149,80211;289011,59936;284956,53853;280901,45743;260627,27496;248462,19386;15300,23441" o:connectangles="0,0,0,0,0,0,0,0,0,0,0,0,0,0,0,0,0,0,0,0,0,0,0,0,0,0,0"/>
              </v:shape>
            </w:pict>
          </mc:Fallback>
        </mc:AlternateContent>
      </w:r>
      <w:r>
        <w:rPr>
          <w:noProof/>
          <w:sz w:val="20"/>
          <w:szCs w:val="20"/>
        </w:rPr>
        <mc:AlternateContent>
          <mc:Choice Requires="wps">
            <w:drawing>
              <wp:anchor distT="0" distB="0" distL="114300" distR="114300" simplePos="0" relativeHeight="251668480" behindDoc="0" locked="0" layoutInCell="1" allowOverlap="1" wp14:anchorId="4FFB1838" wp14:editId="37945B14">
                <wp:simplePos x="0" y="0"/>
                <wp:positionH relativeFrom="column">
                  <wp:posOffset>5956966</wp:posOffset>
                </wp:positionH>
                <wp:positionV relativeFrom="paragraph">
                  <wp:posOffset>3323193</wp:posOffset>
                </wp:positionV>
                <wp:extent cx="305231" cy="155511"/>
                <wp:effectExtent l="0" t="0" r="0" b="0"/>
                <wp:wrapNone/>
                <wp:docPr id="1215865842" name="Freeform: Shape 1215865842"/>
                <wp:cNvGraphicFramePr/>
                <a:graphic xmlns:a="http://schemas.openxmlformats.org/drawingml/2006/main">
                  <a:graphicData uri="http://schemas.microsoft.com/office/word/2010/wordprocessingShape">
                    <wps:wsp>
                      <wps:cNvSpPr/>
                      <wps:spPr>
                        <a:xfrm>
                          <a:off x="0" y="0"/>
                          <a:ext cx="305231" cy="155511"/>
                        </a:xfrm>
                        <a:custGeom>
                          <a:avLst/>
                          <a:gdLst>
                            <a:gd name="connsiteX0" fmla="*/ 15300 w 305231"/>
                            <a:gd name="connsiteY0" fmla="*/ 23441 h 155511"/>
                            <a:gd name="connsiteX1" fmla="*/ 23410 w 305231"/>
                            <a:gd name="connsiteY1" fmla="*/ 72101 h 155511"/>
                            <a:gd name="connsiteX2" fmla="*/ 35575 w 305231"/>
                            <a:gd name="connsiteY2" fmla="*/ 86293 h 155511"/>
                            <a:gd name="connsiteX3" fmla="*/ 51795 w 305231"/>
                            <a:gd name="connsiteY3" fmla="*/ 96431 h 155511"/>
                            <a:gd name="connsiteX4" fmla="*/ 63960 w 305231"/>
                            <a:gd name="connsiteY4" fmla="*/ 102513 h 155511"/>
                            <a:gd name="connsiteX5" fmla="*/ 80180 w 305231"/>
                            <a:gd name="connsiteY5" fmla="*/ 108596 h 155511"/>
                            <a:gd name="connsiteX6" fmla="*/ 112619 w 305231"/>
                            <a:gd name="connsiteY6" fmla="*/ 112651 h 155511"/>
                            <a:gd name="connsiteX7" fmla="*/ 130867 w 305231"/>
                            <a:gd name="connsiteY7" fmla="*/ 118733 h 155511"/>
                            <a:gd name="connsiteX8" fmla="*/ 136949 w 305231"/>
                            <a:gd name="connsiteY8" fmla="*/ 120761 h 155511"/>
                            <a:gd name="connsiteX9" fmla="*/ 149114 w 305231"/>
                            <a:gd name="connsiteY9" fmla="*/ 128870 h 155511"/>
                            <a:gd name="connsiteX10" fmla="*/ 165334 w 305231"/>
                            <a:gd name="connsiteY10" fmla="*/ 134953 h 155511"/>
                            <a:gd name="connsiteX11" fmla="*/ 177499 w 305231"/>
                            <a:gd name="connsiteY11" fmla="*/ 139008 h 155511"/>
                            <a:gd name="connsiteX12" fmla="*/ 183582 w 305231"/>
                            <a:gd name="connsiteY12" fmla="*/ 141035 h 155511"/>
                            <a:gd name="connsiteX13" fmla="*/ 189664 w 305231"/>
                            <a:gd name="connsiteY13" fmla="*/ 143063 h 155511"/>
                            <a:gd name="connsiteX14" fmla="*/ 205884 w 305231"/>
                            <a:gd name="connsiteY14" fmla="*/ 147118 h 155511"/>
                            <a:gd name="connsiteX15" fmla="*/ 213994 w 305231"/>
                            <a:gd name="connsiteY15" fmla="*/ 149145 h 155511"/>
                            <a:gd name="connsiteX16" fmla="*/ 222104 w 305231"/>
                            <a:gd name="connsiteY16" fmla="*/ 153200 h 155511"/>
                            <a:gd name="connsiteX17" fmla="*/ 289011 w 305231"/>
                            <a:gd name="connsiteY17" fmla="*/ 153200 h 155511"/>
                            <a:gd name="connsiteX18" fmla="*/ 305231 w 305231"/>
                            <a:gd name="connsiteY18" fmla="*/ 134953 h 155511"/>
                            <a:gd name="connsiteX19" fmla="*/ 303204 w 305231"/>
                            <a:gd name="connsiteY19" fmla="*/ 90348 h 155511"/>
                            <a:gd name="connsiteX20" fmla="*/ 299149 w 305231"/>
                            <a:gd name="connsiteY20" fmla="*/ 80211 h 155511"/>
                            <a:gd name="connsiteX21" fmla="*/ 289011 w 305231"/>
                            <a:gd name="connsiteY21" fmla="*/ 59936 h 155511"/>
                            <a:gd name="connsiteX22" fmla="*/ 284956 w 305231"/>
                            <a:gd name="connsiteY22" fmla="*/ 53853 h 155511"/>
                            <a:gd name="connsiteX23" fmla="*/ 280901 w 305231"/>
                            <a:gd name="connsiteY23" fmla="*/ 45743 h 155511"/>
                            <a:gd name="connsiteX24" fmla="*/ 260627 w 305231"/>
                            <a:gd name="connsiteY24" fmla="*/ 27496 h 155511"/>
                            <a:gd name="connsiteX25" fmla="*/ 248462 w 305231"/>
                            <a:gd name="connsiteY25" fmla="*/ 19386 h 155511"/>
                            <a:gd name="connsiteX26" fmla="*/ 15300 w 305231"/>
                            <a:gd name="connsiteY26" fmla="*/ 23441 h 15551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305231" h="155511">
                              <a:moveTo>
                                <a:pt x="15300" y="23441"/>
                              </a:moveTo>
                              <a:cubicBezTo>
                                <a:pt x="-22209" y="32227"/>
                                <a:pt x="20707" y="55881"/>
                                <a:pt x="23410" y="72101"/>
                              </a:cubicBezTo>
                              <a:cubicBezTo>
                                <a:pt x="27465" y="76832"/>
                                <a:pt x="31169" y="81887"/>
                                <a:pt x="35575" y="86293"/>
                              </a:cubicBezTo>
                              <a:cubicBezTo>
                                <a:pt x="42038" y="92756"/>
                                <a:pt x="44298" y="92147"/>
                                <a:pt x="51795" y="96431"/>
                              </a:cubicBezTo>
                              <a:cubicBezTo>
                                <a:pt x="71276" y="107563"/>
                                <a:pt x="45372" y="94548"/>
                                <a:pt x="63960" y="102513"/>
                              </a:cubicBezTo>
                              <a:cubicBezTo>
                                <a:pt x="72721" y="106267"/>
                                <a:pt x="70836" y="107261"/>
                                <a:pt x="80180" y="108596"/>
                              </a:cubicBezTo>
                              <a:cubicBezTo>
                                <a:pt x="87821" y="109688"/>
                                <a:pt x="103877" y="110320"/>
                                <a:pt x="112619" y="112651"/>
                              </a:cubicBezTo>
                              <a:cubicBezTo>
                                <a:pt x="118814" y="114303"/>
                                <a:pt x="124784" y="116705"/>
                                <a:pt x="130867" y="118733"/>
                              </a:cubicBezTo>
                              <a:cubicBezTo>
                                <a:pt x="132894" y="119409"/>
                                <a:pt x="135171" y="119576"/>
                                <a:pt x="136949" y="120761"/>
                              </a:cubicBezTo>
                              <a:cubicBezTo>
                                <a:pt x="141004" y="123464"/>
                                <a:pt x="144386" y="127688"/>
                                <a:pt x="149114" y="128870"/>
                              </a:cubicBezTo>
                              <a:cubicBezTo>
                                <a:pt x="166676" y="133261"/>
                                <a:pt x="147660" y="127884"/>
                                <a:pt x="165334" y="134953"/>
                              </a:cubicBezTo>
                              <a:cubicBezTo>
                                <a:pt x="169303" y="136540"/>
                                <a:pt x="173444" y="137656"/>
                                <a:pt x="177499" y="139008"/>
                              </a:cubicBezTo>
                              <a:lnTo>
                                <a:pt x="183582" y="141035"/>
                              </a:lnTo>
                              <a:cubicBezTo>
                                <a:pt x="185609" y="141711"/>
                                <a:pt x="187591" y="142545"/>
                                <a:pt x="189664" y="143063"/>
                              </a:cubicBezTo>
                              <a:lnTo>
                                <a:pt x="205884" y="147118"/>
                              </a:lnTo>
                              <a:lnTo>
                                <a:pt x="213994" y="149145"/>
                              </a:lnTo>
                              <a:cubicBezTo>
                                <a:pt x="216697" y="150497"/>
                                <a:pt x="219188" y="152405"/>
                                <a:pt x="222104" y="153200"/>
                              </a:cubicBezTo>
                              <a:cubicBezTo>
                                <a:pt x="240519" y="158223"/>
                                <a:pt x="280037" y="153545"/>
                                <a:pt x="289011" y="153200"/>
                              </a:cubicBezTo>
                              <a:cubicBezTo>
                                <a:pt x="302899" y="139312"/>
                                <a:pt x="297995" y="145806"/>
                                <a:pt x="305231" y="134953"/>
                              </a:cubicBezTo>
                              <a:cubicBezTo>
                                <a:pt x="304555" y="120085"/>
                                <a:pt x="304848" y="105141"/>
                                <a:pt x="303204" y="90348"/>
                              </a:cubicBezTo>
                              <a:cubicBezTo>
                                <a:pt x="302802" y="86731"/>
                                <a:pt x="300688" y="83509"/>
                                <a:pt x="299149" y="80211"/>
                              </a:cubicBezTo>
                              <a:cubicBezTo>
                                <a:pt x="295953" y="73364"/>
                                <a:pt x="293202" y="66223"/>
                                <a:pt x="289011" y="59936"/>
                              </a:cubicBezTo>
                              <a:cubicBezTo>
                                <a:pt x="287659" y="57908"/>
                                <a:pt x="286165" y="55969"/>
                                <a:pt x="284956" y="53853"/>
                              </a:cubicBezTo>
                              <a:cubicBezTo>
                                <a:pt x="283457" y="51229"/>
                                <a:pt x="282789" y="48103"/>
                                <a:pt x="280901" y="45743"/>
                              </a:cubicBezTo>
                              <a:cubicBezTo>
                                <a:pt x="274919" y="38265"/>
                                <a:pt x="268274" y="32849"/>
                                <a:pt x="260627" y="27496"/>
                              </a:cubicBezTo>
                              <a:cubicBezTo>
                                <a:pt x="256634" y="24701"/>
                                <a:pt x="252517" y="22089"/>
                                <a:pt x="248462" y="19386"/>
                              </a:cubicBezTo>
                              <a:cubicBezTo>
                                <a:pt x="186149" y="-22155"/>
                                <a:pt x="52809" y="14655"/>
                                <a:pt x="15300" y="23441"/>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37900C0" id="Freeform: Shape 1215865842" o:spid="_x0000_s1026" style="position:absolute;margin-left:469.05pt;margin-top:261.65pt;width:24.05pt;height:12.25pt;z-index:251668480;visibility:visible;mso-wrap-style:square;mso-wrap-distance-left:9pt;mso-wrap-distance-top:0;mso-wrap-distance-right:9pt;mso-wrap-distance-bottom:0;mso-position-horizontal:absolute;mso-position-horizontal-relative:text;mso-position-vertical:absolute;mso-position-vertical-relative:text;v-text-anchor:middle" coordsize="305231,1555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" path="m15300,23441v-37509,8786,5407,32440,8110,48660c27465,76832,31169,81887,35575,86293v6463,6463,8723,5854,16220,10138c71276,107563,45372,94548,63960,102513v8761,3754,6876,4748,16220,6083c87821,109688,103877,110320,112619,112651v6195,1652,12165,4054,18248,6082c132894,119409,135171,119576,136949,120761v4055,2703,7437,6927,12165,8109c166676,133261,147660,127884,165334,134953v3969,1587,8110,2703,12165,4055l183582,141035v2027,676,4009,1510,6082,2028l205884,147118r8110,2027c216697,150497,219188,152405,222104,153200v18415,5023,57933,345,66907,c302899,139312,297995,145806,305231,134953v-676,-14868,-383,-29812,-2027,-44605c302802,86731,300688,83509,299149,80211,295953,73364,293202,66223,289011,59936v-1352,-2028,-2846,-3967,-4055,-6083c283457,51229,282789,48103,280901,45743,274919,38265,268274,32849,260627,27496v-3993,-2795,-8110,-5407,-12165,-8110c186149,-22155,52809,14655,15300,23441xe" fillcolor="white [3212]" stroked="f" strokeweight="1pt">
                <v:stroke joinstyle="miter"/>
                <v:path arrowok="t" o:connecttype="custom" o:connectlocs="15300,23441;23410,72101;35575,86293;51795,96431;63960,102513;80180,108596;112619,112651;130867,118733;136949,120761;149114,128870;165334,134953;177499,139008;183582,141035;189664,143063;205884,147118;213994,149145;222104,153200;289011,153200;305231,134953;303204,90348;299149,80211;289011,59936;284956,53853;280901,45743;260627,27496;248462,19386;15300,23441" o:connectangles="0,0,0,0,0,0,0,0,0,0,0,0,0,0,0,0,0,0,0,0,0,0,0,0,0,0,0"/>
              </v:shape>
            </w:pict>
          </mc:Fallback>
        </mc:AlternateContent>
      </w:r>
      <w:r>
        <w:rPr>
          <w:noProof/>
          <w:sz w:val="20"/>
          <w:szCs w:val="20"/>
        </w:rPr>
        <mc:AlternateContent>
          <mc:Choice Requires="wps">
            <w:drawing>
              <wp:anchor distT="0" distB="0" distL="114300" distR="114300" simplePos="0" relativeHeight="251667456" behindDoc="0" locked="0" layoutInCell="1" allowOverlap="1" wp14:anchorId="302D601B" wp14:editId="5176DD9D">
                <wp:simplePos x="0" y="0"/>
                <wp:positionH relativeFrom="column">
                  <wp:posOffset>5248233</wp:posOffset>
                </wp:positionH>
                <wp:positionV relativeFrom="paragraph">
                  <wp:posOffset>3335503</wp:posOffset>
                </wp:positionV>
                <wp:extent cx="305231" cy="155511"/>
                <wp:effectExtent l="0" t="0" r="0" b="0"/>
                <wp:wrapNone/>
                <wp:docPr id="1215865841" name="Freeform: Shape 1215865841"/>
                <wp:cNvGraphicFramePr/>
                <a:graphic xmlns:a="http://schemas.openxmlformats.org/drawingml/2006/main">
                  <a:graphicData uri="http://schemas.microsoft.com/office/word/2010/wordprocessingShape">
                    <wps:wsp>
                      <wps:cNvSpPr/>
                      <wps:spPr>
                        <a:xfrm>
                          <a:off x="0" y="0"/>
                          <a:ext cx="305231" cy="155511"/>
                        </a:xfrm>
                        <a:custGeom>
                          <a:avLst/>
                          <a:gdLst>
                            <a:gd name="connsiteX0" fmla="*/ 15300 w 305231"/>
                            <a:gd name="connsiteY0" fmla="*/ 23441 h 155511"/>
                            <a:gd name="connsiteX1" fmla="*/ 23410 w 305231"/>
                            <a:gd name="connsiteY1" fmla="*/ 72101 h 155511"/>
                            <a:gd name="connsiteX2" fmla="*/ 35575 w 305231"/>
                            <a:gd name="connsiteY2" fmla="*/ 86293 h 155511"/>
                            <a:gd name="connsiteX3" fmla="*/ 51795 w 305231"/>
                            <a:gd name="connsiteY3" fmla="*/ 96431 h 155511"/>
                            <a:gd name="connsiteX4" fmla="*/ 63960 w 305231"/>
                            <a:gd name="connsiteY4" fmla="*/ 102513 h 155511"/>
                            <a:gd name="connsiteX5" fmla="*/ 80180 w 305231"/>
                            <a:gd name="connsiteY5" fmla="*/ 108596 h 155511"/>
                            <a:gd name="connsiteX6" fmla="*/ 112619 w 305231"/>
                            <a:gd name="connsiteY6" fmla="*/ 112651 h 155511"/>
                            <a:gd name="connsiteX7" fmla="*/ 130867 w 305231"/>
                            <a:gd name="connsiteY7" fmla="*/ 118733 h 155511"/>
                            <a:gd name="connsiteX8" fmla="*/ 136949 w 305231"/>
                            <a:gd name="connsiteY8" fmla="*/ 120761 h 155511"/>
                            <a:gd name="connsiteX9" fmla="*/ 149114 w 305231"/>
                            <a:gd name="connsiteY9" fmla="*/ 128870 h 155511"/>
                            <a:gd name="connsiteX10" fmla="*/ 165334 w 305231"/>
                            <a:gd name="connsiteY10" fmla="*/ 134953 h 155511"/>
                            <a:gd name="connsiteX11" fmla="*/ 177499 w 305231"/>
                            <a:gd name="connsiteY11" fmla="*/ 139008 h 155511"/>
                            <a:gd name="connsiteX12" fmla="*/ 183582 w 305231"/>
                            <a:gd name="connsiteY12" fmla="*/ 141035 h 155511"/>
                            <a:gd name="connsiteX13" fmla="*/ 189664 w 305231"/>
                            <a:gd name="connsiteY13" fmla="*/ 143063 h 155511"/>
                            <a:gd name="connsiteX14" fmla="*/ 205884 w 305231"/>
                            <a:gd name="connsiteY14" fmla="*/ 147118 h 155511"/>
                            <a:gd name="connsiteX15" fmla="*/ 213994 w 305231"/>
                            <a:gd name="connsiteY15" fmla="*/ 149145 h 155511"/>
                            <a:gd name="connsiteX16" fmla="*/ 222104 w 305231"/>
                            <a:gd name="connsiteY16" fmla="*/ 153200 h 155511"/>
                            <a:gd name="connsiteX17" fmla="*/ 289011 w 305231"/>
                            <a:gd name="connsiteY17" fmla="*/ 153200 h 155511"/>
                            <a:gd name="connsiteX18" fmla="*/ 305231 w 305231"/>
                            <a:gd name="connsiteY18" fmla="*/ 134953 h 155511"/>
                            <a:gd name="connsiteX19" fmla="*/ 303204 w 305231"/>
                            <a:gd name="connsiteY19" fmla="*/ 90348 h 155511"/>
                            <a:gd name="connsiteX20" fmla="*/ 299149 w 305231"/>
                            <a:gd name="connsiteY20" fmla="*/ 80211 h 155511"/>
                            <a:gd name="connsiteX21" fmla="*/ 289011 w 305231"/>
                            <a:gd name="connsiteY21" fmla="*/ 59936 h 155511"/>
                            <a:gd name="connsiteX22" fmla="*/ 284956 w 305231"/>
                            <a:gd name="connsiteY22" fmla="*/ 53853 h 155511"/>
                            <a:gd name="connsiteX23" fmla="*/ 280901 w 305231"/>
                            <a:gd name="connsiteY23" fmla="*/ 45743 h 155511"/>
                            <a:gd name="connsiteX24" fmla="*/ 260627 w 305231"/>
                            <a:gd name="connsiteY24" fmla="*/ 27496 h 155511"/>
                            <a:gd name="connsiteX25" fmla="*/ 248462 w 305231"/>
                            <a:gd name="connsiteY25" fmla="*/ 19386 h 155511"/>
                            <a:gd name="connsiteX26" fmla="*/ 15300 w 305231"/>
                            <a:gd name="connsiteY26" fmla="*/ 23441 h 15551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305231" h="155511">
                              <a:moveTo>
                                <a:pt x="15300" y="23441"/>
                              </a:moveTo>
                              <a:cubicBezTo>
                                <a:pt x="-22209" y="32227"/>
                                <a:pt x="20707" y="55881"/>
                                <a:pt x="23410" y="72101"/>
                              </a:cubicBezTo>
                              <a:cubicBezTo>
                                <a:pt x="27465" y="76832"/>
                                <a:pt x="31169" y="81887"/>
                                <a:pt x="35575" y="86293"/>
                              </a:cubicBezTo>
                              <a:cubicBezTo>
                                <a:pt x="42038" y="92756"/>
                                <a:pt x="44298" y="92147"/>
                                <a:pt x="51795" y="96431"/>
                              </a:cubicBezTo>
                              <a:cubicBezTo>
                                <a:pt x="71276" y="107563"/>
                                <a:pt x="45372" y="94548"/>
                                <a:pt x="63960" y="102513"/>
                              </a:cubicBezTo>
                              <a:cubicBezTo>
                                <a:pt x="72721" y="106267"/>
                                <a:pt x="70836" y="107261"/>
                                <a:pt x="80180" y="108596"/>
                              </a:cubicBezTo>
                              <a:cubicBezTo>
                                <a:pt x="87821" y="109688"/>
                                <a:pt x="103877" y="110320"/>
                                <a:pt x="112619" y="112651"/>
                              </a:cubicBezTo>
                              <a:cubicBezTo>
                                <a:pt x="118814" y="114303"/>
                                <a:pt x="124784" y="116705"/>
                                <a:pt x="130867" y="118733"/>
                              </a:cubicBezTo>
                              <a:cubicBezTo>
                                <a:pt x="132894" y="119409"/>
                                <a:pt x="135171" y="119576"/>
                                <a:pt x="136949" y="120761"/>
                              </a:cubicBezTo>
                              <a:cubicBezTo>
                                <a:pt x="141004" y="123464"/>
                                <a:pt x="144386" y="127688"/>
                                <a:pt x="149114" y="128870"/>
                              </a:cubicBezTo>
                              <a:cubicBezTo>
                                <a:pt x="166676" y="133261"/>
                                <a:pt x="147660" y="127884"/>
                                <a:pt x="165334" y="134953"/>
                              </a:cubicBezTo>
                              <a:cubicBezTo>
                                <a:pt x="169303" y="136540"/>
                                <a:pt x="173444" y="137656"/>
                                <a:pt x="177499" y="139008"/>
                              </a:cubicBezTo>
                              <a:lnTo>
                                <a:pt x="183582" y="141035"/>
                              </a:lnTo>
                              <a:cubicBezTo>
                                <a:pt x="185609" y="141711"/>
                                <a:pt x="187591" y="142545"/>
                                <a:pt x="189664" y="143063"/>
                              </a:cubicBezTo>
                              <a:lnTo>
                                <a:pt x="205884" y="147118"/>
                              </a:lnTo>
                              <a:lnTo>
                                <a:pt x="213994" y="149145"/>
                              </a:lnTo>
                              <a:cubicBezTo>
                                <a:pt x="216697" y="150497"/>
                                <a:pt x="219188" y="152405"/>
                                <a:pt x="222104" y="153200"/>
                              </a:cubicBezTo>
                              <a:cubicBezTo>
                                <a:pt x="240519" y="158223"/>
                                <a:pt x="280037" y="153545"/>
                                <a:pt x="289011" y="153200"/>
                              </a:cubicBezTo>
                              <a:cubicBezTo>
                                <a:pt x="302899" y="139312"/>
                                <a:pt x="297995" y="145806"/>
                                <a:pt x="305231" y="134953"/>
                              </a:cubicBezTo>
                              <a:cubicBezTo>
                                <a:pt x="304555" y="120085"/>
                                <a:pt x="304848" y="105141"/>
                                <a:pt x="303204" y="90348"/>
                              </a:cubicBezTo>
                              <a:cubicBezTo>
                                <a:pt x="302802" y="86731"/>
                                <a:pt x="300688" y="83509"/>
                                <a:pt x="299149" y="80211"/>
                              </a:cubicBezTo>
                              <a:cubicBezTo>
                                <a:pt x="295953" y="73364"/>
                                <a:pt x="293202" y="66223"/>
                                <a:pt x="289011" y="59936"/>
                              </a:cubicBezTo>
                              <a:cubicBezTo>
                                <a:pt x="287659" y="57908"/>
                                <a:pt x="286165" y="55969"/>
                                <a:pt x="284956" y="53853"/>
                              </a:cubicBezTo>
                              <a:cubicBezTo>
                                <a:pt x="283457" y="51229"/>
                                <a:pt x="282789" y="48103"/>
                                <a:pt x="280901" y="45743"/>
                              </a:cubicBezTo>
                              <a:cubicBezTo>
                                <a:pt x="274919" y="38265"/>
                                <a:pt x="268274" y="32849"/>
                                <a:pt x="260627" y="27496"/>
                              </a:cubicBezTo>
                              <a:cubicBezTo>
                                <a:pt x="256634" y="24701"/>
                                <a:pt x="252517" y="22089"/>
                                <a:pt x="248462" y="19386"/>
                              </a:cubicBezTo>
                              <a:cubicBezTo>
                                <a:pt x="186149" y="-22155"/>
                                <a:pt x="52809" y="14655"/>
                                <a:pt x="15300" y="23441"/>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47DE33F" id="Freeform: Shape 1215865841" o:spid="_x0000_s1026" style="position:absolute;margin-left:413.25pt;margin-top:262.65pt;width:24.05pt;height:12.25pt;z-index:251667456;visibility:visible;mso-wrap-style:square;mso-wrap-distance-left:9pt;mso-wrap-distance-top:0;mso-wrap-distance-right:9pt;mso-wrap-distance-bottom:0;mso-position-horizontal:absolute;mso-position-horizontal-relative:text;mso-position-vertical:absolute;mso-position-vertical-relative:text;v-text-anchor:middle" coordsize="305231,1555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" path="m15300,23441v-37509,8786,5407,32440,8110,48660c27465,76832,31169,81887,35575,86293v6463,6463,8723,5854,16220,10138c71276,107563,45372,94548,63960,102513v8761,3754,6876,4748,16220,6083c87821,109688,103877,110320,112619,112651v6195,1652,12165,4054,18248,6082c132894,119409,135171,119576,136949,120761v4055,2703,7437,6927,12165,8109c166676,133261,147660,127884,165334,134953v3969,1587,8110,2703,12165,4055l183582,141035v2027,676,4009,1510,6082,2028l205884,147118r8110,2027c216697,150497,219188,152405,222104,153200v18415,5023,57933,345,66907,c302899,139312,297995,145806,305231,134953v-676,-14868,-383,-29812,-2027,-44605c302802,86731,300688,83509,299149,80211,295953,73364,293202,66223,289011,59936v-1352,-2028,-2846,-3967,-4055,-6083c283457,51229,282789,48103,280901,45743,274919,38265,268274,32849,260627,27496v-3993,-2795,-8110,-5407,-12165,-8110c186149,-22155,52809,14655,15300,23441xe" fillcolor="white [3212]" stroked="f" strokeweight="1pt">
                <v:stroke joinstyle="miter"/>
                <v:path arrowok="t" o:connecttype="custom" o:connectlocs="15300,23441;23410,72101;35575,86293;51795,96431;63960,102513;80180,108596;112619,112651;130867,118733;136949,120761;149114,128870;165334,134953;177499,139008;183582,141035;189664,143063;205884,147118;213994,149145;222104,153200;289011,153200;305231,134953;303204,90348;299149,80211;289011,59936;284956,53853;280901,45743;260627,27496;248462,19386;15300,23441" o:connectangles="0,0,0,0,0,0,0,0,0,0,0,0,0,0,0,0,0,0,0,0,0,0,0,0,0,0,0"/>
              </v:shape>
            </w:pict>
          </mc:Fallback>
        </mc:AlternateContent>
      </w:r>
      <w:r>
        <w:rPr>
          <w:noProof/>
          <w:sz w:val="20"/>
          <w:szCs w:val="20"/>
        </w:rPr>
        <mc:AlternateContent>
          <mc:Choice Requires="wps">
            <w:drawing>
              <wp:anchor distT="0" distB="0" distL="114300" distR="114300" simplePos="0" relativeHeight="251666432" behindDoc="0" locked="0" layoutInCell="1" allowOverlap="1" wp14:anchorId="64F84C49" wp14:editId="5820B796">
                <wp:simplePos x="0" y="0"/>
                <wp:positionH relativeFrom="column">
                  <wp:posOffset>4543505</wp:posOffset>
                </wp:positionH>
                <wp:positionV relativeFrom="paragraph">
                  <wp:posOffset>3343100</wp:posOffset>
                </wp:positionV>
                <wp:extent cx="305231" cy="155511"/>
                <wp:effectExtent l="0" t="0" r="0" b="0"/>
                <wp:wrapNone/>
                <wp:docPr id="1215865840" name="Freeform: Shape 1215865840"/>
                <wp:cNvGraphicFramePr/>
                <a:graphic xmlns:a="http://schemas.openxmlformats.org/drawingml/2006/main">
                  <a:graphicData uri="http://schemas.microsoft.com/office/word/2010/wordprocessingShape">
                    <wps:wsp>
                      <wps:cNvSpPr/>
                      <wps:spPr>
                        <a:xfrm>
                          <a:off x="0" y="0"/>
                          <a:ext cx="305231" cy="155511"/>
                        </a:xfrm>
                        <a:custGeom>
                          <a:avLst/>
                          <a:gdLst>
                            <a:gd name="connsiteX0" fmla="*/ 15300 w 305231"/>
                            <a:gd name="connsiteY0" fmla="*/ 23441 h 155511"/>
                            <a:gd name="connsiteX1" fmla="*/ 23410 w 305231"/>
                            <a:gd name="connsiteY1" fmla="*/ 72101 h 155511"/>
                            <a:gd name="connsiteX2" fmla="*/ 35575 w 305231"/>
                            <a:gd name="connsiteY2" fmla="*/ 86293 h 155511"/>
                            <a:gd name="connsiteX3" fmla="*/ 51795 w 305231"/>
                            <a:gd name="connsiteY3" fmla="*/ 96431 h 155511"/>
                            <a:gd name="connsiteX4" fmla="*/ 63960 w 305231"/>
                            <a:gd name="connsiteY4" fmla="*/ 102513 h 155511"/>
                            <a:gd name="connsiteX5" fmla="*/ 80180 w 305231"/>
                            <a:gd name="connsiteY5" fmla="*/ 108596 h 155511"/>
                            <a:gd name="connsiteX6" fmla="*/ 112619 w 305231"/>
                            <a:gd name="connsiteY6" fmla="*/ 112651 h 155511"/>
                            <a:gd name="connsiteX7" fmla="*/ 130867 w 305231"/>
                            <a:gd name="connsiteY7" fmla="*/ 118733 h 155511"/>
                            <a:gd name="connsiteX8" fmla="*/ 136949 w 305231"/>
                            <a:gd name="connsiteY8" fmla="*/ 120761 h 155511"/>
                            <a:gd name="connsiteX9" fmla="*/ 149114 w 305231"/>
                            <a:gd name="connsiteY9" fmla="*/ 128870 h 155511"/>
                            <a:gd name="connsiteX10" fmla="*/ 165334 w 305231"/>
                            <a:gd name="connsiteY10" fmla="*/ 134953 h 155511"/>
                            <a:gd name="connsiteX11" fmla="*/ 177499 w 305231"/>
                            <a:gd name="connsiteY11" fmla="*/ 139008 h 155511"/>
                            <a:gd name="connsiteX12" fmla="*/ 183582 w 305231"/>
                            <a:gd name="connsiteY12" fmla="*/ 141035 h 155511"/>
                            <a:gd name="connsiteX13" fmla="*/ 189664 w 305231"/>
                            <a:gd name="connsiteY13" fmla="*/ 143063 h 155511"/>
                            <a:gd name="connsiteX14" fmla="*/ 205884 w 305231"/>
                            <a:gd name="connsiteY14" fmla="*/ 147118 h 155511"/>
                            <a:gd name="connsiteX15" fmla="*/ 213994 w 305231"/>
                            <a:gd name="connsiteY15" fmla="*/ 149145 h 155511"/>
                            <a:gd name="connsiteX16" fmla="*/ 222104 w 305231"/>
                            <a:gd name="connsiteY16" fmla="*/ 153200 h 155511"/>
                            <a:gd name="connsiteX17" fmla="*/ 289011 w 305231"/>
                            <a:gd name="connsiteY17" fmla="*/ 153200 h 155511"/>
                            <a:gd name="connsiteX18" fmla="*/ 305231 w 305231"/>
                            <a:gd name="connsiteY18" fmla="*/ 134953 h 155511"/>
                            <a:gd name="connsiteX19" fmla="*/ 303204 w 305231"/>
                            <a:gd name="connsiteY19" fmla="*/ 90348 h 155511"/>
                            <a:gd name="connsiteX20" fmla="*/ 299149 w 305231"/>
                            <a:gd name="connsiteY20" fmla="*/ 80211 h 155511"/>
                            <a:gd name="connsiteX21" fmla="*/ 289011 w 305231"/>
                            <a:gd name="connsiteY21" fmla="*/ 59936 h 155511"/>
                            <a:gd name="connsiteX22" fmla="*/ 284956 w 305231"/>
                            <a:gd name="connsiteY22" fmla="*/ 53853 h 155511"/>
                            <a:gd name="connsiteX23" fmla="*/ 280901 w 305231"/>
                            <a:gd name="connsiteY23" fmla="*/ 45743 h 155511"/>
                            <a:gd name="connsiteX24" fmla="*/ 260627 w 305231"/>
                            <a:gd name="connsiteY24" fmla="*/ 27496 h 155511"/>
                            <a:gd name="connsiteX25" fmla="*/ 248462 w 305231"/>
                            <a:gd name="connsiteY25" fmla="*/ 19386 h 155511"/>
                            <a:gd name="connsiteX26" fmla="*/ 15300 w 305231"/>
                            <a:gd name="connsiteY26" fmla="*/ 23441 h 15551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305231" h="155511">
                              <a:moveTo>
                                <a:pt x="15300" y="23441"/>
                              </a:moveTo>
                              <a:cubicBezTo>
                                <a:pt x="-22209" y="32227"/>
                                <a:pt x="20707" y="55881"/>
                                <a:pt x="23410" y="72101"/>
                              </a:cubicBezTo>
                              <a:cubicBezTo>
                                <a:pt x="27465" y="76832"/>
                                <a:pt x="31169" y="81887"/>
                                <a:pt x="35575" y="86293"/>
                              </a:cubicBezTo>
                              <a:cubicBezTo>
                                <a:pt x="42038" y="92756"/>
                                <a:pt x="44298" y="92147"/>
                                <a:pt x="51795" y="96431"/>
                              </a:cubicBezTo>
                              <a:cubicBezTo>
                                <a:pt x="71276" y="107563"/>
                                <a:pt x="45372" y="94548"/>
                                <a:pt x="63960" y="102513"/>
                              </a:cubicBezTo>
                              <a:cubicBezTo>
                                <a:pt x="72721" y="106267"/>
                                <a:pt x="70836" y="107261"/>
                                <a:pt x="80180" y="108596"/>
                              </a:cubicBezTo>
                              <a:cubicBezTo>
                                <a:pt x="87821" y="109688"/>
                                <a:pt x="103877" y="110320"/>
                                <a:pt x="112619" y="112651"/>
                              </a:cubicBezTo>
                              <a:cubicBezTo>
                                <a:pt x="118814" y="114303"/>
                                <a:pt x="124784" y="116705"/>
                                <a:pt x="130867" y="118733"/>
                              </a:cubicBezTo>
                              <a:cubicBezTo>
                                <a:pt x="132894" y="119409"/>
                                <a:pt x="135171" y="119576"/>
                                <a:pt x="136949" y="120761"/>
                              </a:cubicBezTo>
                              <a:cubicBezTo>
                                <a:pt x="141004" y="123464"/>
                                <a:pt x="144386" y="127688"/>
                                <a:pt x="149114" y="128870"/>
                              </a:cubicBezTo>
                              <a:cubicBezTo>
                                <a:pt x="166676" y="133261"/>
                                <a:pt x="147660" y="127884"/>
                                <a:pt x="165334" y="134953"/>
                              </a:cubicBezTo>
                              <a:cubicBezTo>
                                <a:pt x="169303" y="136540"/>
                                <a:pt x="173444" y="137656"/>
                                <a:pt x="177499" y="139008"/>
                              </a:cubicBezTo>
                              <a:lnTo>
                                <a:pt x="183582" y="141035"/>
                              </a:lnTo>
                              <a:cubicBezTo>
                                <a:pt x="185609" y="141711"/>
                                <a:pt x="187591" y="142545"/>
                                <a:pt x="189664" y="143063"/>
                              </a:cubicBezTo>
                              <a:lnTo>
                                <a:pt x="205884" y="147118"/>
                              </a:lnTo>
                              <a:lnTo>
                                <a:pt x="213994" y="149145"/>
                              </a:lnTo>
                              <a:cubicBezTo>
                                <a:pt x="216697" y="150497"/>
                                <a:pt x="219188" y="152405"/>
                                <a:pt x="222104" y="153200"/>
                              </a:cubicBezTo>
                              <a:cubicBezTo>
                                <a:pt x="240519" y="158223"/>
                                <a:pt x="280037" y="153545"/>
                                <a:pt x="289011" y="153200"/>
                              </a:cubicBezTo>
                              <a:cubicBezTo>
                                <a:pt x="302899" y="139312"/>
                                <a:pt x="297995" y="145806"/>
                                <a:pt x="305231" y="134953"/>
                              </a:cubicBezTo>
                              <a:cubicBezTo>
                                <a:pt x="304555" y="120085"/>
                                <a:pt x="304848" y="105141"/>
                                <a:pt x="303204" y="90348"/>
                              </a:cubicBezTo>
                              <a:cubicBezTo>
                                <a:pt x="302802" y="86731"/>
                                <a:pt x="300688" y="83509"/>
                                <a:pt x="299149" y="80211"/>
                              </a:cubicBezTo>
                              <a:cubicBezTo>
                                <a:pt x="295953" y="73364"/>
                                <a:pt x="293202" y="66223"/>
                                <a:pt x="289011" y="59936"/>
                              </a:cubicBezTo>
                              <a:cubicBezTo>
                                <a:pt x="287659" y="57908"/>
                                <a:pt x="286165" y="55969"/>
                                <a:pt x="284956" y="53853"/>
                              </a:cubicBezTo>
                              <a:cubicBezTo>
                                <a:pt x="283457" y="51229"/>
                                <a:pt x="282789" y="48103"/>
                                <a:pt x="280901" y="45743"/>
                              </a:cubicBezTo>
                              <a:cubicBezTo>
                                <a:pt x="274919" y="38265"/>
                                <a:pt x="268274" y="32849"/>
                                <a:pt x="260627" y="27496"/>
                              </a:cubicBezTo>
                              <a:cubicBezTo>
                                <a:pt x="256634" y="24701"/>
                                <a:pt x="252517" y="22089"/>
                                <a:pt x="248462" y="19386"/>
                              </a:cubicBezTo>
                              <a:cubicBezTo>
                                <a:pt x="186149" y="-22155"/>
                                <a:pt x="52809" y="14655"/>
                                <a:pt x="15300" y="23441"/>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1A8B69C" id="Freeform: Shape 1215865840" o:spid="_x0000_s1026" style="position:absolute;margin-left:357.75pt;margin-top:263.25pt;width:24.05pt;height:12.25pt;z-index:251666432;visibility:visible;mso-wrap-style:square;mso-wrap-distance-left:9pt;mso-wrap-distance-top:0;mso-wrap-distance-right:9pt;mso-wrap-distance-bottom:0;mso-position-horizontal:absolute;mso-position-horizontal-relative:text;mso-position-vertical:absolute;mso-position-vertical-relative:text;v-text-anchor:middle" coordsize="305231,1555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" path="m15300,23441v-37509,8786,5407,32440,8110,48660c27465,76832,31169,81887,35575,86293v6463,6463,8723,5854,16220,10138c71276,107563,45372,94548,63960,102513v8761,3754,6876,4748,16220,6083c87821,109688,103877,110320,112619,112651v6195,1652,12165,4054,18248,6082c132894,119409,135171,119576,136949,120761v4055,2703,7437,6927,12165,8109c166676,133261,147660,127884,165334,134953v3969,1587,8110,2703,12165,4055l183582,141035v2027,676,4009,1510,6082,2028l205884,147118r8110,2027c216697,150497,219188,152405,222104,153200v18415,5023,57933,345,66907,c302899,139312,297995,145806,305231,134953v-676,-14868,-383,-29812,-2027,-44605c302802,86731,300688,83509,299149,80211,295953,73364,293202,66223,289011,59936v-1352,-2028,-2846,-3967,-4055,-6083c283457,51229,282789,48103,280901,45743,274919,38265,268274,32849,260627,27496v-3993,-2795,-8110,-5407,-12165,-8110c186149,-22155,52809,14655,15300,23441xe" fillcolor="white [3212]" stroked="f" strokeweight="1pt">
                <v:stroke joinstyle="miter"/>
                <v:path arrowok="t" o:connecttype="custom" o:connectlocs="15300,23441;23410,72101;35575,86293;51795,96431;63960,102513;80180,108596;112619,112651;130867,118733;136949,120761;149114,128870;165334,134953;177499,139008;183582,141035;189664,143063;205884,147118;213994,149145;222104,153200;289011,153200;305231,134953;303204,90348;299149,80211;289011,59936;284956,53853;280901,45743;260627,27496;248462,19386;15300,23441" o:connectangles="0,0,0,0,0,0,0,0,0,0,0,0,0,0,0,0,0,0,0,0,0,0,0,0,0,0,0"/>
              </v:shape>
            </w:pict>
          </mc:Fallback>
        </mc:AlternateContent>
      </w:r>
      <w:r>
        <w:rPr>
          <w:noProof/>
          <w:sz w:val="20"/>
          <w:szCs w:val="20"/>
        </w:rPr>
        <mc:AlternateContent>
          <mc:Choice Requires="wps">
            <w:drawing>
              <wp:anchor distT="0" distB="0" distL="114300" distR="114300" simplePos="0" relativeHeight="251665408" behindDoc="0" locked="0" layoutInCell="1" allowOverlap="1" wp14:anchorId="49F2393E" wp14:editId="7A2FD061">
                <wp:simplePos x="0" y="0"/>
                <wp:positionH relativeFrom="column">
                  <wp:posOffset>3832234</wp:posOffset>
                </wp:positionH>
                <wp:positionV relativeFrom="paragraph">
                  <wp:posOffset>3341296</wp:posOffset>
                </wp:positionV>
                <wp:extent cx="305231" cy="155511"/>
                <wp:effectExtent l="0" t="0" r="0" b="0"/>
                <wp:wrapNone/>
                <wp:docPr id="1215865839" name="Freeform: Shape 1215865839"/>
                <wp:cNvGraphicFramePr/>
                <a:graphic xmlns:a="http://schemas.openxmlformats.org/drawingml/2006/main">
                  <a:graphicData uri="http://schemas.microsoft.com/office/word/2010/wordprocessingShape">
                    <wps:wsp>
                      <wps:cNvSpPr/>
                      <wps:spPr>
                        <a:xfrm>
                          <a:off x="0" y="0"/>
                          <a:ext cx="305231" cy="155511"/>
                        </a:xfrm>
                        <a:custGeom>
                          <a:avLst/>
                          <a:gdLst>
                            <a:gd name="connsiteX0" fmla="*/ 15300 w 305231"/>
                            <a:gd name="connsiteY0" fmla="*/ 23441 h 155511"/>
                            <a:gd name="connsiteX1" fmla="*/ 23410 w 305231"/>
                            <a:gd name="connsiteY1" fmla="*/ 72101 h 155511"/>
                            <a:gd name="connsiteX2" fmla="*/ 35575 w 305231"/>
                            <a:gd name="connsiteY2" fmla="*/ 86293 h 155511"/>
                            <a:gd name="connsiteX3" fmla="*/ 51795 w 305231"/>
                            <a:gd name="connsiteY3" fmla="*/ 96431 h 155511"/>
                            <a:gd name="connsiteX4" fmla="*/ 63960 w 305231"/>
                            <a:gd name="connsiteY4" fmla="*/ 102513 h 155511"/>
                            <a:gd name="connsiteX5" fmla="*/ 80180 w 305231"/>
                            <a:gd name="connsiteY5" fmla="*/ 108596 h 155511"/>
                            <a:gd name="connsiteX6" fmla="*/ 112619 w 305231"/>
                            <a:gd name="connsiteY6" fmla="*/ 112651 h 155511"/>
                            <a:gd name="connsiteX7" fmla="*/ 130867 w 305231"/>
                            <a:gd name="connsiteY7" fmla="*/ 118733 h 155511"/>
                            <a:gd name="connsiteX8" fmla="*/ 136949 w 305231"/>
                            <a:gd name="connsiteY8" fmla="*/ 120761 h 155511"/>
                            <a:gd name="connsiteX9" fmla="*/ 149114 w 305231"/>
                            <a:gd name="connsiteY9" fmla="*/ 128870 h 155511"/>
                            <a:gd name="connsiteX10" fmla="*/ 165334 w 305231"/>
                            <a:gd name="connsiteY10" fmla="*/ 134953 h 155511"/>
                            <a:gd name="connsiteX11" fmla="*/ 177499 w 305231"/>
                            <a:gd name="connsiteY11" fmla="*/ 139008 h 155511"/>
                            <a:gd name="connsiteX12" fmla="*/ 183582 w 305231"/>
                            <a:gd name="connsiteY12" fmla="*/ 141035 h 155511"/>
                            <a:gd name="connsiteX13" fmla="*/ 189664 w 305231"/>
                            <a:gd name="connsiteY13" fmla="*/ 143063 h 155511"/>
                            <a:gd name="connsiteX14" fmla="*/ 205884 w 305231"/>
                            <a:gd name="connsiteY14" fmla="*/ 147118 h 155511"/>
                            <a:gd name="connsiteX15" fmla="*/ 213994 w 305231"/>
                            <a:gd name="connsiteY15" fmla="*/ 149145 h 155511"/>
                            <a:gd name="connsiteX16" fmla="*/ 222104 w 305231"/>
                            <a:gd name="connsiteY16" fmla="*/ 153200 h 155511"/>
                            <a:gd name="connsiteX17" fmla="*/ 289011 w 305231"/>
                            <a:gd name="connsiteY17" fmla="*/ 153200 h 155511"/>
                            <a:gd name="connsiteX18" fmla="*/ 305231 w 305231"/>
                            <a:gd name="connsiteY18" fmla="*/ 134953 h 155511"/>
                            <a:gd name="connsiteX19" fmla="*/ 303204 w 305231"/>
                            <a:gd name="connsiteY19" fmla="*/ 90348 h 155511"/>
                            <a:gd name="connsiteX20" fmla="*/ 299149 w 305231"/>
                            <a:gd name="connsiteY20" fmla="*/ 80211 h 155511"/>
                            <a:gd name="connsiteX21" fmla="*/ 289011 w 305231"/>
                            <a:gd name="connsiteY21" fmla="*/ 59936 h 155511"/>
                            <a:gd name="connsiteX22" fmla="*/ 284956 w 305231"/>
                            <a:gd name="connsiteY22" fmla="*/ 53853 h 155511"/>
                            <a:gd name="connsiteX23" fmla="*/ 280901 w 305231"/>
                            <a:gd name="connsiteY23" fmla="*/ 45743 h 155511"/>
                            <a:gd name="connsiteX24" fmla="*/ 260627 w 305231"/>
                            <a:gd name="connsiteY24" fmla="*/ 27496 h 155511"/>
                            <a:gd name="connsiteX25" fmla="*/ 248462 w 305231"/>
                            <a:gd name="connsiteY25" fmla="*/ 19386 h 155511"/>
                            <a:gd name="connsiteX26" fmla="*/ 15300 w 305231"/>
                            <a:gd name="connsiteY26" fmla="*/ 23441 h 15551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305231" h="155511">
                              <a:moveTo>
                                <a:pt x="15300" y="23441"/>
                              </a:moveTo>
                              <a:cubicBezTo>
                                <a:pt x="-22209" y="32227"/>
                                <a:pt x="20707" y="55881"/>
                                <a:pt x="23410" y="72101"/>
                              </a:cubicBezTo>
                              <a:cubicBezTo>
                                <a:pt x="27465" y="76832"/>
                                <a:pt x="31169" y="81887"/>
                                <a:pt x="35575" y="86293"/>
                              </a:cubicBezTo>
                              <a:cubicBezTo>
                                <a:pt x="42038" y="92756"/>
                                <a:pt x="44298" y="92147"/>
                                <a:pt x="51795" y="96431"/>
                              </a:cubicBezTo>
                              <a:cubicBezTo>
                                <a:pt x="71276" y="107563"/>
                                <a:pt x="45372" y="94548"/>
                                <a:pt x="63960" y="102513"/>
                              </a:cubicBezTo>
                              <a:cubicBezTo>
                                <a:pt x="72721" y="106267"/>
                                <a:pt x="70836" y="107261"/>
                                <a:pt x="80180" y="108596"/>
                              </a:cubicBezTo>
                              <a:cubicBezTo>
                                <a:pt x="87821" y="109688"/>
                                <a:pt x="103877" y="110320"/>
                                <a:pt x="112619" y="112651"/>
                              </a:cubicBezTo>
                              <a:cubicBezTo>
                                <a:pt x="118814" y="114303"/>
                                <a:pt x="124784" y="116705"/>
                                <a:pt x="130867" y="118733"/>
                              </a:cubicBezTo>
                              <a:cubicBezTo>
                                <a:pt x="132894" y="119409"/>
                                <a:pt x="135171" y="119576"/>
                                <a:pt x="136949" y="120761"/>
                              </a:cubicBezTo>
                              <a:cubicBezTo>
                                <a:pt x="141004" y="123464"/>
                                <a:pt x="144386" y="127688"/>
                                <a:pt x="149114" y="128870"/>
                              </a:cubicBezTo>
                              <a:cubicBezTo>
                                <a:pt x="166676" y="133261"/>
                                <a:pt x="147660" y="127884"/>
                                <a:pt x="165334" y="134953"/>
                              </a:cubicBezTo>
                              <a:cubicBezTo>
                                <a:pt x="169303" y="136540"/>
                                <a:pt x="173444" y="137656"/>
                                <a:pt x="177499" y="139008"/>
                              </a:cubicBezTo>
                              <a:lnTo>
                                <a:pt x="183582" y="141035"/>
                              </a:lnTo>
                              <a:cubicBezTo>
                                <a:pt x="185609" y="141711"/>
                                <a:pt x="187591" y="142545"/>
                                <a:pt x="189664" y="143063"/>
                              </a:cubicBezTo>
                              <a:lnTo>
                                <a:pt x="205884" y="147118"/>
                              </a:lnTo>
                              <a:lnTo>
                                <a:pt x="213994" y="149145"/>
                              </a:lnTo>
                              <a:cubicBezTo>
                                <a:pt x="216697" y="150497"/>
                                <a:pt x="219188" y="152405"/>
                                <a:pt x="222104" y="153200"/>
                              </a:cubicBezTo>
                              <a:cubicBezTo>
                                <a:pt x="240519" y="158223"/>
                                <a:pt x="280037" y="153545"/>
                                <a:pt x="289011" y="153200"/>
                              </a:cubicBezTo>
                              <a:cubicBezTo>
                                <a:pt x="302899" y="139312"/>
                                <a:pt x="297995" y="145806"/>
                                <a:pt x="305231" y="134953"/>
                              </a:cubicBezTo>
                              <a:cubicBezTo>
                                <a:pt x="304555" y="120085"/>
                                <a:pt x="304848" y="105141"/>
                                <a:pt x="303204" y="90348"/>
                              </a:cubicBezTo>
                              <a:cubicBezTo>
                                <a:pt x="302802" y="86731"/>
                                <a:pt x="300688" y="83509"/>
                                <a:pt x="299149" y="80211"/>
                              </a:cubicBezTo>
                              <a:cubicBezTo>
                                <a:pt x="295953" y="73364"/>
                                <a:pt x="293202" y="66223"/>
                                <a:pt x="289011" y="59936"/>
                              </a:cubicBezTo>
                              <a:cubicBezTo>
                                <a:pt x="287659" y="57908"/>
                                <a:pt x="286165" y="55969"/>
                                <a:pt x="284956" y="53853"/>
                              </a:cubicBezTo>
                              <a:cubicBezTo>
                                <a:pt x="283457" y="51229"/>
                                <a:pt x="282789" y="48103"/>
                                <a:pt x="280901" y="45743"/>
                              </a:cubicBezTo>
                              <a:cubicBezTo>
                                <a:pt x="274919" y="38265"/>
                                <a:pt x="268274" y="32849"/>
                                <a:pt x="260627" y="27496"/>
                              </a:cubicBezTo>
                              <a:cubicBezTo>
                                <a:pt x="256634" y="24701"/>
                                <a:pt x="252517" y="22089"/>
                                <a:pt x="248462" y="19386"/>
                              </a:cubicBezTo>
                              <a:cubicBezTo>
                                <a:pt x="186149" y="-22155"/>
                                <a:pt x="52809" y="14655"/>
                                <a:pt x="15300" y="23441"/>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AC85B31" id="Freeform: Shape 1215865839" o:spid="_x0000_s1026" style="position:absolute;margin-left:301.75pt;margin-top:263.1pt;width:24.05pt;height:12.25pt;z-index:251665408;visibility:visible;mso-wrap-style:square;mso-wrap-distance-left:9pt;mso-wrap-distance-top:0;mso-wrap-distance-right:9pt;mso-wrap-distance-bottom:0;mso-position-horizontal:absolute;mso-position-horizontal-relative:text;mso-position-vertical:absolute;mso-position-vertical-relative:text;v-text-anchor:middle" coordsize="305231,1555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" path="m15300,23441v-37509,8786,5407,32440,8110,48660c27465,76832,31169,81887,35575,86293v6463,6463,8723,5854,16220,10138c71276,107563,45372,94548,63960,102513v8761,3754,6876,4748,16220,6083c87821,109688,103877,110320,112619,112651v6195,1652,12165,4054,18248,6082c132894,119409,135171,119576,136949,120761v4055,2703,7437,6927,12165,8109c166676,133261,147660,127884,165334,134953v3969,1587,8110,2703,12165,4055l183582,141035v2027,676,4009,1510,6082,2028l205884,147118r8110,2027c216697,150497,219188,152405,222104,153200v18415,5023,57933,345,66907,c302899,139312,297995,145806,305231,134953v-676,-14868,-383,-29812,-2027,-44605c302802,86731,300688,83509,299149,80211,295953,73364,293202,66223,289011,59936v-1352,-2028,-2846,-3967,-4055,-6083c283457,51229,282789,48103,280901,45743,274919,38265,268274,32849,260627,27496v-3993,-2795,-8110,-5407,-12165,-8110c186149,-22155,52809,14655,15300,23441xe" fillcolor="white [3212]" stroked="f" strokeweight="1pt">
                <v:stroke joinstyle="miter"/>
                <v:path arrowok="t" o:connecttype="custom" o:connectlocs="15300,23441;23410,72101;35575,86293;51795,96431;63960,102513;80180,108596;112619,112651;130867,118733;136949,120761;149114,128870;165334,134953;177499,139008;183582,141035;189664,143063;205884,147118;213994,149145;222104,153200;289011,153200;305231,134953;303204,90348;299149,80211;289011,59936;284956,53853;280901,45743;260627,27496;248462,19386;15300,23441" o:connectangles="0,0,0,0,0,0,0,0,0,0,0,0,0,0,0,0,0,0,0,0,0,0,0,0,0,0,0"/>
              </v:shape>
            </w:pict>
          </mc:Fallback>
        </mc:AlternateContent>
      </w:r>
      <w:r>
        <w:rPr>
          <w:noProof/>
          <w:sz w:val="20"/>
          <w:szCs w:val="20"/>
        </w:rPr>
        <mc:AlternateContent>
          <mc:Choice Requires="wps">
            <w:drawing>
              <wp:anchor distT="0" distB="0" distL="114300" distR="114300" simplePos="0" relativeHeight="251664384" behindDoc="0" locked="0" layoutInCell="1" allowOverlap="1" wp14:anchorId="2726066C" wp14:editId="1759FFBE">
                <wp:simplePos x="0" y="0"/>
                <wp:positionH relativeFrom="column">
                  <wp:posOffset>3112576</wp:posOffset>
                </wp:positionH>
                <wp:positionV relativeFrom="paragraph">
                  <wp:posOffset>3326958</wp:posOffset>
                </wp:positionV>
                <wp:extent cx="305231" cy="155511"/>
                <wp:effectExtent l="0" t="0" r="0" b="0"/>
                <wp:wrapNone/>
                <wp:docPr id="1215865838" name="Freeform: Shape 1215865838"/>
                <wp:cNvGraphicFramePr/>
                <a:graphic xmlns:a="http://schemas.openxmlformats.org/drawingml/2006/main">
                  <a:graphicData uri="http://schemas.microsoft.com/office/word/2010/wordprocessingShape">
                    <wps:wsp>
                      <wps:cNvSpPr/>
                      <wps:spPr>
                        <a:xfrm>
                          <a:off x="0" y="0"/>
                          <a:ext cx="305231" cy="155511"/>
                        </a:xfrm>
                        <a:custGeom>
                          <a:avLst/>
                          <a:gdLst>
                            <a:gd name="connsiteX0" fmla="*/ 15300 w 305231"/>
                            <a:gd name="connsiteY0" fmla="*/ 23441 h 155511"/>
                            <a:gd name="connsiteX1" fmla="*/ 23410 w 305231"/>
                            <a:gd name="connsiteY1" fmla="*/ 72101 h 155511"/>
                            <a:gd name="connsiteX2" fmla="*/ 35575 w 305231"/>
                            <a:gd name="connsiteY2" fmla="*/ 86293 h 155511"/>
                            <a:gd name="connsiteX3" fmla="*/ 51795 w 305231"/>
                            <a:gd name="connsiteY3" fmla="*/ 96431 h 155511"/>
                            <a:gd name="connsiteX4" fmla="*/ 63960 w 305231"/>
                            <a:gd name="connsiteY4" fmla="*/ 102513 h 155511"/>
                            <a:gd name="connsiteX5" fmla="*/ 80180 w 305231"/>
                            <a:gd name="connsiteY5" fmla="*/ 108596 h 155511"/>
                            <a:gd name="connsiteX6" fmla="*/ 112619 w 305231"/>
                            <a:gd name="connsiteY6" fmla="*/ 112651 h 155511"/>
                            <a:gd name="connsiteX7" fmla="*/ 130867 w 305231"/>
                            <a:gd name="connsiteY7" fmla="*/ 118733 h 155511"/>
                            <a:gd name="connsiteX8" fmla="*/ 136949 w 305231"/>
                            <a:gd name="connsiteY8" fmla="*/ 120761 h 155511"/>
                            <a:gd name="connsiteX9" fmla="*/ 149114 w 305231"/>
                            <a:gd name="connsiteY9" fmla="*/ 128870 h 155511"/>
                            <a:gd name="connsiteX10" fmla="*/ 165334 w 305231"/>
                            <a:gd name="connsiteY10" fmla="*/ 134953 h 155511"/>
                            <a:gd name="connsiteX11" fmla="*/ 177499 w 305231"/>
                            <a:gd name="connsiteY11" fmla="*/ 139008 h 155511"/>
                            <a:gd name="connsiteX12" fmla="*/ 183582 w 305231"/>
                            <a:gd name="connsiteY12" fmla="*/ 141035 h 155511"/>
                            <a:gd name="connsiteX13" fmla="*/ 189664 w 305231"/>
                            <a:gd name="connsiteY13" fmla="*/ 143063 h 155511"/>
                            <a:gd name="connsiteX14" fmla="*/ 205884 w 305231"/>
                            <a:gd name="connsiteY14" fmla="*/ 147118 h 155511"/>
                            <a:gd name="connsiteX15" fmla="*/ 213994 w 305231"/>
                            <a:gd name="connsiteY15" fmla="*/ 149145 h 155511"/>
                            <a:gd name="connsiteX16" fmla="*/ 222104 w 305231"/>
                            <a:gd name="connsiteY16" fmla="*/ 153200 h 155511"/>
                            <a:gd name="connsiteX17" fmla="*/ 289011 w 305231"/>
                            <a:gd name="connsiteY17" fmla="*/ 153200 h 155511"/>
                            <a:gd name="connsiteX18" fmla="*/ 305231 w 305231"/>
                            <a:gd name="connsiteY18" fmla="*/ 134953 h 155511"/>
                            <a:gd name="connsiteX19" fmla="*/ 303204 w 305231"/>
                            <a:gd name="connsiteY19" fmla="*/ 90348 h 155511"/>
                            <a:gd name="connsiteX20" fmla="*/ 299149 w 305231"/>
                            <a:gd name="connsiteY20" fmla="*/ 80211 h 155511"/>
                            <a:gd name="connsiteX21" fmla="*/ 289011 w 305231"/>
                            <a:gd name="connsiteY21" fmla="*/ 59936 h 155511"/>
                            <a:gd name="connsiteX22" fmla="*/ 284956 w 305231"/>
                            <a:gd name="connsiteY22" fmla="*/ 53853 h 155511"/>
                            <a:gd name="connsiteX23" fmla="*/ 280901 w 305231"/>
                            <a:gd name="connsiteY23" fmla="*/ 45743 h 155511"/>
                            <a:gd name="connsiteX24" fmla="*/ 260627 w 305231"/>
                            <a:gd name="connsiteY24" fmla="*/ 27496 h 155511"/>
                            <a:gd name="connsiteX25" fmla="*/ 248462 w 305231"/>
                            <a:gd name="connsiteY25" fmla="*/ 19386 h 155511"/>
                            <a:gd name="connsiteX26" fmla="*/ 15300 w 305231"/>
                            <a:gd name="connsiteY26" fmla="*/ 23441 h 15551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305231" h="155511">
                              <a:moveTo>
                                <a:pt x="15300" y="23441"/>
                              </a:moveTo>
                              <a:cubicBezTo>
                                <a:pt x="-22209" y="32227"/>
                                <a:pt x="20707" y="55881"/>
                                <a:pt x="23410" y="72101"/>
                              </a:cubicBezTo>
                              <a:cubicBezTo>
                                <a:pt x="27465" y="76832"/>
                                <a:pt x="31169" y="81887"/>
                                <a:pt x="35575" y="86293"/>
                              </a:cubicBezTo>
                              <a:cubicBezTo>
                                <a:pt x="42038" y="92756"/>
                                <a:pt x="44298" y="92147"/>
                                <a:pt x="51795" y="96431"/>
                              </a:cubicBezTo>
                              <a:cubicBezTo>
                                <a:pt x="71276" y="107563"/>
                                <a:pt x="45372" y="94548"/>
                                <a:pt x="63960" y="102513"/>
                              </a:cubicBezTo>
                              <a:cubicBezTo>
                                <a:pt x="72721" y="106267"/>
                                <a:pt x="70836" y="107261"/>
                                <a:pt x="80180" y="108596"/>
                              </a:cubicBezTo>
                              <a:cubicBezTo>
                                <a:pt x="87821" y="109688"/>
                                <a:pt x="103877" y="110320"/>
                                <a:pt x="112619" y="112651"/>
                              </a:cubicBezTo>
                              <a:cubicBezTo>
                                <a:pt x="118814" y="114303"/>
                                <a:pt x="124784" y="116705"/>
                                <a:pt x="130867" y="118733"/>
                              </a:cubicBezTo>
                              <a:cubicBezTo>
                                <a:pt x="132894" y="119409"/>
                                <a:pt x="135171" y="119576"/>
                                <a:pt x="136949" y="120761"/>
                              </a:cubicBezTo>
                              <a:cubicBezTo>
                                <a:pt x="141004" y="123464"/>
                                <a:pt x="144386" y="127688"/>
                                <a:pt x="149114" y="128870"/>
                              </a:cubicBezTo>
                              <a:cubicBezTo>
                                <a:pt x="166676" y="133261"/>
                                <a:pt x="147660" y="127884"/>
                                <a:pt x="165334" y="134953"/>
                              </a:cubicBezTo>
                              <a:cubicBezTo>
                                <a:pt x="169303" y="136540"/>
                                <a:pt x="173444" y="137656"/>
                                <a:pt x="177499" y="139008"/>
                              </a:cubicBezTo>
                              <a:lnTo>
                                <a:pt x="183582" y="141035"/>
                              </a:lnTo>
                              <a:cubicBezTo>
                                <a:pt x="185609" y="141711"/>
                                <a:pt x="187591" y="142545"/>
                                <a:pt x="189664" y="143063"/>
                              </a:cubicBezTo>
                              <a:lnTo>
                                <a:pt x="205884" y="147118"/>
                              </a:lnTo>
                              <a:lnTo>
                                <a:pt x="213994" y="149145"/>
                              </a:lnTo>
                              <a:cubicBezTo>
                                <a:pt x="216697" y="150497"/>
                                <a:pt x="219188" y="152405"/>
                                <a:pt x="222104" y="153200"/>
                              </a:cubicBezTo>
                              <a:cubicBezTo>
                                <a:pt x="240519" y="158223"/>
                                <a:pt x="280037" y="153545"/>
                                <a:pt x="289011" y="153200"/>
                              </a:cubicBezTo>
                              <a:cubicBezTo>
                                <a:pt x="302899" y="139312"/>
                                <a:pt x="297995" y="145806"/>
                                <a:pt x="305231" y="134953"/>
                              </a:cubicBezTo>
                              <a:cubicBezTo>
                                <a:pt x="304555" y="120085"/>
                                <a:pt x="304848" y="105141"/>
                                <a:pt x="303204" y="90348"/>
                              </a:cubicBezTo>
                              <a:cubicBezTo>
                                <a:pt x="302802" y="86731"/>
                                <a:pt x="300688" y="83509"/>
                                <a:pt x="299149" y="80211"/>
                              </a:cubicBezTo>
                              <a:cubicBezTo>
                                <a:pt x="295953" y="73364"/>
                                <a:pt x="293202" y="66223"/>
                                <a:pt x="289011" y="59936"/>
                              </a:cubicBezTo>
                              <a:cubicBezTo>
                                <a:pt x="287659" y="57908"/>
                                <a:pt x="286165" y="55969"/>
                                <a:pt x="284956" y="53853"/>
                              </a:cubicBezTo>
                              <a:cubicBezTo>
                                <a:pt x="283457" y="51229"/>
                                <a:pt x="282789" y="48103"/>
                                <a:pt x="280901" y="45743"/>
                              </a:cubicBezTo>
                              <a:cubicBezTo>
                                <a:pt x="274919" y="38265"/>
                                <a:pt x="268274" y="32849"/>
                                <a:pt x="260627" y="27496"/>
                              </a:cubicBezTo>
                              <a:cubicBezTo>
                                <a:pt x="256634" y="24701"/>
                                <a:pt x="252517" y="22089"/>
                                <a:pt x="248462" y="19386"/>
                              </a:cubicBezTo>
                              <a:cubicBezTo>
                                <a:pt x="186149" y="-22155"/>
                                <a:pt x="52809" y="14655"/>
                                <a:pt x="15300" y="23441"/>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4067854" id="Freeform: Shape 1215865838" o:spid="_x0000_s1026" style="position:absolute;margin-left:245.1pt;margin-top:261.95pt;width:24.05pt;height:12.25pt;z-index:251664384;visibility:visible;mso-wrap-style:square;mso-wrap-distance-left:9pt;mso-wrap-distance-top:0;mso-wrap-distance-right:9pt;mso-wrap-distance-bottom:0;mso-position-horizontal:absolute;mso-position-horizontal-relative:text;mso-position-vertical:absolute;mso-position-vertical-relative:text;v-text-anchor:middle" coordsize="305231,1555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" path="m15300,23441v-37509,8786,5407,32440,8110,48660c27465,76832,31169,81887,35575,86293v6463,6463,8723,5854,16220,10138c71276,107563,45372,94548,63960,102513v8761,3754,6876,4748,16220,6083c87821,109688,103877,110320,112619,112651v6195,1652,12165,4054,18248,6082c132894,119409,135171,119576,136949,120761v4055,2703,7437,6927,12165,8109c166676,133261,147660,127884,165334,134953v3969,1587,8110,2703,12165,4055l183582,141035v2027,676,4009,1510,6082,2028l205884,147118r8110,2027c216697,150497,219188,152405,222104,153200v18415,5023,57933,345,66907,c302899,139312,297995,145806,305231,134953v-676,-14868,-383,-29812,-2027,-44605c302802,86731,300688,83509,299149,80211,295953,73364,293202,66223,289011,59936v-1352,-2028,-2846,-3967,-4055,-6083c283457,51229,282789,48103,280901,45743,274919,38265,268274,32849,260627,27496v-3993,-2795,-8110,-5407,-12165,-8110c186149,-22155,52809,14655,15300,23441xe" fillcolor="white [3212]" stroked="f" strokeweight="1pt">
                <v:stroke joinstyle="miter"/>
                <v:path arrowok="t" o:connecttype="custom" o:connectlocs="15300,23441;23410,72101;35575,86293;51795,96431;63960,102513;80180,108596;112619,112651;130867,118733;136949,120761;149114,128870;165334,134953;177499,139008;183582,141035;189664,143063;205884,147118;213994,149145;222104,153200;289011,153200;305231,134953;303204,90348;299149,80211;289011,59936;284956,53853;280901,45743;260627,27496;248462,19386;15300,23441" o:connectangles="0,0,0,0,0,0,0,0,0,0,0,0,0,0,0,0,0,0,0,0,0,0,0,0,0,0,0"/>
              </v:shape>
            </w:pict>
          </mc:Fallback>
        </mc:AlternateContent>
      </w:r>
      <w:r>
        <w:rPr>
          <w:noProof/>
          <w:sz w:val="20"/>
          <w:szCs w:val="20"/>
        </w:rPr>
        <mc:AlternateContent>
          <mc:Choice Requires="wps">
            <w:drawing>
              <wp:anchor distT="0" distB="0" distL="114300" distR="114300" simplePos="0" relativeHeight="251663360" behindDoc="0" locked="0" layoutInCell="1" allowOverlap="1" wp14:anchorId="0B57BB4E" wp14:editId="72B4E214">
                <wp:simplePos x="0" y="0"/>
                <wp:positionH relativeFrom="column">
                  <wp:posOffset>2408831</wp:posOffset>
                </wp:positionH>
                <wp:positionV relativeFrom="paragraph">
                  <wp:posOffset>3319235</wp:posOffset>
                </wp:positionV>
                <wp:extent cx="305231" cy="155511"/>
                <wp:effectExtent l="0" t="0" r="0" b="0"/>
                <wp:wrapNone/>
                <wp:docPr id="1215865837" name="Freeform: Shape 1215865837"/>
                <wp:cNvGraphicFramePr/>
                <a:graphic xmlns:a="http://schemas.openxmlformats.org/drawingml/2006/main">
                  <a:graphicData uri="http://schemas.microsoft.com/office/word/2010/wordprocessingShape">
                    <wps:wsp>
                      <wps:cNvSpPr/>
                      <wps:spPr>
                        <a:xfrm>
                          <a:off x="0" y="0"/>
                          <a:ext cx="305231" cy="155511"/>
                        </a:xfrm>
                        <a:custGeom>
                          <a:avLst/>
                          <a:gdLst>
                            <a:gd name="connsiteX0" fmla="*/ 15300 w 305231"/>
                            <a:gd name="connsiteY0" fmla="*/ 23441 h 155511"/>
                            <a:gd name="connsiteX1" fmla="*/ 23410 w 305231"/>
                            <a:gd name="connsiteY1" fmla="*/ 72101 h 155511"/>
                            <a:gd name="connsiteX2" fmla="*/ 35575 w 305231"/>
                            <a:gd name="connsiteY2" fmla="*/ 86293 h 155511"/>
                            <a:gd name="connsiteX3" fmla="*/ 51795 w 305231"/>
                            <a:gd name="connsiteY3" fmla="*/ 96431 h 155511"/>
                            <a:gd name="connsiteX4" fmla="*/ 63960 w 305231"/>
                            <a:gd name="connsiteY4" fmla="*/ 102513 h 155511"/>
                            <a:gd name="connsiteX5" fmla="*/ 80180 w 305231"/>
                            <a:gd name="connsiteY5" fmla="*/ 108596 h 155511"/>
                            <a:gd name="connsiteX6" fmla="*/ 112619 w 305231"/>
                            <a:gd name="connsiteY6" fmla="*/ 112651 h 155511"/>
                            <a:gd name="connsiteX7" fmla="*/ 130867 w 305231"/>
                            <a:gd name="connsiteY7" fmla="*/ 118733 h 155511"/>
                            <a:gd name="connsiteX8" fmla="*/ 136949 w 305231"/>
                            <a:gd name="connsiteY8" fmla="*/ 120761 h 155511"/>
                            <a:gd name="connsiteX9" fmla="*/ 149114 w 305231"/>
                            <a:gd name="connsiteY9" fmla="*/ 128870 h 155511"/>
                            <a:gd name="connsiteX10" fmla="*/ 165334 w 305231"/>
                            <a:gd name="connsiteY10" fmla="*/ 134953 h 155511"/>
                            <a:gd name="connsiteX11" fmla="*/ 177499 w 305231"/>
                            <a:gd name="connsiteY11" fmla="*/ 139008 h 155511"/>
                            <a:gd name="connsiteX12" fmla="*/ 183582 w 305231"/>
                            <a:gd name="connsiteY12" fmla="*/ 141035 h 155511"/>
                            <a:gd name="connsiteX13" fmla="*/ 189664 w 305231"/>
                            <a:gd name="connsiteY13" fmla="*/ 143063 h 155511"/>
                            <a:gd name="connsiteX14" fmla="*/ 205884 w 305231"/>
                            <a:gd name="connsiteY14" fmla="*/ 147118 h 155511"/>
                            <a:gd name="connsiteX15" fmla="*/ 213994 w 305231"/>
                            <a:gd name="connsiteY15" fmla="*/ 149145 h 155511"/>
                            <a:gd name="connsiteX16" fmla="*/ 222104 w 305231"/>
                            <a:gd name="connsiteY16" fmla="*/ 153200 h 155511"/>
                            <a:gd name="connsiteX17" fmla="*/ 289011 w 305231"/>
                            <a:gd name="connsiteY17" fmla="*/ 153200 h 155511"/>
                            <a:gd name="connsiteX18" fmla="*/ 305231 w 305231"/>
                            <a:gd name="connsiteY18" fmla="*/ 134953 h 155511"/>
                            <a:gd name="connsiteX19" fmla="*/ 303204 w 305231"/>
                            <a:gd name="connsiteY19" fmla="*/ 90348 h 155511"/>
                            <a:gd name="connsiteX20" fmla="*/ 299149 w 305231"/>
                            <a:gd name="connsiteY20" fmla="*/ 80211 h 155511"/>
                            <a:gd name="connsiteX21" fmla="*/ 289011 w 305231"/>
                            <a:gd name="connsiteY21" fmla="*/ 59936 h 155511"/>
                            <a:gd name="connsiteX22" fmla="*/ 284956 w 305231"/>
                            <a:gd name="connsiteY22" fmla="*/ 53853 h 155511"/>
                            <a:gd name="connsiteX23" fmla="*/ 280901 w 305231"/>
                            <a:gd name="connsiteY23" fmla="*/ 45743 h 155511"/>
                            <a:gd name="connsiteX24" fmla="*/ 260627 w 305231"/>
                            <a:gd name="connsiteY24" fmla="*/ 27496 h 155511"/>
                            <a:gd name="connsiteX25" fmla="*/ 248462 w 305231"/>
                            <a:gd name="connsiteY25" fmla="*/ 19386 h 155511"/>
                            <a:gd name="connsiteX26" fmla="*/ 15300 w 305231"/>
                            <a:gd name="connsiteY26" fmla="*/ 23441 h 15551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305231" h="155511">
                              <a:moveTo>
                                <a:pt x="15300" y="23441"/>
                              </a:moveTo>
                              <a:cubicBezTo>
                                <a:pt x="-22209" y="32227"/>
                                <a:pt x="20707" y="55881"/>
                                <a:pt x="23410" y="72101"/>
                              </a:cubicBezTo>
                              <a:cubicBezTo>
                                <a:pt x="27465" y="76832"/>
                                <a:pt x="31169" y="81887"/>
                                <a:pt x="35575" y="86293"/>
                              </a:cubicBezTo>
                              <a:cubicBezTo>
                                <a:pt x="42038" y="92756"/>
                                <a:pt x="44298" y="92147"/>
                                <a:pt x="51795" y="96431"/>
                              </a:cubicBezTo>
                              <a:cubicBezTo>
                                <a:pt x="71276" y="107563"/>
                                <a:pt x="45372" y="94548"/>
                                <a:pt x="63960" y="102513"/>
                              </a:cubicBezTo>
                              <a:cubicBezTo>
                                <a:pt x="72721" y="106267"/>
                                <a:pt x="70836" y="107261"/>
                                <a:pt x="80180" y="108596"/>
                              </a:cubicBezTo>
                              <a:cubicBezTo>
                                <a:pt x="87821" y="109688"/>
                                <a:pt x="103877" y="110320"/>
                                <a:pt x="112619" y="112651"/>
                              </a:cubicBezTo>
                              <a:cubicBezTo>
                                <a:pt x="118814" y="114303"/>
                                <a:pt x="124784" y="116705"/>
                                <a:pt x="130867" y="118733"/>
                              </a:cubicBezTo>
                              <a:cubicBezTo>
                                <a:pt x="132894" y="119409"/>
                                <a:pt x="135171" y="119576"/>
                                <a:pt x="136949" y="120761"/>
                              </a:cubicBezTo>
                              <a:cubicBezTo>
                                <a:pt x="141004" y="123464"/>
                                <a:pt x="144386" y="127688"/>
                                <a:pt x="149114" y="128870"/>
                              </a:cubicBezTo>
                              <a:cubicBezTo>
                                <a:pt x="166676" y="133261"/>
                                <a:pt x="147660" y="127884"/>
                                <a:pt x="165334" y="134953"/>
                              </a:cubicBezTo>
                              <a:cubicBezTo>
                                <a:pt x="169303" y="136540"/>
                                <a:pt x="173444" y="137656"/>
                                <a:pt x="177499" y="139008"/>
                              </a:cubicBezTo>
                              <a:lnTo>
                                <a:pt x="183582" y="141035"/>
                              </a:lnTo>
                              <a:cubicBezTo>
                                <a:pt x="185609" y="141711"/>
                                <a:pt x="187591" y="142545"/>
                                <a:pt x="189664" y="143063"/>
                              </a:cubicBezTo>
                              <a:lnTo>
                                <a:pt x="205884" y="147118"/>
                              </a:lnTo>
                              <a:lnTo>
                                <a:pt x="213994" y="149145"/>
                              </a:lnTo>
                              <a:cubicBezTo>
                                <a:pt x="216697" y="150497"/>
                                <a:pt x="219188" y="152405"/>
                                <a:pt x="222104" y="153200"/>
                              </a:cubicBezTo>
                              <a:cubicBezTo>
                                <a:pt x="240519" y="158223"/>
                                <a:pt x="280037" y="153545"/>
                                <a:pt x="289011" y="153200"/>
                              </a:cubicBezTo>
                              <a:cubicBezTo>
                                <a:pt x="302899" y="139312"/>
                                <a:pt x="297995" y="145806"/>
                                <a:pt x="305231" y="134953"/>
                              </a:cubicBezTo>
                              <a:cubicBezTo>
                                <a:pt x="304555" y="120085"/>
                                <a:pt x="304848" y="105141"/>
                                <a:pt x="303204" y="90348"/>
                              </a:cubicBezTo>
                              <a:cubicBezTo>
                                <a:pt x="302802" y="86731"/>
                                <a:pt x="300688" y="83509"/>
                                <a:pt x="299149" y="80211"/>
                              </a:cubicBezTo>
                              <a:cubicBezTo>
                                <a:pt x="295953" y="73364"/>
                                <a:pt x="293202" y="66223"/>
                                <a:pt x="289011" y="59936"/>
                              </a:cubicBezTo>
                              <a:cubicBezTo>
                                <a:pt x="287659" y="57908"/>
                                <a:pt x="286165" y="55969"/>
                                <a:pt x="284956" y="53853"/>
                              </a:cubicBezTo>
                              <a:cubicBezTo>
                                <a:pt x="283457" y="51229"/>
                                <a:pt x="282789" y="48103"/>
                                <a:pt x="280901" y="45743"/>
                              </a:cubicBezTo>
                              <a:cubicBezTo>
                                <a:pt x="274919" y="38265"/>
                                <a:pt x="268274" y="32849"/>
                                <a:pt x="260627" y="27496"/>
                              </a:cubicBezTo>
                              <a:cubicBezTo>
                                <a:pt x="256634" y="24701"/>
                                <a:pt x="252517" y="22089"/>
                                <a:pt x="248462" y="19386"/>
                              </a:cubicBezTo>
                              <a:cubicBezTo>
                                <a:pt x="186149" y="-22155"/>
                                <a:pt x="52809" y="14655"/>
                                <a:pt x="15300" y="23441"/>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A2119E3" id="Freeform: Shape 1215865837" o:spid="_x0000_s1026" style="position:absolute;margin-left:189.65pt;margin-top:261.35pt;width:24.05pt;height:12.2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305231,1555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" path="m15300,23441v-37509,8786,5407,32440,8110,48660c27465,76832,31169,81887,35575,86293v6463,6463,8723,5854,16220,10138c71276,107563,45372,94548,63960,102513v8761,3754,6876,4748,16220,6083c87821,109688,103877,110320,112619,112651v6195,1652,12165,4054,18248,6082c132894,119409,135171,119576,136949,120761v4055,2703,7437,6927,12165,8109c166676,133261,147660,127884,165334,134953v3969,1587,8110,2703,12165,4055l183582,141035v2027,676,4009,1510,6082,2028l205884,147118r8110,2027c216697,150497,219188,152405,222104,153200v18415,5023,57933,345,66907,c302899,139312,297995,145806,305231,134953v-676,-14868,-383,-29812,-2027,-44605c302802,86731,300688,83509,299149,80211,295953,73364,293202,66223,289011,59936v-1352,-2028,-2846,-3967,-4055,-6083c283457,51229,282789,48103,280901,45743,274919,38265,268274,32849,260627,27496v-3993,-2795,-8110,-5407,-12165,-8110c186149,-22155,52809,14655,15300,23441xe" fillcolor="white [3212]" stroked="f" strokeweight="1pt">
                <v:stroke joinstyle="miter"/>
                <v:path arrowok="t" o:connecttype="custom" o:connectlocs="15300,23441;23410,72101;35575,86293;51795,96431;63960,102513;80180,108596;112619,112651;130867,118733;136949,120761;149114,128870;165334,134953;177499,139008;183582,141035;189664,143063;205884,147118;213994,149145;222104,153200;289011,153200;305231,134953;303204,90348;299149,80211;289011,59936;284956,53853;280901,45743;260627,27496;248462,19386;15300,23441" o:connectangles="0,0,0,0,0,0,0,0,0,0,0,0,0,0,0,0,0,0,0,0,0,0,0,0,0,0,0"/>
              </v:shape>
            </w:pict>
          </mc:Fallback>
        </mc:AlternateContent>
      </w:r>
      <w:r>
        <w:rPr>
          <w:noProof/>
          <w:sz w:val="20"/>
          <w:szCs w:val="20"/>
        </w:rPr>
        <mc:AlternateContent>
          <mc:Choice Requires="wps">
            <w:drawing>
              <wp:anchor distT="0" distB="0" distL="114300" distR="114300" simplePos="0" relativeHeight="251662336" behindDoc="0" locked="0" layoutInCell="1" allowOverlap="1" wp14:anchorId="43E444A6" wp14:editId="2052131A">
                <wp:simplePos x="0" y="0"/>
                <wp:positionH relativeFrom="column">
                  <wp:posOffset>1695136</wp:posOffset>
                </wp:positionH>
                <wp:positionV relativeFrom="paragraph">
                  <wp:posOffset>3340735</wp:posOffset>
                </wp:positionV>
                <wp:extent cx="305231" cy="155511"/>
                <wp:effectExtent l="0" t="0" r="0" b="0"/>
                <wp:wrapNone/>
                <wp:docPr id="1215865836" name="Freeform: Shape 1215865836"/>
                <wp:cNvGraphicFramePr/>
                <a:graphic xmlns:a="http://schemas.openxmlformats.org/drawingml/2006/main">
                  <a:graphicData uri="http://schemas.microsoft.com/office/word/2010/wordprocessingShape">
                    <wps:wsp>
                      <wps:cNvSpPr/>
                      <wps:spPr>
                        <a:xfrm>
                          <a:off x="0" y="0"/>
                          <a:ext cx="305231" cy="155511"/>
                        </a:xfrm>
                        <a:custGeom>
                          <a:avLst/>
                          <a:gdLst>
                            <a:gd name="connsiteX0" fmla="*/ 15300 w 305231"/>
                            <a:gd name="connsiteY0" fmla="*/ 23441 h 155511"/>
                            <a:gd name="connsiteX1" fmla="*/ 23410 w 305231"/>
                            <a:gd name="connsiteY1" fmla="*/ 72101 h 155511"/>
                            <a:gd name="connsiteX2" fmla="*/ 35575 w 305231"/>
                            <a:gd name="connsiteY2" fmla="*/ 86293 h 155511"/>
                            <a:gd name="connsiteX3" fmla="*/ 51795 w 305231"/>
                            <a:gd name="connsiteY3" fmla="*/ 96431 h 155511"/>
                            <a:gd name="connsiteX4" fmla="*/ 63960 w 305231"/>
                            <a:gd name="connsiteY4" fmla="*/ 102513 h 155511"/>
                            <a:gd name="connsiteX5" fmla="*/ 80180 w 305231"/>
                            <a:gd name="connsiteY5" fmla="*/ 108596 h 155511"/>
                            <a:gd name="connsiteX6" fmla="*/ 112619 w 305231"/>
                            <a:gd name="connsiteY6" fmla="*/ 112651 h 155511"/>
                            <a:gd name="connsiteX7" fmla="*/ 130867 w 305231"/>
                            <a:gd name="connsiteY7" fmla="*/ 118733 h 155511"/>
                            <a:gd name="connsiteX8" fmla="*/ 136949 w 305231"/>
                            <a:gd name="connsiteY8" fmla="*/ 120761 h 155511"/>
                            <a:gd name="connsiteX9" fmla="*/ 149114 w 305231"/>
                            <a:gd name="connsiteY9" fmla="*/ 128870 h 155511"/>
                            <a:gd name="connsiteX10" fmla="*/ 165334 w 305231"/>
                            <a:gd name="connsiteY10" fmla="*/ 134953 h 155511"/>
                            <a:gd name="connsiteX11" fmla="*/ 177499 w 305231"/>
                            <a:gd name="connsiteY11" fmla="*/ 139008 h 155511"/>
                            <a:gd name="connsiteX12" fmla="*/ 183582 w 305231"/>
                            <a:gd name="connsiteY12" fmla="*/ 141035 h 155511"/>
                            <a:gd name="connsiteX13" fmla="*/ 189664 w 305231"/>
                            <a:gd name="connsiteY13" fmla="*/ 143063 h 155511"/>
                            <a:gd name="connsiteX14" fmla="*/ 205884 w 305231"/>
                            <a:gd name="connsiteY14" fmla="*/ 147118 h 155511"/>
                            <a:gd name="connsiteX15" fmla="*/ 213994 w 305231"/>
                            <a:gd name="connsiteY15" fmla="*/ 149145 h 155511"/>
                            <a:gd name="connsiteX16" fmla="*/ 222104 w 305231"/>
                            <a:gd name="connsiteY16" fmla="*/ 153200 h 155511"/>
                            <a:gd name="connsiteX17" fmla="*/ 289011 w 305231"/>
                            <a:gd name="connsiteY17" fmla="*/ 153200 h 155511"/>
                            <a:gd name="connsiteX18" fmla="*/ 305231 w 305231"/>
                            <a:gd name="connsiteY18" fmla="*/ 134953 h 155511"/>
                            <a:gd name="connsiteX19" fmla="*/ 303204 w 305231"/>
                            <a:gd name="connsiteY19" fmla="*/ 90348 h 155511"/>
                            <a:gd name="connsiteX20" fmla="*/ 299149 w 305231"/>
                            <a:gd name="connsiteY20" fmla="*/ 80211 h 155511"/>
                            <a:gd name="connsiteX21" fmla="*/ 289011 w 305231"/>
                            <a:gd name="connsiteY21" fmla="*/ 59936 h 155511"/>
                            <a:gd name="connsiteX22" fmla="*/ 284956 w 305231"/>
                            <a:gd name="connsiteY22" fmla="*/ 53853 h 155511"/>
                            <a:gd name="connsiteX23" fmla="*/ 280901 w 305231"/>
                            <a:gd name="connsiteY23" fmla="*/ 45743 h 155511"/>
                            <a:gd name="connsiteX24" fmla="*/ 260627 w 305231"/>
                            <a:gd name="connsiteY24" fmla="*/ 27496 h 155511"/>
                            <a:gd name="connsiteX25" fmla="*/ 248462 w 305231"/>
                            <a:gd name="connsiteY25" fmla="*/ 19386 h 155511"/>
                            <a:gd name="connsiteX26" fmla="*/ 15300 w 305231"/>
                            <a:gd name="connsiteY26" fmla="*/ 23441 h 15551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305231" h="155511">
                              <a:moveTo>
                                <a:pt x="15300" y="23441"/>
                              </a:moveTo>
                              <a:cubicBezTo>
                                <a:pt x="-22209" y="32227"/>
                                <a:pt x="20707" y="55881"/>
                                <a:pt x="23410" y="72101"/>
                              </a:cubicBezTo>
                              <a:cubicBezTo>
                                <a:pt x="27465" y="76832"/>
                                <a:pt x="31169" y="81887"/>
                                <a:pt x="35575" y="86293"/>
                              </a:cubicBezTo>
                              <a:cubicBezTo>
                                <a:pt x="42038" y="92756"/>
                                <a:pt x="44298" y="92147"/>
                                <a:pt x="51795" y="96431"/>
                              </a:cubicBezTo>
                              <a:cubicBezTo>
                                <a:pt x="71276" y="107563"/>
                                <a:pt x="45372" y="94548"/>
                                <a:pt x="63960" y="102513"/>
                              </a:cubicBezTo>
                              <a:cubicBezTo>
                                <a:pt x="72721" y="106267"/>
                                <a:pt x="70836" y="107261"/>
                                <a:pt x="80180" y="108596"/>
                              </a:cubicBezTo>
                              <a:cubicBezTo>
                                <a:pt x="87821" y="109688"/>
                                <a:pt x="103877" y="110320"/>
                                <a:pt x="112619" y="112651"/>
                              </a:cubicBezTo>
                              <a:cubicBezTo>
                                <a:pt x="118814" y="114303"/>
                                <a:pt x="124784" y="116705"/>
                                <a:pt x="130867" y="118733"/>
                              </a:cubicBezTo>
                              <a:cubicBezTo>
                                <a:pt x="132894" y="119409"/>
                                <a:pt x="135171" y="119576"/>
                                <a:pt x="136949" y="120761"/>
                              </a:cubicBezTo>
                              <a:cubicBezTo>
                                <a:pt x="141004" y="123464"/>
                                <a:pt x="144386" y="127688"/>
                                <a:pt x="149114" y="128870"/>
                              </a:cubicBezTo>
                              <a:cubicBezTo>
                                <a:pt x="166676" y="133261"/>
                                <a:pt x="147660" y="127884"/>
                                <a:pt x="165334" y="134953"/>
                              </a:cubicBezTo>
                              <a:cubicBezTo>
                                <a:pt x="169303" y="136540"/>
                                <a:pt x="173444" y="137656"/>
                                <a:pt x="177499" y="139008"/>
                              </a:cubicBezTo>
                              <a:lnTo>
                                <a:pt x="183582" y="141035"/>
                              </a:lnTo>
                              <a:cubicBezTo>
                                <a:pt x="185609" y="141711"/>
                                <a:pt x="187591" y="142545"/>
                                <a:pt x="189664" y="143063"/>
                              </a:cubicBezTo>
                              <a:lnTo>
                                <a:pt x="205884" y="147118"/>
                              </a:lnTo>
                              <a:lnTo>
                                <a:pt x="213994" y="149145"/>
                              </a:lnTo>
                              <a:cubicBezTo>
                                <a:pt x="216697" y="150497"/>
                                <a:pt x="219188" y="152405"/>
                                <a:pt x="222104" y="153200"/>
                              </a:cubicBezTo>
                              <a:cubicBezTo>
                                <a:pt x="240519" y="158223"/>
                                <a:pt x="280037" y="153545"/>
                                <a:pt x="289011" y="153200"/>
                              </a:cubicBezTo>
                              <a:cubicBezTo>
                                <a:pt x="302899" y="139312"/>
                                <a:pt x="297995" y="145806"/>
                                <a:pt x="305231" y="134953"/>
                              </a:cubicBezTo>
                              <a:cubicBezTo>
                                <a:pt x="304555" y="120085"/>
                                <a:pt x="304848" y="105141"/>
                                <a:pt x="303204" y="90348"/>
                              </a:cubicBezTo>
                              <a:cubicBezTo>
                                <a:pt x="302802" y="86731"/>
                                <a:pt x="300688" y="83509"/>
                                <a:pt x="299149" y="80211"/>
                              </a:cubicBezTo>
                              <a:cubicBezTo>
                                <a:pt x="295953" y="73364"/>
                                <a:pt x="293202" y="66223"/>
                                <a:pt x="289011" y="59936"/>
                              </a:cubicBezTo>
                              <a:cubicBezTo>
                                <a:pt x="287659" y="57908"/>
                                <a:pt x="286165" y="55969"/>
                                <a:pt x="284956" y="53853"/>
                              </a:cubicBezTo>
                              <a:cubicBezTo>
                                <a:pt x="283457" y="51229"/>
                                <a:pt x="282789" y="48103"/>
                                <a:pt x="280901" y="45743"/>
                              </a:cubicBezTo>
                              <a:cubicBezTo>
                                <a:pt x="274919" y="38265"/>
                                <a:pt x="268274" y="32849"/>
                                <a:pt x="260627" y="27496"/>
                              </a:cubicBezTo>
                              <a:cubicBezTo>
                                <a:pt x="256634" y="24701"/>
                                <a:pt x="252517" y="22089"/>
                                <a:pt x="248462" y="19386"/>
                              </a:cubicBezTo>
                              <a:cubicBezTo>
                                <a:pt x="186149" y="-22155"/>
                                <a:pt x="52809" y="14655"/>
                                <a:pt x="15300" y="23441"/>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4CF2C61" id="Freeform: Shape 1215865836" o:spid="_x0000_s1026" style="position:absolute;margin-left:133.5pt;margin-top:263.05pt;width:24.05pt;height:12.25pt;z-index:251662336;visibility:visible;mso-wrap-style:square;mso-wrap-distance-left:9pt;mso-wrap-distance-top:0;mso-wrap-distance-right:9pt;mso-wrap-distance-bottom:0;mso-position-horizontal:absolute;mso-position-horizontal-relative:text;mso-position-vertical:absolute;mso-position-vertical-relative:text;v-text-anchor:middle" coordsize="305231,1555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" path="m15300,23441v-37509,8786,5407,32440,8110,48660c27465,76832,31169,81887,35575,86293v6463,6463,8723,5854,16220,10138c71276,107563,45372,94548,63960,102513v8761,3754,6876,4748,16220,6083c87821,109688,103877,110320,112619,112651v6195,1652,12165,4054,18248,6082c132894,119409,135171,119576,136949,120761v4055,2703,7437,6927,12165,8109c166676,133261,147660,127884,165334,134953v3969,1587,8110,2703,12165,4055l183582,141035v2027,676,4009,1510,6082,2028l205884,147118r8110,2027c216697,150497,219188,152405,222104,153200v18415,5023,57933,345,66907,c302899,139312,297995,145806,305231,134953v-676,-14868,-383,-29812,-2027,-44605c302802,86731,300688,83509,299149,80211,295953,73364,293202,66223,289011,59936v-1352,-2028,-2846,-3967,-4055,-6083c283457,51229,282789,48103,280901,45743,274919,38265,268274,32849,260627,27496v-3993,-2795,-8110,-5407,-12165,-8110c186149,-22155,52809,14655,15300,23441xe" fillcolor="white [3212]" stroked="f" strokeweight="1pt">
                <v:stroke joinstyle="miter"/>
                <v:path arrowok="t" o:connecttype="custom" o:connectlocs="15300,23441;23410,72101;35575,86293;51795,96431;63960,102513;80180,108596;112619,112651;130867,118733;136949,120761;149114,128870;165334,134953;177499,139008;183582,141035;189664,143063;205884,147118;213994,149145;222104,153200;289011,153200;305231,134953;303204,90348;299149,80211;289011,59936;284956,53853;280901,45743;260627,27496;248462,19386;15300,23441" o:connectangles="0,0,0,0,0,0,0,0,0,0,0,0,0,0,0,0,0,0,0,0,0,0,0,0,0,0,0"/>
              </v:shape>
            </w:pict>
          </mc:Fallback>
        </mc:AlternateContent>
      </w:r>
      <w:r>
        <w:rPr>
          <w:noProof/>
          <w:sz w:val="20"/>
          <w:szCs w:val="20"/>
        </w:rPr>
        <mc:AlternateContent>
          <mc:Choice Requires="wps">
            <w:drawing>
              <wp:anchor distT="0" distB="0" distL="114300" distR="114300" simplePos="0" relativeHeight="251661312" behindDoc="0" locked="0" layoutInCell="1" allowOverlap="1" wp14:anchorId="20E49DB8" wp14:editId="07B38D69">
                <wp:simplePos x="0" y="0"/>
                <wp:positionH relativeFrom="column">
                  <wp:posOffset>1001626</wp:posOffset>
                </wp:positionH>
                <wp:positionV relativeFrom="paragraph">
                  <wp:posOffset>3343389</wp:posOffset>
                </wp:positionV>
                <wp:extent cx="305231" cy="155511"/>
                <wp:effectExtent l="0" t="0" r="0" b="0"/>
                <wp:wrapNone/>
                <wp:docPr id="1215865835" name="Freeform: Shape 1215865835"/>
                <wp:cNvGraphicFramePr/>
                <a:graphic xmlns:a="http://schemas.openxmlformats.org/drawingml/2006/main">
                  <a:graphicData uri="http://schemas.microsoft.com/office/word/2010/wordprocessingShape">
                    <wps:wsp>
                      <wps:cNvSpPr/>
                      <wps:spPr>
                        <a:xfrm>
                          <a:off x="0" y="0"/>
                          <a:ext cx="305231" cy="155511"/>
                        </a:xfrm>
                        <a:custGeom>
                          <a:avLst/>
                          <a:gdLst>
                            <a:gd name="connsiteX0" fmla="*/ 15300 w 305231"/>
                            <a:gd name="connsiteY0" fmla="*/ 23441 h 155511"/>
                            <a:gd name="connsiteX1" fmla="*/ 23410 w 305231"/>
                            <a:gd name="connsiteY1" fmla="*/ 72101 h 155511"/>
                            <a:gd name="connsiteX2" fmla="*/ 35575 w 305231"/>
                            <a:gd name="connsiteY2" fmla="*/ 86293 h 155511"/>
                            <a:gd name="connsiteX3" fmla="*/ 51795 w 305231"/>
                            <a:gd name="connsiteY3" fmla="*/ 96431 h 155511"/>
                            <a:gd name="connsiteX4" fmla="*/ 63960 w 305231"/>
                            <a:gd name="connsiteY4" fmla="*/ 102513 h 155511"/>
                            <a:gd name="connsiteX5" fmla="*/ 80180 w 305231"/>
                            <a:gd name="connsiteY5" fmla="*/ 108596 h 155511"/>
                            <a:gd name="connsiteX6" fmla="*/ 112619 w 305231"/>
                            <a:gd name="connsiteY6" fmla="*/ 112651 h 155511"/>
                            <a:gd name="connsiteX7" fmla="*/ 130867 w 305231"/>
                            <a:gd name="connsiteY7" fmla="*/ 118733 h 155511"/>
                            <a:gd name="connsiteX8" fmla="*/ 136949 w 305231"/>
                            <a:gd name="connsiteY8" fmla="*/ 120761 h 155511"/>
                            <a:gd name="connsiteX9" fmla="*/ 149114 w 305231"/>
                            <a:gd name="connsiteY9" fmla="*/ 128870 h 155511"/>
                            <a:gd name="connsiteX10" fmla="*/ 165334 w 305231"/>
                            <a:gd name="connsiteY10" fmla="*/ 134953 h 155511"/>
                            <a:gd name="connsiteX11" fmla="*/ 177499 w 305231"/>
                            <a:gd name="connsiteY11" fmla="*/ 139008 h 155511"/>
                            <a:gd name="connsiteX12" fmla="*/ 183582 w 305231"/>
                            <a:gd name="connsiteY12" fmla="*/ 141035 h 155511"/>
                            <a:gd name="connsiteX13" fmla="*/ 189664 w 305231"/>
                            <a:gd name="connsiteY13" fmla="*/ 143063 h 155511"/>
                            <a:gd name="connsiteX14" fmla="*/ 205884 w 305231"/>
                            <a:gd name="connsiteY14" fmla="*/ 147118 h 155511"/>
                            <a:gd name="connsiteX15" fmla="*/ 213994 w 305231"/>
                            <a:gd name="connsiteY15" fmla="*/ 149145 h 155511"/>
                            <a:gd name="connsiteX16" fmla="*/ 222104 w 305231"/>
                            <a:gd name="connsiteY16" fmla="*/ 153200 h 155511"/>
                            <a:gd name="connsiteX17" fmla="*/ 289011 w 305231"/>
                            <a:gd name="connsiteY17" fmla="*/ 153200 h 155511"/>
                            <a:gd name="connsiteX18" fmla="*/ 305231 w 305231"/>
                            <a:gd name="connsiteY18" fmla="*/ 134953 h 155511"/>
                            <a:gd name="connsiteX19" fmla="*/ 303204 w 305231"/>
                            <a:gd name="connsiteY19" fmla="*/ 90348 h 155511"/>
                            <a:gd name="connsiteX20" fmla="*/ 299149 w 305231"/>
                            <a:gd name="connsiteY20" fmla="*/ 80211 h 155511"/>
                            <a:gd name="connsiteX21" fmla="*/ 289011 w 305231"/>
                            <a:gd name="connsiteY21" fmla="*/ 59936 h 155511"/>
                            <a:gd name="connsiteX22" fmla="*/ 284956 w 305231"/>
                            <a:gd name="connsiteY22" fmla="*/ 53853 h 155511"/>
                            <a:gd name="connsiteX23" fmla="*/ 280901 w 305231"/>
                            <a:gd name="connsiteY23" fmla="*/ 45743 h 155511"/>
                            <a:gd name="connsiteX24" fmla="*/ 260627 w 305231"/>
                            <a:gd name="connsiteY24" fmla="*/ 27496 h 155511"/>
                            <a:gd name="connsiteX25" fmla="*/ 248462 w 305231"/>
                            <a:gd name="connsiteY25" fmla="*/ 19386 h 155511"/>
                            <a:gd name="connsiteX26" fmla="*/ 15300 w 305231"/>
                            <a:gd name="connsiteY26" fmla="*/ 23441 h 15551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305231" h="155511">
                              <a:moveTo>
                                <a:pt x="15300" y="23441"/>
                              </a:moveTo>
                              <a:cubicBezTo>
                                <a:pt x="-22209" y="32227"/>
                                <a:pt x="20707" y="55881"/>
                                <a:pt x="23410" y="72101"/>
                              </a:cubicBezTo>
                              <a:cubicBezTo>
                                <a:pt x="27465" y="76832"/>
                                <a:pt x="31169" y="81887"/>
                                <a:pt x="35575" y="86293"/>
                              </a:cubicBezTo>
                              <a:cubicBezTo>
                                <a:pt x="42038" y="92756"/>
                                <a:pt x="44298" y="92147"/>
                                <a:pt x="51795" y="96431"/>
                              </a:cubicBezTo>
                              <a:cubicBezTo>
                                <a:pt x="71276" y="107563"/>
                                <a:pt x="45372" y="94548"/>
                                <a:pt x="63960" y="102513"/>
                              </a:cubicBezTo>
                              <a:cubicBezTo>
                                <a:pt x="72721" y="106267"/>
                                <a:pt x="70836" y="107261"/>
                                <a:pt x="80180" y="108596"/>
                              </a:cubicBezTo>
                              <a:cubicBezTo>
                                <a:pt x="87821" y="109688"/>
                                <a:pt x="103877" y="110320"/>
                                <a:pt x="112619" y="112651"/>
                              </a:cubicBezTo>
                              <a:cubicBezTo>
                                <a:pt x="118814" y="114303"/>
                                <a:pt x="124784" y="116705"/>
                                <a:pt x="130867" y="118733"/>
                              </a:cubicBezTo>
                              <a:cubicBezTo>
                                <a:pt x="132894" y="119409"/>
                                <a:pt x="135171" y="119576"/>
                                <a:pt x="136949" y="120761"/>
                              </a:cubicBezTo>
                              <a:cubicBezTo>
                                <a:pt x="141004" y="123464"/>
                                <a:pt x="144386" y="127688"/>
                                <a:pt x="149114" y="128870"/>
                              </a:cubicBezTo>
                              <a:cubicBezTo>
                                <a:pt x="166676" y="133261"/>
                                <a:pt x="147660" y="127884"/>
                                <a:pt x="165334" y="134953"/>
                              </a:cubicBezTo>
                              <a:cubicBezTo>
                                <a:pt x="169303" y="136540"/>
                                <a:pt x="173444" y="137656"/>
                                <a:pt x="177499" y="139008"/>
                              </a:cubicBezTo>
                              <a:lnTo>
                                <a:pt x="183582" y="141035"/>
                              </a:lnTo>
                              <a:cubicBezTo>
                                <a:pt x="185609" y="141711"/>
                                <a:pt x="187591" y="142545"/>
                                <a:pt x="189664" y="143063"/>
                              </a:cubicBezTo>
                              <a:lnTo>
                                <a:pt x="205884" y="147118"/>
                              </a:lnTo>
                              <a:lnTo>
                                <a:pt x="213994" y="149145"/>
                              </a:lnTo>
                              <a:cubicBezTo>
                                <a:pt x="216697" y="150497"/>
                                <a:pt x="219188" y="152405"/>
                                <a:pt x="222104" y="153200"/>
                              </a:cubicBezTo>
                              <a:cubicBezTo>
                                <a:pt x="240519" y="158223"/>
                                <a:pt x="280037" y="153545"/>
                                <a:pt x="289011" y="153200"/>
                              </a:cubicBezTo>
                              <a:cubicBezTo>
                                <a:pt x="302899" y="139312"/>
                                <a:pt x="297995" y="145806"/>
                                <a:pt x="305231" y="134953"/>
                              </a:cubicBezTo>
                              <a:cubicBezTo>
                                <a:pt x="304555" y="120085"/>
                                <a:pt x="304848" y="105141"/>
                                <a:pt x="303204" y="90348"/>
                              </a:cubicBezTo>
                              <a:cubicBezTo>
                                <a:pt x="302802" y="86731"/>
                                <a:pt x="300688" y="83509"/>
                                <a:pt x="299149" y="80211"/>
                              </a:cubicBezTo>
                              <a:cubicBezTo>
                                <a:pt x="295953" y="73364"/>
                                <a:pt x="293202" y="66223"/>
                                <a:pt x="289011" y="59936"/>
                              </a:cubicBezTo>
                              <a:cubicBezTo>
                                <a:pt x="287659" y="57908"/>
                                <a:pt x="286165" y="55969"/>
                                <a:pt x="284956" y="53853"/>
                              </a:cubicBezTo>
                              <a:cubicBezTo>
                                <a:pt x="283457" y="51229"/>
                                <a:pt x="282789" y="48103"/>
                                <a:pt x="280901" y="45743"/>
                              </a:cubicBezTo>
                              <a:cubicBezTo>
                                <a:pt x="274919" y="38265"/>
                                <a:pt x="268274" y="32849"/>
                                <a:pt x="260627" y="27496"/>
                              </a:cubicBezTo>
                              <a:cubicBezTo>
                                <a:pt x="256634" y="24701"/>
                                <a:pt x="252517" y="22089"/>
                                <a:pt x="248462" y="19386"/>
                              </a:cubicBezTo>
                              <a:cubicBezTo>
                                <a:pt x="186149" y="-22155"/>
                                <a:pt x="52809" y="14655"/>
                                <a:pt x="15300" y="23441"/>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759D67B" id="Freeform: Shape 1215865835" o:spid="_x0000_s1026" style="position:absolute;margin-left:78.85pt;margin-top:263.25pt;width:24.05pt;height:12.25pt;z-index:251661312;visibility:visible;mso-wrap-style:square;mso-wrap-distance-left:9pt;mso-wrap-distance-top:0;mso-wrap-distance-right:9pt;mso-wrap-distance-bottom:0;mso-position-horizontal:absolute;mso-position-horizontal-relative:text;mso-position-vertical:absolute;mso-position-vertical-relative:text;v-text-anchor:middle" coordsize="305231,1555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" path="m15300,23441v-37509,8786,5407,32440,8110,48660c27465,76832,31169,81887,35575,86293v6463,6463,8723,5854,16220,10138c71276,107563,45372,94548,63960,102513v8761,3754,6876,4748,16220,6083c87821,109688,103877,110320,112619,112651v6195,1652,12165,4054,18248,6082c132894,119409,135171,119576,136949,120761v4055,2703,7437,6927,12165,8109c166676,133261,147660,127884,165334,134953v3969,1587,8110,2703,12165,4055l183582,141035v2027,676,4009,1510,6082,2028l205884,147118r8110,2027c216697,150497,219188,152405,222104,153200v18415,5023,57933,345,66907,c302899,139312,297995,145806,305231,134953v-676,-14868,-383,-29812,-2027,-44605c302802,86731,300688,83509,299149,80211,295953,73364,293202,66223,289011,59936v-1352,-2028,-2846,-3967,-4055,-6083c283457,51229,282789,48103,280901,45743,274919,38265,268274,32849,260627,27496v-3993,-2795,-8110,-5407,-12165,-8110c186149,-22155,52809,14655,15300,23441xe" fillcolor="white [3212]" stroked="f" strokeweight="1pt">
                <v:stroke joinstyle="miter"/>
                <v:path arrowok="t" o:connecttype="custom" o:connectlocs="15300,23441;23410,72101;35575,86293;51795,96431;63960,102513;80180,108596;112619,112651;130867,118733;136949,120761;149114,128870;165334,134953;177499,139008;183582,141035;189664,143063;205884,147118;213994,149145;222104,153200;289011,153200;305231,134953;303204,90348;299149,80211;289011,59936;284956,53853;280901,45743;260627,27496;248462,19386;15300,23441" o:connectangles="0,0,0,0,0,0,0,0,0,0,0,0,0,0,0,0,0,0,0,0,0,0,0,0,0,0,0"/>
              </v:shape>
            </w:pict>
          </mc:Fallback>
        </mc:AlternateContent>
      </w:r>
      <w:r>
        <w:rPr>
          <w:noProof/>
          <w:sz w:val="20"/>
          <w:szCs w:val="20"/>
        </w:rPr>
        <mc:AlternateContent>
          <mc:Choice Requires="wps">
            <w:drawing>
              <wp:anchor distT="0" distB="0" distL="114300" distR="114300" simplePos="0" relativeHeight="251660288" behindDoc="0" locked="0" layoutInCell="1" allowOverlap="1" wp14:anchorId="361B99B2" wp14:editId="0E44BB22">
                <wp:simplePos x="0" y="0"/>
                <wp:positionH relativeFrom="column">
                  <wp:posOffset>268628</wp:posOffset>
                </wp:positionH>
                <wp:positionV relativeFrom="paragraph">
                  <wp:posOffset>3341473</wp:posOffset>
                </wp:positionV>
                <wp:extent cx="305231" cy="155511"/>
                <wp:effectExtent l="0" t="0" r="0" b="0"/>
                <wp:wrapNone/>
                <wp:docPr id="1215865834" name="Freeform: Shape 1215865834"/>
                <wp:cNvGraphicFramePr/>
                <a:graphic xmlns:a="http://schemas.openxmlformats.org/drawingml/2006/main">
                  <a:graphicData uri="http://schemas.microsoft.com/office/word/2010/wordprocessingShape">
                    <wps:wsp>
                      <wps:cNvSpPr/>
                      <wps:spPr>
                        <a:xfrm>
                          <a:off x="0" y="0"/>
                          <a:ext cx="305231" cy="155511"/>
                        </a:xfrm>
                        <a:custGeom>
                          <a:avLst/>
                          <a:gdLst>
                            <a:gd name="connsiteX0" fmla="*/ 15300 w 305231"/>
                            <a:gd name="connsiteY0" fmla="*/ 23441 h 155511"/>
                            <a:gd name="connsiteX1" fmla="*/ 23410 w 305231"/>
                            <a:gd name="connsiteY1" fmla="*/ 72101 h 155511"/>
                            <a:gd name="connsiteX2" fmla="*/ 35575 w 305231"/>
                            <a:gd name="connsiteY2" fmla="*/ 86293 h 155511"/>
                            <a:gd name="connsiteX3" fmla="*/ 51795 w 305231"/>
                            <a:gd name="connsiteY3" fmla="*/ 96431 h 155511"/>
                            <a:gd name="connsiteX4" fmla="*/ 63960 w 305231"/>
                            <a:gd name="connsiteY4" fmla="*/ 102513 h 155511"/>
                            <a:gd name="connsiteX5" fmla="*/ 80180 w 305231"/>
                            <a:gd name="connsiteY5" fmla="*/ 108596 h 155511"/>
                            <a:gd name="connsiteX6" fmla="*/ 112619 w 305231"/>
                            <a:gd name="connsiteY6" fmla="*/ 112651 h 155511"/>
                            <a:gd name="connsiteX7" fmla="*/ 130867 w 305231"/>
                            <a:gd name="connsiteY7" fmla="*/ 118733 h 155511"/>
                            <a:gd name="connsiteX8" fmla="*/ 136949 w 305231"/>
                            <a:gd name="connsiteY8" fmla="*/ 120761 h 155511"/>
                            <a:gd name="connsiteX9" fmla="*/ 149114 w 305231"/>
                            <a:gd name="connsiteY9" fmla="*/ 128870 h 155511"/>
                            <a:gd name="connsiteX10" fmla="*/ 165334 w 305231"/>
                            <a:gd name="connsiteY10" fmla="*/ 134953 h 155511"/>
                            <a:gd name="connsiteX11" fmla="*/ 177499 w 305231"/>
                            <a:gd name="connsiteY11" fmla="*/ 139008 h 155511"/>
                            <a:gd name="connsiteX12" fmla="*/ 183582 w 305231"/>
                            <a:gd name="connsiteY12" fmla="*/ 141035 h 155511"/>
                            <a:gd name="connsiteX13" fmla="*/ 189664 w 305231"/>
                            <a:gd name="connsiteY13" fmla="*/ 143063 h 155511"/>
                            <a:gd name="connsiteX14" fmla="*/ 205884 w 305231"/>
                            <a:gd name="connsiteY14" fmla="*/ 147118 h 155511"/>
                            <a:gd name="connsiteX15" fmla="*/ 213994 w 305231"/>
                            <a:gd name="connsiteY15" fmla="*/ 149145 h 155511"/>
                            <a:gd name="connsiteX16" fmla="*/ 222104 w 305231"/>
                            <a:gd name="connsiteY16" fmla="*/ 153200 h 155511"/>
                            <a:gd name="connsiteX17" fmla="*/ 289011 w 305231"/>
                            <a:gd name="connsiteY17" fmla="*/ 153200 h 155511"/>
                            <a:gd name="connsiteX18" fmla="*/ 305231 w 305231"/>
                            <a:gd name="connsiteY18" fmla="*/ 134953 h 155511"/>
                            <a:gd name="connsiteX19" fmla="*/ 303204 w 305231"/>
                            <a:gd name="connsiteY19" fmla="*/ 90348 h 155511"/>
                            <a:gd name="connsiteX20" fmla="*/ 299149 w 305231"/>
                            <a:gd name="connsiteY20" fmla="*/ 80211 h 155511"/>
                            <a:gd name="connsiteX21" fmla="*/ 289011 w 305231"/>
                            <a:gd name="connsiteY21" fmla="*/ 59936 h 155511"/>
                            <a:gd name="connsiteX22" fmla="*/ 284956 w 305231"/>
                            <a:gd name="connsiteY22" fmla="*/ 53853 h 155511"/>
                            <a:gd name="connsiteX23" fmla="*/ 280901 w 305231"/>
                            <a:gd name="connsiteY23" fmla="*/ 45743 h 155511"/>
                            <a:gd name="connsiteX24" fmla="*/ 260627 w 305231"/>
                            <a:gd name="connsiteY24" fmla="*/ 27496 h 155511"/>
                            <a:gd name="connsiteX25" fmla="*/ 248462 w 305231"/>
                            <a:gd name="connsiteY25" fmla="*/ 19386 h 155511"/>
                            <a:gd name="connsiteX26" fmla="*/ 15300 w 305231"/>
                            <a:gd name="connsiteY26" fmla="*/ 23441 h 15551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305231" h="155511">
                              <a:moveTo>
                                <a:pt x="15300" y="23441"/>
                              </a:moveTo>
                              <a:cubicBezTo>
                                <a:pt x="-22209" y="32227"/>
                                <a:pt x="20707" y="55881"/>
                                <a:pt x="23410" y="72101"/>
                              </a:cubicBezTo>
                              <a:cubicBezTo>
                                <a:pt x="27465" y="76832"/>
                                <a:pt x="31169" y="81887"/>
                                <a:pt x="35575" y="86293"/>
                              </a:cubicBezTo>
                              <a:cubicBezTo>
                                <a:pt x="42038" y="92756"/>
                                <a:pt x="44298" y="92147"/>
                                <a:pt x="51795" y="96431"/>
                              </a:cubicBezTo>
                              <a:cubicBezTo>
                                <a:pt x="71276" y="107563"/>
                                <a:pt x="45372" y="94548"/>
                                <a:pt x="63960" y="102513"/>
                              </a:cubicBezTo>
                              <a:cubicBezTo>
                                <a:pt x="72721" y="106267"/>
                                <a:pt x="70836" y="107261"/>
                                <a:pt x="80180" y="108596"/>
                              </a:cubicBezTo>
                              <a:cubicBezTo>
                                <a:pt x="87821" y="109688"/>
                                <a:pt x="103877" y="110320"/>
                                <a:pt x="112619" y="112651"/>
                              </a:cubicBezTo>
                              <a:cubicBezTo>
                                <a:pt x="118814" y="114303"/>
                                <a:pt x="124784" y="116705"/>
                                <a:pt x="130867" y="118733"/>
                              </a:cubicBezTo>
                              <a:cubicBezTo>
                                <a:pt x="132894" y="119409"/>
                                <a:pt x="135171" y="119576"/>
                                <a:pt x="136949" y="120761"/>
                              </a:cubicBezTo>
                              <a:cubicBezTo>
                                <a:pt x="141004" y="123464"/>
                                <a:pt x="144386" y="127688"/>
                                <a:pt x="149114" y="128870"/>
                              </a:cubicBezTo>
                              <a:cubicBezTo>
                                <a:pt x="166676" y="133261"/>
                                <a:pt x="147660" y="127884"/>
                                <a:pt x="165334" y="134953"/>
                              </a:cubicBezTo>
                              <a:cubicBezTo>
                                <a:pt x="169303" y="136540"/>
                                <a:pt x="173444" y="137656"/>
                                <a:pt x="177499" y="139008"/>
                              </a:cubicBezTo>
                              <a:lnTo>
                                <a:pt x="183582" y="141035"/>
                              </a:lnTo>
                              <a:cubicBezTo>
                                <a:pt x="185609" y="141711"/>
                                <a:pt x="187591" y="142545"/>
                                <a:pt x="189664" y="143063"/>
                              </a:cubicBezTo>
                              <a:lnTo>
                                <a:pt x="205884" y="147118"/>
                              </a:lnTo>
                              <a:lnTo>
                                <a:pt x="213994" y="149145"/>
                              </a:lnTo>
                              <a:cubicBezTo>
                                <a:pt x="216697" y="150497"/>
                                <a:pt x="219188" y="152405"/>
                                <a:pt x="222104" y="153200"/>
                              </a:cubicBezTo>
                              <a:cubicBezTo>
                                <a:pt x="240519" y="158223"/>
                                <a:pt x="280037" y="153545"/>
                                <a:pt x="289011" y="153200"/>
                              </a:cubicBezTo>
                              <a:cubicBezTo>
                                <a:pt x="302899" y="139312"/>
                                <a:pt x="297995" y="145806"/>
                                <a:pt x="305231" y="134953"/>
                              </a:cubicBezTo>
                              <a:cubicBezTo>
                                <a:pt x="304555" y="120085"/>
                                <a:pt x="304848" y="105141"/>
                                <a:pt x="303204" y="90348"/>
                              </a:cubicBezTo>
                              <a:cubicBezTo>
                                <a:pt x="302802" y="86731"/>
                                <a:pt x="300688" y="83509"/>
                                <a:pt x="299149" y="80211"/>
                              </a:cubicBezTo>
                              <a:cubicBezTo>
                                <a:pt x="295953" y="73364"/>
                                <a:pt x="293202" y="66223"/>
                                <a:pt x="289011" y="59936"/>
                              </a:cubicBezTo>
                              <a:cubicBezTo>
                                <a:pt x="287659" y="57908"/>
                                <a:pt x="286165" y="55969"/>
                                <a:pt x="284956" y="53853"/>
                              </a:cubicBezTo>
                              <a:cubicBezTo>
                                <a:pt x="283457" y="51229"/>
                                <a:pt x="282789" y="48103"/>
                                <a:pt x="280901" y="45743"/>
                              </a:cubicBezTo>
                              <a:cubicBezTo>
                                <a:pt x="274919" y="38265"/>
                                <a:pt x="268274" y="32849"/>
                                <a:pt x="260627" y="27496"/>
                              </a:cubicBezTo>
                              <a:cubicBezTo>
                                <a:pt x="256634" y="24701"/>
                                <a:pt x="252517" y="22089"/>
                                <a:pt x="248462" y="19386"/>
                              </a:cubicBezTo>
                              <a:cubicBezTo>
                                <a:pt x="186149" y="-22155"/>
                                <a:pt x="52809" y="14655"/>
                                <a:pt x="15300" y="23441"/>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D230877" id="Freeform: Shape 1215865834" o:spid="_x0000_s1026" style="position:absolute;margin-left:21.15pt;margin-top:263.1pt;width:24.05pt;height:12.25pt;z-index:251660288;visibility:visible;mso-wrap-style:square;mso-wrap-distance-left:9pt;mso-wrap-distance-top:0;mso-wrap-distance-right:9pt;mso-wrap-distance-bottom:0;mso-position-horizontal:absolute;mso-position-horizontal-relative:text;mso-position-vertical:absolute;mso-position-vertical-relative:text;v-text-anchor:middle" coordsize="305231,1555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" path="m15300,23441v-37509,8786,5407,32440,8110,48660c27465,76832,31169,81887,35575,86293v6463,6463,8723,5854,16220,10138c71276,107563,45372,94548,63960,102513v8761,3754,6876,4748,16220,6083c87821,109688,103877,110320,112619,112651v6195,1652,12165,4054,18248,6082c132894,119409,135171,119576,136949,120761v4055,2703,7437,6927,12165,8109c166676,133261,147660,127884,165334,134953v3969,1587,8110,2703,12165,4055l183582,141035v2027,676,4009,1510,6082,2028l205884,147118r8110,2027c216697,150497,219188,152405,222104,153200v18415,5023,57933,345,66907,c302899,139312,297995,145806,305231,134953v-676,-14868,-383,-29812,-2027,-44605c302802,86731,300688,83509,299149,80211,295953,73364,293202,66223,289011,59936v-1352,-2028,-2846,-3967,-4055,-6083c283457,51229,282789,48103,280901,45743,274919,38265,268274,32849,260627,27496v-3993,-2795,-8110,-5407,-12165,-8110c186149,-22155,52809,14655,15300,23441xe" fillcolor="white [3212]" stroked="f" strokeweight="1pt">
                <v:stroke joinstyle="miter"/>
                <v:path arrowok="t" o:connecttype="custom" o:connectlocs="15300,23441;23410,72101;35575,86293;51795,96431;63960,102513;80180,108596;112619,112651;130867,118733;136949,120761;149114,128870;165334,134953;177499,139008;183582,141035;189664,143063;205884,147118;213994,149145;222104,153200;289011,153200;305231,134953;303204,90348;299149,80211;289011,59936;284956,53853;280901,45743;260627,27496;248462,19386;15300,23441" o:connectangles="0,0,0,0,0,0,0,0,0,0,0,0,0,0,0,0,0,0,0,0,0,0,0,0,0,0,0"/>
              </v:shape>
            </w:pict>
          </mc:Fallback>
        </mc:AlternateContent>
      </w:r>
      <w:r w:rsidR="00922C1F">
        <w:rPr>
          <w:sz w:val="20"/>
          <w:szCs w:val="20"/>
        </w:rPr>
        <w:t xml:space="preserve"> </w:t>
      </w:r>
      <w:r w:rsidR="00922C1F">
        <w:rPr>
          <w:b/>
          <w:bCs/>
          <w:sz w:val="20"/>
          <w:szCs w:val="20"/>
        </w:rPr>
        <w:t>Figure 3.</w:t>
      </w:r>
      <w:r w:rsidR="00922C1F">
        <w:rPr>
          <w:sz w:val="20"/>
          <w:szCs w:val="20"/>
        </w:rPr>
        <w:t xml:space="preserve"> Activity dynamics validation. A) Two cycles of simulated activity represented in 2D and 3D</w:t>
      </w:r>
      <w:r w:rsidR="00922C1F">
        <w:t xml:space="preserve"> </w:t>
      </w:r>
      <w:r w:rsidR="00922C1F">
        <w:rPr>
          <w:sz w:val="20"/>
          <w:szCs w:val="20"/>
        </w:rPr>
        <w:t xml:space="preserve">colour coding by activity and neuron type. Reds for active sensory-interneurons, greens for active sensory-motor, blues for active motor-interneurons. Grey scale for non-active nodes. Showing just head in 3D representation. Timesteps per frame shown in sequence. Videos available on Stefan lab channel (YouTube). B) Calcium imaging recordings adapted from </w:t>
      </w:r>
      <w:r w:rsidR="00922C1F" w:rsidRPr="00D81448">
        <w:fldChar w:fldCharType="begin" w:fldLock="1"/>
      </w:r>
      <w:r w:rsidR="00922C1F" w:rsidRPr="00D81448">
        <w:instrText>ADDIN CSL_CITATION {"citationItems":[{"id":"ITEM-1","itemData":{"DOI":"10.1073/pnas.1507110112","ISBN":"1091-6490 (Electronic)\\r0027-8424 (Linking)","ISSN":"0027-8424","PMID":"26712014","abstract":"The ability to acquire large-scale recordings of neuronal activity in awake and unrestrained animals poses a major challenge for studying neural coding of animal behavior. We present a new instrument capable of recording intracellular calcium transients from every neuron in the head of a freely behaving C. elegans with cellular resolution while simultaneously recording the animal's position, posture and locomotion. We employ spinning-disk confocal microscopy to capture 3D volumetric fluorescent images of neurons expressing the calcium indicator GCaMP6s at 5 head-volumes per second. Two cameras simultaneously monitor the animal's position and orientation. Custom software tracks the 3D position of the animal's head in real-time and adjusts a motorized stage to keep it within the field of view as the animal roams freely. We observe calcium transients from 78 neurons and correlate this activity with the animal's behavior. Across worms, multiple neurons show significant correlations with modes of behavior corresponding to forward, backward, and turning locomotion. By comparing the 3D positions of these neurons with a known atlas, our results are consistent with previous single-neuron studies and demonstrate the existence of new candidate neurons for behavioral circuits.","author":[{"dropping-particle":"","family":"Nguyen","given":"Jeffrey P.","non-dropping-particle":"","parse-names":false,"suffix":""},{"dropping-particle":"","family":"Shipley","given":"Frederick B.","non-dropping-particle":"","parse-names":false,"suffix":""},{"dropping-particle":"","family":"Linder","given":"Ashley N.","non-dropping-particle":"","parse-names":false,"suffix":""},{"dropping-particle":"","family":"Plummer","given":"George S.","non-dropping-particle":"","parse-names":false,"suffix":""},{"dropping-particle":"","family":"Liu","given":"Mochi","non-dropping-particle":"","parse-names":false,"suffix":""},{"dropping-particle":"","family":"Setru","given":"Sagar U.","non-dropping-particle":"","parse-names":false,"suffix":""},{"dropping-particle":"","family":"Shaevitz","given":"Joshua W.","non-dropping-particle":"","parse-names":false,"suffix":""},{"dropping-particle":"","family":"Leifer","given":"Andrew M.","non-dropping-particle":"","parse-names":false,"suffix":""}],"container-title":"Proceedings of the National Academy of Sciences","id":"ITEM-1","issue":"8","issued":{"date-parts":[["2016","2","23"]]},"page":"E1074-E1081","title":"Whole-brain calcium imaging with cellular resolution in freely behaving Caenorhabditis elegans","type":"article-journal","volume":"113"},"uris":["http://www.mendeley.com/documents/?uuid=07be4926-7297-4bf7-8117-5ad7b2536fd3"]}],"mendeley":{"formattedCitation":"(Nguyen et al., 2016)","manualFormatting":"Nguyen et al. (2016)","plainTextFormattedCitation":"(Nguyen et al., 2016)","previouslyFormattedCitation":"(Nguyen et al., 2016)"},"properties":{"noteIndex":0},"schema":"https://github.com/citation-style-language/schema/raw/master/csl-citation.json"}</w:instrText>
      </w:r>
      <w:r w:rsidR="00922C1F" w:rsidRPr="00D81448">
        <w:fldChar w:fldCharType="separate"/>
      </w:r>
      <w:bookmarkStart w:id="46" w:name="Bookmark30"/>
      <w:r w:rsidR="00922C1F">
        <w:rPr>
          <w:noProof/>
          <w:sz w:val="20"/>
          <w:szCs w:val="20"/>
        </w:rPr>
        <w:t>Nguyen et al. (2016)</w:t>
      </w:r>
      <w:r w:rsidR="00922C1F" w:rsidRPr="00D81448">
        <w:fldChar w:fldCharType="end"/>
      </w:r>
      <w:bookmarkEnd w:id="46"/>
      <w:r w:rsidR="00922C1F">
        <w:rPr>
          <w:sz w:val="20"/>
          <w:szCs w:val="20"/>
        </w:rPr>
        <w:t xml:space="preserve"> showed frame by frame (each frame represents 33ms).</w:t>
      </w:r>
    </w:p>
    <w:p w14:paraId="2CA36C6A" w14:textId="5CFB2271" w:rsidR="006468B8" w:rsidRDefault="00922C1F" w:rsidP="00E7603E">
      <w:pPr>
        <w:spacing w:line="360" w:lineRule="auto"/>
        <w:jc w:val="both"/>
      </w:pPr>
      <w:r>
        <w:lastRenderedPageBreak/>
        <w:t xml:space="preserve">Electrophysiological recordings taken from </w:t>
      </w:r>
      <w:r>
        <w:rPr>
          <w:i/>
          <w:iCs/>
        </w:rPr>
        <w:t>C. elegans</w:t>
      </w:r>
      <w:r>
        <w:t xml:space="preserve"> head also show an oscillatory pattern of activation with a wavelength of about </w:t>
      </w:r>
      <w:r w:rsidR="005A60E9">
        <w:t>166</w:t>
      </w:r>
      <w:r w:rsidR="00CC1486">
        <w:t xml:space="preserve"> </w:t>
      </w:r>
      <w:proofErr w:type="spellStart"/>
      <w:r w:rsidR="005A60E9">
        <w:t>ms</w:t>
      </w:r>
      <w:proofErr w:type="spellEnd"/>
      <w:r>
        <w:t xml:space="preserve">. The activation decreases gradually from a point of maximum activation to a point of no activation, raising again eventually to repeat the pattern. </w:t>
      </w:r>
    </w:p>
    <w:p w14:paraId="2CA36C6B" w14:textId="19667BDF" w:rsidR="006468B8" w:rsidRDefault="00922C1F" w:rsidP="00E7603E">
      <w:pPr>
        <w:spacing w:line="360" w:lineRule="auto"/>
        <w:jc w:val="both"/>
      </w:pPr>
      <w:r>
        <w:t xml:space="preserve">The colour coding in our representations distinguished by activated cell types. </w:t>
      </w:r>
      <w:r w:rsidR="00783DE1">
        <w:t>I</w:t>
      </w:r>
      <w:r>
        <w:t xml:space="preserve"> wondered if there were any pattern in the sequential activation of cell types. For instance, </w:t>
      </w:r>
      <w:r w:rsidR="00783DE1">
        <w:t>I</w:t>
      </w:r>
      <w:r>
        <w:t xml:space="preserve"> checked if our model’s cycles represented a flow of information from sensory neurons to motor neurons, but this was not the case. </w:t>
      </w:r>
      <w:r w:rsidR="00783DE1">
        <w:t>I</w:t>
      </w:r>
      <w:r>
        <w:t xml:space="preserve"> didn’t find any pattern in the dynamics of specific neuron types. </w:t>
      </w:r>
    </w:p>
    <w:p w14:paraId="2CA36C6C" w14:textId="35FADBAC" w:rsidR="006468B8" w:rsidRDefault="00783DE1" w:rsidP="00E7603E">
      <w:pPr>
        <w:spacing w:line="360" w:lineRule="auto"/>
        <w:jc w:val="both"/>
      </w:pPr>
      <w:r>
        <w:t>I</w:t>
      </w:r>
      <w:r w:rsidR="00922C1F">
        <w:t xml:space="preserve"> </w:t>
      </w:r>
      <w:r>
        <w:t>am</w:t>
      </w:r>
      <w:r w:rsidR="00922C1F">
        <w:t xml:space="preserve"> aware of the weakness of this proof of validation, nevertheless for the purposes of this research -relationship between structural and functional neural networks- having this similar pattern of activity is enough.</w:t>
      </w:r>
    </w:p>
    <w:p w14:paraId="2CA36C6D" w14:textId="77777777" w:rsidR="006468B8" w:rsidRDefault="006468B8" w:rsidP="00E7603E">
      <w:pPr>
        <w:spacing w:line="360" w:lineRule="auto"/>
        <w:jc w:val="both"/>
      </w:pPr>
    </w:p>
    <w:p w14:paraId="2CA36C6E" w14:textId="77777777" w:rsidR="006468B8" w:rsidRDefault="006468B8" w:rsidP="00E7603E">
      <w:pPr>
        <w:spacing w:line="360" w:lineRule="auto"/>
        <w:jc w:val="both"/>
      </w:pPr>
    </w:p>
    <w:p w14:paraId="2CA36C6F" w14:textId="77777777" w:rsidR="006468B8" w:rsidRDefault="00922C1F" w:rsidP="00E7603E">
      <w:pPr>
        <w:pStyle w:val="Heading2"/>
        <w:spacing w:line="360" w:lineRule="auto"/>
        <w:jc w:val="both"/>
        <w:rPr>
          <w:i/>
          <w:iCs/>
        </w:rPr>
      </w:pPr>
      <w:bookmarkStart w:id="47" w:name="_Toc16095108"/>
      <w:r>
        <w:rPr>
          <w:i/>
          <w:iCs/>
        </w:rPr>
        <w:t>Network activity characterization</w:t>
      </w:r>
      <w:bookmarkEnd w:id="47"/>
    </w:p>
    <w:p w14:paraId="2CA36C70" w14:textId="2793A81C" w:rsidR="006468B8" w:rsidRDefault="00922C1F" w:rsidP="00E7603E">
      <w:pPr>
        <w:spacing w:line="360" w:lineRule="auto"/>
        <w:jc w:val="both"/>
      </w:pPr>
      <w:r>
        <w:t>Our simulators implement several parameters (synaptic efficacy (</w:t>
      </w:r>
      <w:r>
        <w:rPr>
          <w:i/>
          <w:iCs/>
        </w:rPr>
        <w:t>c</w:t>
      </w:r>
      <w:r>
        <w:t>), attenuation coefficient (</w:t>
      </w:r>
      <w:proofErr w:type="spellStart"/>
      <w:r>
        <w:rPr>
          <w:i/>
          <w:iCs/>
        </w:rPr>
        <w:t>att</w:t>
      </w:r>
      <w:proofErr w:type="spellEnd"/>
      <w:r>
        <w:t>), probability of sensor stimulation (</w:t>
      </w:r>
      <w:proofErr w:type="spellStart"/>
      <w:r>
        <w:rPr>
          <w:i/>
          <w:iCs/>
        </w:rPr>
        <w:t>Psens</w:t>
      </w:r>
      <w:proofErr w:type="spellEnd"/>
      <w:r>
        <w:t>), random initial activation (</w:t>
      </w:r>
      <w:r>
        <w:rPr>
          <w:i/>
          <w:iCs/>
        </w:rPr>
        <w:t>RI</w:t>
      </w:r>
      <w:r>
        <w:t xml:space="preserve">)) defining aspects that are not theoretically clear: relationship between structural weights and postsynaptic depolarization, temporal dynamics of environmental sensory inputs and the temporal dynamics of neural </w:t>
      </w:r>
      <w:r w:rsidR="00D15DC0">
        <w:t xml:space="preserve">homeostatic </w:t>
      </w:r>
      <w:r w:rsidR="00521412">
        <w:t>adaptation</w:t>
      </w:r>
      <w:r>
        <w:t xml:space="preserve">. Therefore, </w:t>
      </w:r>
      <w:r w:rsidR="00783DE1">
        <w:t>I</w:t>
      </w:r>
      <w:r>
        <w:t xml:space="preserve"> wanted to characterize their influence </w:t>
      </w:r>
      <w:r w:rsidR="002066A4">
        <w:t>-</w:t>
      </w:r>
      <w:r w:rsidR="002066A4">
        <w:rPr>
          <w:b/>
          <w:bCs/>
        </w:rPr>
        <w:t xml:space="preserve"> third aim </w:t>
      </w:r>
      <w:r w:rsidR="002066A4">
        <w:t xml:space="preserve">- </w:t>
      </w:r>
      <w:r>
        <w:t>on several aspects of network activity</w:t>
      </w:r>
      <w:r w:rsidR="002066A4">
        <w:rPr>
          <w:b/>
          <w:bCs/>
        </w:rPr>
        <w:t xml:space="preserve"> </w:t>
      </w:r>
      <w:r>
        <w:t xml:space="preserve">that could generate an interaction with the following Granger Causality analysis. </w:t>
      </w:r>
      <w:r w:rsidR="00783DE1">
        <w:t>I</w:t>
      </w:r>
      <w:r>
        <w:t xml:space="preserve"> characterized network activity for: persistence, minimum node activity, attenuated potentials and sensory stimulation.</w:t>
      </w:r>
    </w:p>
    <w:p w14:paraId="2CA36C71" w14:textId="77777777" w:rsidR="006468B8" w:rsidRDefault="006468B8" w:rsidP="00E7603E">
      <w:pPr>
        <w:spacing w:line="360" w:lineRule="auto"/>
        <w:jc w:val="both"/>
        <w:rPr>
          <w:i/>
          <w:iCs/>
        </w:rPr>
      </w:pPr>
    </w:p>
    <w:p w14:paraId="2CA36C72" w14:textId="77777777" w:rsidR="006468B8" w:rsidRDefault="00922C1F" w:rsidP="00E7603E">
      <w:pPr>
        <w:pStyle w:val="Heading3"/>
        <w:spacing w:line="360" w:lineRule="auto"/>
        <w:jc w:val="both"/>
        <w:rPr>
          <w:i/>
          <w:iCs/>
        </w:rPr>
      </w:pPr>
      <w:bookmarkStart w:id="48" w:name="_Toc16095109"/>
      <w:r>
        <w:rPr>
          <w:i/>
          <w:iCs/>
        </w:rPr>
        <w:t>Persistence</w:t>
      </w:r>
      <w:bookmarkEnd w:id="48"/>
    </w:p>
    <w:p w14:paraId="2CA36C73" w14:textId="7EB1B53C" w:rsidR="006468B8" w:rsidRDefault="00783DE1" w:rsidP="00E7603E">
      <w:pPr>
        <w:spacing w:line="360" w:lineRule="auto"/>
        <w:jc w:val="both"/>
      </w:pPr>
      <w:r>
        <w:t>I</w:t>
      </w:r>
      <w:r w:rsidR="00922C1F">
        <w:t xml:space="preserve"> wanted to know how parameters affect temporal dynamics of network activity in terms of persistence (i.e. Is there activity in the network at the end of simulation time?). Thus, dependent variable was dichotomic with values: 1 if network’s activity lasted until the end of simulation (50 timesteps); 0 if network activity was null before reaching the end. </w:t>
      </w:r>
      <w:r>
        <w:t>I</w:t>
      </w:r>
      <w:r w:rsidR="00922C1F">
        <w:t xml:space="preserve"> fitted a logistic regression model to analyse the influence of each parameter on this dependent variable. </w:t>
      </w:r>
    </w:p>
    <w:p w14:paraId="2CA36C74" w14:textId="3C2F5B51" w:rsidR="006468B8" w:rsidRDefault="00922C1F" w:rsidP="00E7603E">
      <w:pPr>
        <w:spacing w:line="360" w:lineRule="auto"/>
        <w:jc w:val="both"/>
      </w:pPr>
      <w:r>
        <w:t>For pharyngeal system, synaptic efficacy was the best predictor B</w:t>
      </w:r>
      <w:r w:rsidR="00CC1486">
        <w:t xml:space="preserve"> </w:t>
      </w:r>
      <w:r w:rsidR="2FD5B8AF">
        <w:t>=</w:t>
      </w:r>
      <w:r w:rsidR="00CC1486">
        <w:t xml:space="preserve"> </w:t>
      </w:r>
      <w:r>
        <w:t>11.08, SD</w:t>
      </w:r>
      <w:r w:rsidR="00CC1486">
        <w:t xml:space="preserve"> </w:t>
      </w:r>
      <w:r w:rsidR="2FD5B8AF">
        <w:t>=</w:t>
      </w:r>
      <w:r w:rsidR="00CC1486">
        <w:t xml:space="preserve"> </w:t>
      </w:r>
      <w:r>
        <w:t>0.038, p</w:t>
      </w:r>
      <w:r w:rsidR="00CC1486">
        <w:t xml:space="preserve"> </w:t>
      </w:r>
      <w:r w:rsidR="2FD5B8AF">
        <w:t>&lt;</w:t>
      </w:r>
      <w:r w:rsidR="00CC1486">
        <w:t xml:space="preserve"> </w:t>
      </w:r>
      <w:r>
        <w:t>2x10</w:t>
      </w:r>
      <w:r>
        <w:rPr>
          <w:vertAlign w:val="superscript"/>
        </w:rPr>
        <w:t>-16</w:t>
      </w:r>
      <w:r>
        <w:t>, followed by random initial activity B</w:t>
      </w:r>
      <w:r w:rsidR="00CC1486">
        <w:t xml:space="preserve"> </w:t>
      </w:r>
      <w:r w:rsidR="2FD5B8AF">
        <w:t>=</w:t>
      </w:r>
      <w:r w:rsidR="00CC1486">
        <w:t xml:space="preserve"> </w:t>
      </w:r>
      <w:r>
        <w:t>6.737, SD</w:t>
      </w:r>
      <w:r w:rsidR="00CC1486">
        <w:t xml:space="preserve"> </w:t>
      </w:r>
      <w:r w:rsidR="2FD5B8AF">
        <w:t>=</w:t>
      </w:r>
      <w:r w:rsidR="00CC1486">
        <w:t xml:space="preserve"> </w:t>
      </w:r>
      <w:r>
        <w:t>0.0792, p</w:t>
      </w:r>
      <w:r w:rsidR="00CC1486">
        <w:t xml:space="preserve"> </w:t>
      </w:r>
      <w:r w:rsidR="2FD5B8AF">
        <w:t>&lt;</w:t>
      </w:r>
      <w:r w:rsidR="00CC1486">
        <w:t xml:space="preserve"> </w:t>
      </w:r>
      <w:r>
        <w:t>2x10</w:t>
      </w:r>
      <w:r>
        <w:rPr>
          <w:vertAlign w:val="superscript"/>
        </w:rPr>
        <w:t>-16</w:t>
      </w:r>
      <w:r>
        <w:t>. Attenuation coefficient B</w:t>
      </w:r>
      <w:r w:rsidR="00CC1486">
        <w:t xml:space="preserve"> </w:t>
      </w:r>
      <w:r w:rsidR="2FD5B8AF">
        <w:t>=</w:t>
      </w:r>
      <w:r w:rsidR="00CC1486">
        <w:t xml:space="preserve"> </w:t>
      </w:r>
      <w:r>
        <w:t>0.217, SD</w:t>
      </w:r>
      <w:r w:rsidR="00CC1486">
        <w:t xml:space="preserve"> </w:t>
      </w:r>
      <w:r w:rsidR="2FD5B8AF">
        <w:t>=</w:t>
      </w:r>
      <w:r w:rsidR="00CC1486">
        <w:t xml:space="preserve"> </w:t>
      </w:r>
      <w:r>
        <w:t xml:space="preserve">0.021, </w:t>
      </w:r>
      <w:r>
        <w:lastRenderedPageBreak/>
        <w:t>p</w:t>
      </w:r>
      <w:r w:rsidR="00CC1486">
        <w:t xml:space="preserve"> </w:t>
      </w:r>
      <w:r w:rsidR="2FD5B8AF">
        <w:t>&lt;</w:t>
      </w:r>
      <w:r w:rsidR="00CC1486">
        <w:t xml:space="preserve"> </w:t>
      </w:r>
      <w:r>
        <w:t>2x10</w:t>
      </w:r>
      <w:r>
        <w:rPr>
          <w:vertAlign w:val="superscript"/>
        </w:rPr>
        <w:t xml:space="preserve">-16 </w:t>
      </w:r>
      <w:r>
        <w:t>and probability of sensory stimulation B</w:t>
      </w:r>
      <w:r w:rsidR="00CC1486">
        <w:t xml:space="preserve"> </w:t>
      </w:r>
      <w:r w:rsidR="2FD5B8AF">
        <w:t>=</w:t>
      </w:r>
      <w:r w:rsidR="00CC1486">
        <w:t xml:space="preserve"> </w:t>
      </w:r>
      <w:r>
        <w:t>0.94, SD</w:t>
      </w:r>
      <w:r w:rsidR="00CC1486">
        <w:t xml:space="preserve"> </w:t>
      </w:r>
      <w:r w:rsidR="2FD5B8AF">
        <w:t>=</w:t>
      </w:r>
      <w:r w:rsidR="00CC1486">
        <w:t xml:space="preserve"> </w:t>
      </w:r>
      <w:r>
        <w:t>0.02, p</w:t>
      </w:r>
      <w:r w:rsidR="00CC1486">
        <w:t xml:space="preserve"> </w:t>
      </w:r>
      <w:r w:rsidR="2FD5B8AF">
        <w:t>&lt;</w:t>
      </w:r>
      <w:r w:rsidR="00CC1486">
        <w:t xml:space="preserve"> </w:t>
      </w:r>
      <w:r>
        <w:t>2x10</w:t>
      </w:r>
      <w:r>
        <w:rPr>
          <w:vertAlign w:val="superscript"/>
        </w:rPr>
        <w:t>-16</w:t>
      </w:r>
      <w:r>
        <w:t xml:space="preserve">, although having positive coefficients and statistically significant influences, their effect sizes were small. </w:t>
      </w:r>
    </w:p>
    <w:p w14:paraId="2CA36C75" w14:textId="4EE9BF10" w:rsidR="006468B8" w:rsidRDefault="00922C1F" w:rsidP="00E7603E">
      <w:pPr>
        <w:spacing w:line="360" w:lineRule="auto"/>
        <w:jc w:val="both"/>
      </w:pPr>
      <w:r>
        <w:t>For the somatic system, synaptic efficacy was again the best predictor with B</w:t>
      </w:r>
      <w:r w:rsidR="00CC1486">
        <w:t xml:space="preserve"> </w:t>
      </w:r>
      <w:r w:rsidR="00377B78">
        <w:t>=</w:t>
      </w:r>
      <w:r w:rsidR="00CC1486">
        <w:t xml:space="preserve"> </w:t>
      </w:r>
      <w:r>
        <w:t>36.36, SD</w:t>
      </w:r>
      <w:r w:rsidR="00CC1486">
        <w:t xml:space="preserve"> </w:t>
      </w:r>
      <w:r w:rsidR="00377B78">
        <w:t>=</w:t>
      </w:r>
      <w:r w:rsidR="00CC1486">
        <w:t xml:space="preserve"> </w:t>
      </w:r>
      <w:r>
        <w:t>0.294,</w:t>
      </w:r>
      <w:r w:rsidR="00CC1486">
        <w:br/>
      </w:r>
      <w:r>
        <w:t xml:space="preserve"> p</w:t>
      </w:r>
      <w:r w:rsidR="00CC1486">
        <w:t xml:space="preserve"> </w:t>
      </w:r>
      <w:r w:rsidR="008B5BD1">
        <w:t>&lt;</w:t>
      </w:r>
      <w:r w:rsidR="00CC1486">
        <w:t xml:space="preserve"> </w:t>
      </w:r>
      <w:r>
        <w:t>2x10</w:t>
      </w:r>
      <w:r>
        <w:rPr>
          <w:vertAlign w:val="superscript"/>
        </w:rPr>
        <w:t>-16</w:t>
      </w:r>
      <w:r>
        <w:t>. Surprisingly, probability of sensory stimulation was the second most important variable B</w:t>
      </w:r>
      <w:r w:rsidR="00CC1486">
        <w:t xml:space="preserve"> </w:t>
      </w:r>
      <w:r w:rsidR="00580095">
        <w:t>=</w:t>
      </w:r>
      <w:r w:rsidR="00CC1486">
        <w:t xml:space="preserve"> </w:t>
      </w:r>
      <w:r>
        <w:t>8.466, SD</w:t>
      </w:r>
      <w:r w:rsidR="00CC1486">
        <w:t xml:space="preserve"> </w:t>
      </w:r>
      <w:r w:rsidR="00580095">
        <w:t>=</w:t>
      </w:r>
      <w:r w:rsidR="00CC1486">
        <w:t xml:space="preserve"> </w:t>
      </w:r>
      <w:r>
        <w:t>0.087, p</w:t>
      </w:r>
      <w:r w:rsidR="00CC1486">
        <w:t xml:space="preserve"> </w:t>
      </w:r>
      <w:r w:rsidR="00580095">
        <w:t>&lt;</w:t>
      </w:r>
      <w:r w:rsidR="00CC1486">
        <w:t xml:space="preserve"> </w:t>
      </w:r>
      <w:r>
        <w:t>2x10</w:t>
      </w:r>
      <w:r>
        <w:rPr>
          <w:vertAlign w:val="superscript"/>
        </w:rPr>
        <w:t>-16</w:t>
      </w:r>
      <w:r>
        <w:t xml:space="preserve"> over random initial activity B</w:t>
      </w:r>
      <w:r w:rsidR="00CC1486">
        <w:t xml:space="preserve"> </w:t>
      </w:r>
      <w:r w:rsidR="00DC4F55">
        <w:t>=</w:t>
      </w:r>
      <w:r w:rsidR="00CC1486">
        <w:t xml:space="preserve"> </w:t>
      </w:r>
      <w:r>
        <w:t>3.574, SD</w:t>
      </w:r>
      <w:r w:rsidR="00CC1486">
        <w:t xml:space="preserve"> </w:t>
      </w:r>
      <w:r w:rsidR="00DC4F55">
        <w:t>=</w:t>
      </w:r>
      <w:r w:rsidR="00CC1486">
        <w:t xml:space="preserve"> </w:t>
      </w:r>
      <w:r>
        <w:t>0.099, p</w:t>
      </w:r>
      <w:r w:rsidR="00CC1486">
        <w:t xml:space="preserve"> </w:t>
      </w:r>
      <w:r w:rsidR="00DC4F55">
        <w:t>&lt;</w:t>
      </w:r>
      <w:r w:rsidR="00CC1486">
        <w:t xml:space="preserve"> </w:t>
      </w:r>
      <w:r>
        <w:t>2x10</w:t>
      </w:r>
      <w:r>
        <w:rPr>
          <w:vertAlign w:val="superscript"/>
        </w:rPr>
        <w:t>-16</w:t>
      </w:r>
      <w:r>
        <w:t>. This difference could be due to the larger number of sensors in somatic network combined with a fixed probability of stimulation per sensor in simulation’s algorithms. This will result in more sensors activation during simulations in somatic system and its consequent effect on maintaining activity in the network. Attenuation coefficient influence was again small B</w:t>
      </w:r>
      <w:r w:rsidR="00CC1486">
        <w:t xml:space="preserve"> </w:t>
      </w:r>
      <w:r w:rsidR="008D62D8">
        <w:t>=</w:t>
      </w:r>
      <w:r w:rsidR="00CC1486">
        <w:t xml:space="preserve"> </w:t>
      </w:r>
      <w:r>
        <w:t>0.394, SD</w:t>
      </w:r>
      <w:r w:rsidR="00CC1486">
        <w:t xml:space="preserve"> </w:t>
      </w:r>
      <w:r w:rsidR="008D62D8">
        <w:t>=</w:t>
      </w:r>
      <w:r w:rsidR="00CC1486">
        <w:t xml:space="preserve"> </w:t>
      </w:r>
      <w:r>
        <w:t>0.0531, p</w:t>
      </w:r>
      <w:r w:rsidR="00CC1486">
        <w:t xml:space="preserve"> </w:t>
      </w:r>
      <w:r w:rsidR="00E404B7">
        <w:t>=</w:t>
      </w:r>
      <w:r w:rsidR="00CC1486">
        <w:t xml:space="preserve"> </w:t>
      </w:r>
      <w:r>
        <w:t>8.68x10</w:t>
      </w:r>
      <w:r>
        <w:rPr>
          <w:vertAlign w:val="superscript"/>
        </w:rPr>
        <w:t>-14</w:t>
      </w:r>
      <w:r>
        <w:t>.</w:t>
      </w:r>
    </w:p>
    <w:p w14:paraId="2CA36C76" w14:textId="77777777" w:rsidR="006468B8" w:rsidRDefault="00922C1F" w:rsidP="00E7603E">
      <w:pPr>
        <w:spacing w:line="360" w:lineRule="auto"/>
        <w:jc w:val="both"/>
      </w:pPr>
      <w:r>
        <w:t xml:space="preserve">These results show the consistent relevance of synaptic efficacy in driving the amount of network activity. Also, that this influence is supported differentially by random initial activation for pharynx and by probability of sensor stimulation for somatic system. </w:t>
      </w:r>
    </w:p>
    <w:p w14:paraId="5392371E" w14:textId="22FC1E1C" w:rsidR="00207936" w:rsidRDefault="00207936" w:rsidP="00E7603E">
      <w:pPr>
        <w:spacing w:line="360" w:lineRule="auto"/>
        <w:jc w:val="both"/>
        <w:rPr>
          <w:b/>
          <w:bCs/>
          <w:sz w:val="20"/>
          <w:szCs w:val="20"/>
        </w:rPr>
      </w:pPr>
    </w:p>
    <w:p w14:paraId="2CA36C78" w14:textId="3D1BEBF1" w:rsidR="006468B8" w:rsidRDefault="00601931" w:rsidP="00E7603E">
      <w:pPr>
        <w:spacing w:line="360" w:lineRule="auto"/>
        <w:ind w:left="720"/>
        <w:jc w:val="both"/>
        <w:rPr>
          <w:b/>
          <w:bCs/>
          <w:sz w:val="20"/>
          <w:szCs w:val="20"/>
        </w:rPr>
      </w:pPr>
      <w:r>
        <w:rPr>
          <w:b/>
          <w:bCs/>
          <w:noProof/>
          <w:sz w:val="20"/>
          <w:szCs w:val="20"/>
        </w:rPr>
        <mc:AlternateContent>
          <mc:Choice Requires="wpg">
            <w:drawing>
              <wp:anchor distT="0" distB="0" distL="114300" distR="114300" simplePos="0" relativeHeight="251675648" behindDoc="0" locked="0" layoutInCell="1" allowOverlap="1" wp14:anchorId="7337593C" wp14:editId="692915EC">
                <wp:simplePos x="0" y="0"/>
                <wp:positionH relativeFrom="column">
                  <wp:posOffset>-471948</wp:posOffset>
                </wp:positionH>
                <wp:positionV relativeFrom="paragraph">
                  <wp:posOffset>244168</wp:posOffset>
                </wp:positionV>
                <wp:extent cx="6717357" cy="2853690"/>
                <wp:effectExtent l="0" t="0" r="7620" b="3810"/>
                <wp:wrapTopAndBottom/>
                <wp:docPr id="13" name="Group 13"/>
                <wp:cNvGraphicFramePr/>
                <a:graphic xmlns:a="http://schemas.openxmlformats.org/drawingml/2006/main">
                  <a:graphicData uri="http://schemas.microsoft.com/office/word/2010/wordprocessingGroup">
                    <wpg:wgp>
                      <wpg:cNvGrpSpPr/>
                      <wpg:grpSpPr>
                        <a:xfrm>
                          <a:off x="0" y="0"/>
                          <a:ext cx="6717357" cy="2853690"/>
                          <a:chOff x="0" y="0"/>
                          <a:chExt cx="6717357" cy="2853690"/>
                        </a:xfrm>
                      </wpg:grpSpPr>
                      <pic:pic xmlns:pic="http://schemas.openxmlformats.org/drawingml/2006/picture">
                        <pic:nvPicPr>
                          <pic:cNvPr id="606101557" name="Picture 606101557"/>
                          <pic:cNvPicPr>
                            <a:picLocks noChangeAspect="1"/>
                          </pic:cNvPicPr>
                        </pic:nvPicPr>
                        <pic:blipFill rotWithShape="1">
                          <a:blip r:embed="rId73">
                            <a:extLst>
                              <a:ext uri="{28A0092B-C50C-407E-A947-70E740481C1C}">
                                <a14:useLocalDpi xmlns:a14="http://schemas.microsoft.com/office/drawing/2010/main" val="0"/>
                              </a:ext>
                            </a:extLst>
                          </a:blip>
                          <a:srcRect t="5069"/>
                          <a:stretch/>
                        </pic:blipFill>
                        <pic:spPr bwMode="auto">
                          <a:xfrm>
                            <a:off x="0" y="0"/>
                            <a:ext cx="3330575" cy="28536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06101558" name="Picture 606101558"/>
                          <pic:cNvPicPr>
                            <a:picLocks noChangeAspect="1"/>
                          </pic:cNvPicPr>
                        </pic:nvPicPr>
                        <pic:blipFill rotWithShape="1">
                          <a:blip r:embed="rId74">
                            <a:extLst>
                              <a:ext uri="{28A0092B-C50C-407E-A947-70E740481C1C}">
                                <a14:useLocalDpi xmlns:a14="http://schemas.microsoft.com/office/drawing/2010/main" val="0"/>
                              </a:ext>
                            </a:extLst>
                          </a:blip>
                          <a:srcRect t="5566"/>
                          <a:stretch/>
                        </pic:blipFill>
                        <pic:spPr bwMode="auto">
                          <a:xfrm>
                            <a:off x="3495367" y="0"/>
                            <a:ext cx="3221990" cy="274701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4E5169E" id="Group 13" o:spid="_x0000_s1026" style="position:absolute;margin-left:-37.15pt;margin-top:19.25pt;width:528.95pt;height:224.7pt;z-index:251675648" coordsize="67173,285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">
                <v:shape id="Picture 606101557" o:spid="_x0000_s1027" type="#_x0000_t75" style="position:absolute;width:33305;height:28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">
                  <v:imagedata r:id="rId75" o:title="" croptop="3322f"/>
                </v:shape>
                <v:shape id="Picture 606101558" o:spid="_x0000_s1028" type="#_x0000_t75" style="position:absolute;left:34953;width:32220;height:27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">
                  <v:imagedata r:id="rId76" o:title="" croptop="3648f"/>
                </v:shape>
                <w10:wrap type="topAndBottom"/>
              </v:group>
            </w:pict>
          </mc:Fallback>
        </mc:AlternateContent>
      </w:r>
    </w:p>
    <w:p w14:paraId="3767B07C" w14:textId="77777777" w:rsidR="00601931" w:rsidRDefault="00601931" w:rsidP="00E7603E">
      <w:pPr>
        <w:spacing w:line="360" w:lineRule="auto"/>
        <w:ind w:left="720"/>
        <w:jc w:val="both"/>
        <w:rPr>
          <w:b/>
          <w:bCs/>
          <w:sz w:val="20"/>
          <w:szCs w:val="20"/>
        </w:rPr>
      </w:pPr>
    </w:p>
    <w:p w14:paraId="2CA36C79" w14:textId="683AEB74" w:rsidR="006468B8" w:rsidRDefault="00922C1F" w:rsidP="00E7603E">
      <w:pPr>
        <w:spacing w:line="360" w:lineRule="auto"/>
        <w:ind w:left="720"/>
        <w:jc w:val="both"/>
        <w:rPr>
          <w:i/>
          <w:iCs/>
        </w:rPr>
      </w:pPr>
      <w:r>
        <w:rPr>
          <w:b/>
          <w:bCs/>
          <w:sz w:val="20"/>
          <w:szCs w:val="20"/>
        </w:rPr>
        <w:t xml:space="preserve">Figure 4. </w:t>
      </w:r>
      <w:r>
        <w:rPr>
          <w:sz w:val="20"/>
          <w:szCs w:val="20"/>
        </w:rPr>
        <w:t xml:space="preserve">Characterization of network persistence. Left, pharynx system, colour coding the percentage of sensors activated at the beginning of the simulation. Right, somatic system, colour coding the probability of sensor stimulation. </w:t>
      </w:r>
    </w:p>
    <w:p w14:paraId="2CA36C7B" w14:textId="77777777" w:rsidR="006468B8" w:rsidRDefault="006468B8" w:rsidP="00E7603E">
      <w:pPr>
        <w:spacing w:line="360" w:lineRule="auto"/>
        <w:jc w:val="both"/>
        <w:rPr>
          <w:i/>
          <w:iCs/>
        </w:rPr>
      </w:pPr>
    </w:p>
    <w:p w14:paraId="2CA36C7C" w14:textId="77777777" w:rsidR="006468B8" w:rsidRDefault="00922C1F" w:rsidP="00E7603E">
      <w:pPr>
        <w:pStyle w:val="Heading3"/>
        <w:spacing w:line="360" w:lineRule="auto"/>
        <w:jc w:val="both"/>
      </w:pPr>
      <w:bookmarkStart w:id="49" w:name="_Toc16095110"/>
      <w:r>
        <w:rPr>
          <w:i/>
          <w:iCs/>
        </w:rPr>
        <w:lastRenderedPageBreak/>
        <w:t>Minimum node activity</w:t>
      </w:r>
      <w:bookmarkEnd w:id="49"/>
    </w:p>
    <w:p w14:paraId="2CA36C7D" w14:textId="59F4BEDE" w:rsidR="006468B8" w:rsidRDefault="00922C1F" w:rsidP="00E7603E">
      <w:pPr>
        <w:spacing w:line="360" w:lineRule="auto"/>
        <w:jc w:val="both"/>
      </w:pPr>
      <w:r>
        <w:t xml:space="preserve">From now on, </w:t>
      </w:r>
      <w:r w:rsidR="00783DE1">
        <w:t>I</w:t>
      </w:r>
      <w:r>
        <w:t xml:space="preserve"> will focus on persistent simulations (i.e. simulations whose activity lasted until the end).  Minimum node activity refers to the number of potentials that the node with less activity at the end of each simulation had. This dependent variable let us control if every neuron in the network can reach threshold and be activated with specific sets of parameters. Neurons with low weights and few connections could be at risk of being unable to participate in the activity dynamics within our simulator. </w:t>
      </w:r>
      <w:r w:rsidR="00783DE1">
        <w:t>I</w:t>
      </w:r>
      <w:r>
        <w:t xml:space="preserve"> fitted a Poisson regression model to analyse dependent variable’s count data. </w:t>
      </w:r>
    </w:p>
    <w:p w14:paraId="2CA36C7E" w14:textId="20502660" w:rsidR="006468B8" w:rsidRDefault="00922C1F" w:rsidP="00E7603E">
      <w:pPr>
        <w:spacing w:line="360" w:lineRule="auto"/>
        <w:jc w:val="both"/>
      </w:pPr>
      <w:r>
        <w:t>For pharynx, the most important influence was synaptic efficacy B</w:t>
      </w:r>
      <w:r w:rsidR="00970D52">
        <w:t xml:space="preserve"> </w:t>
      </w:r>
      <w:r w:rsidR="008237AE">
        <w:t>=</w:t>
      </w:r>
      <w:r w:rsidR="00970D52">
        <w:t xml:space="preserve"> </w:t>
      </w:r>
      <w:r>
        <w:t>2.319, SD</w:t>
      </w:r>
      <w:r w:rsidR="00970D52">
        <w:t xml:space="preserve"> </w:t>
      </w:r>
      <w:r w:rsidR="008237AE">
        <w:t>=</w:t>
      </w:r>
      <w:r w:rsidR="00970D52">
        <w:t xml:space="preserve"> </w:t>
      </w:r>
      <w:r>
        <w:t>0.00499, p</w:t>
      </w:r>
      <w:r w:rsidR="00970D52">
        <w:t xml:space="preserve"> </w:t>
      </w:r>
      <w:r w:rsidR="008237AE">
        <w:t>&lt;</w:t>
      </w:r>
      <w:r w:rsidR="00970D52">
        <w:t xml:space="preserve"> </w:t>
      </w:r>
      <w:r>
        <w:t>2x10</w:t>
      </w:r>
      <w:r>
        <w:rPr>
          <w:vertAlign w:val="superscript"/>
        </w:rPr>
        <w:t>-16</w:t>
      </w:r>
      <w:r>
        <w:t>, followed by attenuation coefficient B</w:t>
      </w:r>
      <w:r w:rsidR="00970D52">
        <w:t xml:space="preserve"> </w:t>
      </w:r>
      <w:r w:rsidR="00E914BA">
        <w:t>=</w:t>
      </w:r>
      <w:r w:rsidR="00970D52">
        <w:t xml:space="preserve"> </w:t>
      </w:r>
      <w:r>
        <w:t>1.123, SD</w:t>
      </w:r>
      <w:r w:rsidR="00970D52">
        <w:t xml:space="preserve"> </w:t>
      </w:r>
      <w:r w:rsidR="00E914BA">
        <w:t>=</w:t>
      </w:r>
      <w:r w:rsidR="00970D52">
        <w:t xml:space="preserve"> </w:t>
      </w:r>
      <w:r>
        <w:t>0.0048, p</w:t>
      </w:r>
      <w:r w:rsidR="00970D52">
        <w:t xml:space="preserve"> </w:t>
      </w:r>
      <w:r w:rsidR="00E914BA">
        <w:t>&lt;</w:t>
      </w:r>
      <w:r w:rsidR="00970D52">
        <w:t xml:space="preserve"> </w:t>
      </w:r>
      <w:r>
        <w:t>2x10</w:t>
      </w:r>
      <w:r>
        <w:rPr>
          <w:vertAlign w:val="superscript"/>
        </w:rPr>
        <w:t>-16</w:t>
      </w:r>
      <w:r>
        <w:t>, random initial activity B</w:t>
      </w:r>
      <w:r w:rsidR="00970D52">
        <w:t xml:space="preserve"> </w:t>
      </w:r>
      <w:r w:rsidR="003A3A04">
        <w:t>=</w:t>
      </w:r>
      <w:r w:rsidR="00970D52">
        <w:t xml:space="preserve"> </w:t>
      </w:r>
      <w:r>
        <w:t>0.942, SD</w:t>
      </w:r>
      <w:r w:rsidR="00970D52">
        <w:t xml:space="preserve"> </w:t>
      </w:r>
      <w:r w:rsidR="003A3A04">
        <w:t>=</w:t>
      </w:r>
      <w:r w:rsidR="00970D52">
        <w:t xml:space="preserve"> </w:t>
      </w:r>
      <w:r>
        <w:t>0.0146, p</w:t>
      </w:r>
      <w:r w:rsidR="00970D52">
        <w:t xml:space="preserve"> </w:t>
      </w:r>
      <w:r w:rsidR="003A3A04">
        <w:t>&lt;</w:t>
      </w:r>
      <w:r w:rsidR="00970D52">
        <w:t xml:space="preserve"> </w:t>
      </w:r>
      <w:r>
        <w:t>2x10</w:t>
      </w:r>
      <w:r>
        <w:rPr>
          <w:vertAlign w:val="superscript"/>
        </w:rPr>
        <w:t>-16</w:t>
      </w:r>
      <w:r>
        <w:t>, and probability of sensor stimulation B</w:t>
      </w:r>
      <w:r w:rsidR="00970D52">
        <w:t xml:space="preserve"> </w:t>
      </w:r>
      <w:r w:rsidR="00504346">
        <w:t>=</w:t>
      </w:r>
      <w:r w:rsidR="00970D52">
        <w:t xml:space="preserve"> </w:t>
      </w:r>
      <w:r>
        <w:t>0.023, SD</w:t>
      </w:r>
      <w:r w:rsidR="00970D52">
        <w:t xml:space="preserve"> </w:t>
      </w:r>
      <w:r w:rsidR="00504346">
        <w:t>=</w:t>
      </w:r>
      <w:r w:rsidR="00970D52">
        <w:t xml:space="preserve"> </w:t>
      </w:r>
      <w:r>
        <w:t>0.00395, p</w:t>
      </w:r>
      <w:r w:rsidR="00970D52">
        <w:t xml:space="preserve"> </w:t>
      </w:r>
      <w:r w:rsidR="005A5789">
        <w:t>=</w:t>
      </w:r>
      <w:r w:rsidR="00970D52">
        <w:t xml:space="preserve"> </w:t>
      </w:r>
      <w:r>
        <w:t>6.06x10</w:t>
      </w:r>
      <w:r>
        <w:rPr>
          <w:vertAlign w:val="superscript"/>
        </w:rPr>
        <w:t>-9</w:t>
      </w:r>
      <w:r>
        <w:t xml:space="preserve">. </w:t>
      </w:r>
    </w:p>
    <w:p w14:paraId="2CA36C7F" w14:textId="07893EB8" w:rsidR="006468B8" w:rsidRDefault="00922C1F" w:rsidP="00E7603E">
      <w:pPr>
        <w:spacing w:line="360" w:lineRule="auto"/>
        <w:jc w:val="both"/>
      </w:pPr>
      <w:r>
        <w:t>The somatic system repeats the relative pattern as in persistence. First variable was synaptic efficacy B=9.333, SD=0.025, p&lt;2x10</w:t>
      </w:r>
      <w:r>
        <w:rPr>
          <w:vertAlign w:val="superscript"/>
        </w:rPr>
        <w:t>-16</w:t>
      </w:r>
      <w:r>
        <w:t>, followed by probability of sensor stimulation B</w:t>
      </w:r>
      <w:r w:rsidR="00970D52">
        <w:t xml:space="preserve"> </w:t>
      </w:r>
      <w:r w:rsidR="00407B35">
        <w:t>=</w:t>
      </w:r>
      <w:r w:rsidR="00970D52">
        <w:t xml:space="preserve"> </w:t>
      </w:r>
      <w:r>
        <w:t>1.46, SD</w:t>
      </w:r>
      <w:r w:rsidR="00970D52">
        <w:t xml:space="preserve"> </w:t>
      </w:r>
      <w:r w:rsidR="00407B35">
        <w:t>=</w:t>
      </w:r>
      <w:r w:rsidR="00970D52">
        <w:t xml:space="preserve"> </w:t>
      </w:r>
      <w:r>
        <w:t xml:space="preserve">0.015, </w:t>
      </w:r>
      <w:r w:rsidR="00970D52">
        <w:br/>
      </w:r>
      <w:r>
        <w:t>p</w:t>
      </w:r>
      <w:r w:rsidR="00970D52">
        <w:t xml:space="preserve"> </w:t>
      </w:r>
      <w:r w:rsidR="00407B35">
        <w:t>&lt;</w:t>
      </w:r>
      <w:r w:rsidR="00970D52">
        <w:t xml:space="preserve"> </w:t>
      </w:r>
      <w:r>
        <w:t>2x10</w:t>
      </w:r>
      <w:r>
        <w:rPr>
          <w:vertAlign w:val="superscript"/>
        </w:rPr>
        <w:t>-16</w:t>
      </w:r>
      <w:r>
        <w:t xml:space="preserve"> consistent with results in persistence, attenuation coefficient B</w:t>
      </w:r>
      <w:r w:rsidR="00970D52">
        <w:t xml:space="preserve"> </w:t>
      </w:r>
      <w:r w:rsidR="00F52820">
        <w:t>=</w:t>
      </w:r>
      <w:r w:rsidR="00970D52">
        <w:t xml:space="preserve"> </w:t>
      </w:r>
      <w:r>
        <w:t>0.725, SD</w:t>
      </w:r>
      <w:r w:rsidR="00970D52">
        <w:t xml:space="preserve"> </w:t>
      </w:r>
      <w:r w:rsidR="00F52820">
        <w:t>=</w:t>
      </w:r>
      <w:r w:rsidR="00970D52">
        <w:t xml:space="preserve"> </w:t>
      </w:r>
      <w:r>
        <w:t xml:space="preserve">0.013, </w:t>
      </w:r>
      <w:r w:rsidR="00970D52">
        <w:br/>
      </w:r>
      <w:r>
        <w:t>p</w:t>
      </w:r>
      <w:r w:rsidR="00970D52">
        <w:t xml:space="preserve"> </w:t>
      </w:r>
      <w:r w:rsidR="00F52820">
        <w:t>&lt;</w:t>
      </w:r>
      <w:r w:rsidR="00970D52">
        <w:t xml:space="preserve"> </w:t>
      </w:r>
      <w:r>
        <w:t>2x10</w:t>
      </w:r>
      <w:r>
        <w:rPr>
          <w:vertAlign w:val="superscript"/>
        </w:rPr>
        <w:t>-16</w:t>
      </w:r>
      <w:r>
        <w:t xml:space="preserve"> and random initial activation B</w:t>
      </w:r>
      <w:r w:rsidR="00970D52">
        <w:t xml:space="preserve"> </w:t>
      </w:r>
      <w:r w:rsidR="00495DCF">
        <w:t>=</w:t>
      </w:r>
      <w:r w:rsidR="00970D52">
        <w:t xml:space="preserve"> </w:t>
      </w:r>
      <w:r>
        <w:t>0.52, SD</w:t>
      </w:r>
      <w:r w:rsidR="00970D52">
        <w:t xml:space="preserve"> </w:t>
      </w:r>
      <w:r w:rsidR="00495DCF">
        <w:t>=</w:t>
      </w:r>
      <w:r w:rsidR="00970D52">
        <w:t xml:space="preserve"> </w:t>
      </w:r>
      <w:r>
        <w:t>0.021, p</w:t>
      </w:r>
      <w:r w:rsidR="00970D52">
        <w:t xml:space="preserve"> </w:t>
      </w:r>
      <w:r w:rsidR="00495DCF">
        <w:t>&lt;</w:t>
      </w:r>
      <w:r w:rsidR="00970D52">
        <w:t xml:space="preserve"> </w:t>
      </w:r>
      <w:r>
        <w:t>2x10</w:t>
      </w:r>
      <w:r>
        <w:rPr>
          <w:vertAlign w:val="superscript"/>
        </w:rPr>
        <w:t>-16</w:t>
      </w:r>
      <w:r>
        <w:t xml:space="preserve">. </w:t>
      </w:r>
    </w:p>
    <w:p w14:paraId="2FAE9E98" w14:textId="0BBCED23" w:rsidR="00A60A15" w:rsidRDefault="00A60A15" w:rsidP="00E7603E">
      <w:pPr>
        <w:spacing w:line="360" w:lineRule="auto"/>
        <w:jc w:val="both"/>
      </w:pPr>
      <w:r>
        <w:rPr>
          <w:noProof/>
        </w:rPr>
        <mc:AlternateContent>
          <mc:Choice Requires="wpg">
            <w:drawing>
              <wp:anchor distT="0" distB="0" distL="114300" distR="114300" simplePos="0" relativeHeight="251679744" behindDoc="0" locked="0" layoutInCell="1" allowOverlap="1" wp14:anchorId="384881DB" wp14:editId="0C245E7E">
                <wp:simplePos x="0" y="0"/>
                <wp:positionH relativeFrom="column">
                  <wp:posOffset>-241300</wp:posOffset>
                </wp:positionH>
                <wp:positionV relativeFrom="paragraph">
                  <wp:posOffset>525145</wp:posOffset>
                </wp:positionV>
                <wp:extent cx="6744970" cy="2936875"/>
                <wp:effectExtent l="0" t="0" r="0" b="0"/>
                <wp:wrapTopAndBottom/>
                <wp:docPr id="11" name="Group 11"/>
                <wp:cNvGraphicFramePr/>
                <a:graphic xmlns:a="http://schemas.openxmlformats.org/drawingml/2006/main">
                  <a:graphicData uri="http://schemas.microsoft.com/office/word/2010/wordprocessingGroup">
                    <wpg:wgp>
                      <wpg:cNvGrpSpPr/>
                      <wpg:grpSpPr>
                        <a:xfrm>
                          <a:off x="0" y="0"/>
                          <a:ext cx="6744970" cy="2936875"/>
                          <a:chOff x="0" y="0"/>
                          <a:chExt cx="6744970" cy="2936875"/>
                        </a:xfrm>
                      </wpg:grpSpPr>
                      <pic:pic xmlns:pic="http://schemas.openxmlformats.org/drawingml/2006/picture">
                        <pic:nvPicPr>
                          <pic:cNvPr id="606101559" name="Picture 606101559"/>
                          <pic:cNvPicPr>
                            <a:picLocks noChangeAspect="1"/>
                          </pic:cNvPicPr>
                        </pic:nvPicPr>
                        <pic:blipFill rotWithShape="1">
                          <a:blip r:embed="rId77">
                            <a:extLst>
                              <a:ext uri="{28A0092B-C50C-407E-A947-70E740481C1C}">
                                <a14:useLocalDpi xmlns:a14="http://schemas.microsoft.com/office/drawing/2010/main" val="0"/>
                              </a:ext>
                            </a:extLst>
                          </a:blip>
                          <a:srcRect t="4691"/>
                          <a:stretch/>
                        </pic:blipFill>
                        <pic:spPr bwMode="auto">
                          <a:xfrm>
                            <a:off x="0" y="0"/>
                            <a:ext cx="3380740" cy="29032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06101560" name="Picture 606101560"/>
                          <pic:cNvPicPr>
                            <a:picLocks noChangeAspect="1"/>
                          </pic:cNvPicPr>
                        </pic:nvPicPr>
                        <pic:blipFill rotWithShape="1">
                          <a:blip r:embed="rId78">
                            <a:extLst>
                              <a:ext uri="{28A0092B-C50C-407E-A947-70E740481C1C}">
                                <a14:useLocalDpi xmlns:a14="http://schemas.microsoft.com/office/drawing/2010/main" val="0"/>
                              </a:ext>
                            </a:extLst>
                          </a:blip>
                          <a:srcRect t="5101"/>
                          <a:stretch/>
                        </pic:blipFill>
                        <pic:spPr bwMode="auto">
                          <a:xfrm>
                            <a:off x="3429000" y="101600"/>
                            <a:ext cx="3315970" cy="283527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50B49A7" id="Group 11" o:spid="_x0000_s1026" style="position:absolute;margin-left:-19pt;margin-top:41.35pt;width:531.1pt;height:231.25pt;z-index:251679744" coordsize="67449,293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">
                <v:shape id="Picture 606101559" o:spid="_x0000_s1027" type="#_x0000_t75" style="position:absolute;width:33807;height:290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">
                  <v:imagedata r:id="rId80" o:title="" croptop="3074f"/>
                </v:shape>
                <v:shape id="Picture 606101560" o:spid="_x0000_s1028" type="#_x0000_t75" style="position:absolute;left:34290;top:1016;width:33159;height:28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">
                  <v:imagedata r:id="rId81" o:title="" croptop="3343f"/>
                </v:shape>
                <w10:wrap type="topAndBottom"/>
              </v:group>
            </w:pict>
          </mc:Fallback>
        </mc:AlternateContent>
      </w:r>
    </w:p>
    <w:p w14:paraId="7DBABB36" w14:textId="3568ACE0" w:rsidR="00A60A15" w:rsidRDefault="00A60A15" w:rsidP="00E7603E">
      <w:pPr>
        <w:spacing w:line="360" w:lineRule="auto"/>
        <w:jc w:val="both"/>
      </w:pPr>
    </w:p>
    <w:p w14:paraId="7328B712" w14:textId="77777777" w:rsidR="00A60A15" w:rsidRDefault="00A60A15" w:rsidP="00A60A15">
      <w:pPr>
        <w:spacing w:line="360" w:lineRule="auto"/>
        <w:ind w:left="720"/>
        <w:jc w:val="both"/>
        <w:rPr>
          <w:sz w:val="20"/>
          <w:szCs w:val="20"/>
        </w:rPr>
      </w:pPr>
      <w:r>
        <w:rPr>
          <w:b/>
          <w:bCs/>
          <w:sz w:val="20"/>
          <w:szCs w:val="20"/>
        </w:rPr>
        <w:t xml:space="preserve">Figure 5. </w:t>
      </w:r>
      <w:r>
        <w:rPr>
          <w:sz w:val="20"/>
          <w:szCs w:val="20"/>
        </w:rPr>
        <w:t>Minimum node activity characterization. Each dot as a simulation and Poisson’s regression curves fitted to the data. Colour coding attenuation coefficient.</w:t>
      </w:r>
    </w:p>
    <w:p w14:paraId="2CA36C84" w14:textId="68646E54" w:rsidR="006468B8" w:rsidRPr="00790851" w:rsidRDefault="00922C1F" w:rsidP="00E7603E">
      <w:pPr>
        <w:spacing w:line="360" w:lineRule="auto"/>
        <w:jc w:val="both"/>
      </w:pPr>
      <w:r>
        <w:lastRenderedPageBreak/>
        <w:t>As minimum node activity explores the activity of less connected neurons, these results suggest that attenuation coefficient has relative relevant impact on less connected neurons’ reactivation in subsequent cycles. It is synaptic efficacy parameter what determines if an isolated neuron will be able to have a potential or not (</w:t>
      </w:r>
      <w:r>
        <w:rPr>
          <w:i/>
          <w:iCs/>
        </w:rPr>
        <w:t>c</w:t>
      </w:r>
      <w:r>
        <w:t xml:space="preserve"> &gt; 0.4 in Pharynx, </w:t>
      </w:r>
      <w:r>
        <w:rPr>
          <w:i/>
          <w:iCs/>
        </w:rPr>
        <w:t xml:space="preserve">c </w:t>
      </w:r>
      <w:r>
        <w:t xml:space="preserve">&gt; 0.3 in somatic) but once over this threshold attenuation coefficient will determine the amount of activation for those cells. When simulating activity for further analysis, </w:t>
      </w:r>
      <w:r w:rsidR="00783DE1">
        <w:t>I</w:t>
      </w:r>
      <w:r>
        <w:t xml:space="preserve"> chose synaptic coefficient values over those values (c</w:t>
      </w:r>
      <w:r w:rsidR="00970D52">
        <w:t xml:space="preserve"> </w:t>
      </w:r>
      <w:r w:rsidR="00B4059B">
        <w:t>=</w:t>
      </w:r>
      <w:r w:rsidR="00970D52">
        <w:t xml:space="preserve"> </w:t>
      </w:r>
      <w:r>
        <w:t>0.5 in pharynx, c</w:t>
      </w:r>
      <w:r w:rsidR="00970D52">
        <w:t xml:space="preserve"> </w:t>
      </w:r>
      <w:r w:rsidR="00B4059B">
        <w:t>=</w:t>
      </w:r>
      <w:r w:rsidR="00970D52">
        <w:t xml:space="preserve"> </w:t>
      </w:r>
      <w:r>
        <w:t xml:space="preserve">0.38 in somatic system). </w:t>
      </w:r>
    </w:p>
    <w:p w14:paraId="2CA36C85" w14:textId="77777777" w:rsidR="006468B8" w:rsidRDefault="006468B8" w:rsidP="00E7603E">
      <w:pPr>
        <w:spacing w:line="360" w:lineRule="auto"/>
        <w:jc w:val="both"/>
        <w:rPr>
          <w:i/>
          <w:iCs/>
        </w:rPr>
      </w:pPr>
    </w:p>
    <w:p w14:paraId="2CA36C86" w14:textId="77777777" w:rsidR="006468B8" w:rsidRDefault="00922C1F" w:rsidP="00E7603E">
      <w:pPr>
        <w:pStyle w:val="Heading3"/>
        <w:spacing w:line="360" w:lineRule="auto"/>
        <w:jc w:val="both"/>
        <w:rPr>
          <w:i/>
          <w:iCs/>
        </w:rPr>
      </w:pPr>
      <w:bookmarkStart w:id="50" w:name="_Toc16095111"/>
      <w:r>
        <w:rPr>
          <w:i/>
          <w:iCs/>
        </w:rPr>
        <w:t>Attenuated potentials</w:t>
      </w:r>
      <w:bookmarkEnd w:id="50"/>
    </w:p>
    <w:p w14:paraId="2CA36C87" w14:textId="6A670771" w:rsidR="006468B8" w:rsidRDefault="00922C1F" w:rsidP="00E7603E">
      <w:pPr>
        <w:spacing w:line="360" w:lineRule="auto"/>
        <w:jc w:val="both"/>
      </w:pPr>
      <w:r>
        <w:t xml:space="preserve">This refers to the number of activations occurred during attenuation period (i.e. period of 4 timesteps after a neuron has been activated). As a neuron is consecutively activated its inputs will be reduced in intensity being multiplied by </w:t>
      </w:r>
      <w:proofErr w:type="spellStart"/>
      <w:r w:rsidRPr="00A277A4">
        <w:rPr>
          <w:i/>
        </w:rPr>
        <w:t>att</w:t>
      </w:r>
      <w:proofErr w:type="spellEnd"/>
      <w:r>
        <w:t xml:space="preserve"> for electrical synapses and by </w:t>
      </w:r>
      <w:proofErr w:type="spellStart"/>
      <w:r w:rsidRPr="00A277A4">
        <w:rPr>
          <w:i/>
        </w:rPr>
        <w:t>att</w:t>
      </w:r>
      <w:r w:rsidRPr="00A277A4">
        <w:rPr>
          <w:i/>
          <w:vertAlign w:val="superscript"/>
        </w:rPr>
        <w:t>ca</w:t>
      </w:r>
      <w:proofErr w:type="spellEnd"/>
      <w:r>
        <w:t xml:space="preserve"> for chemical synapses, where “</w:t>
      </w:r>
      <w:proofErr w:type="spellStart"/>
      <w:r w:rsidRPr="00A277A4">
        <w:rPr>
          <w:i/>
        </w:rPr>
        <w:t>att</w:t>
      </w:r>
      <w:proofErr w:type="spellEnd"/>
      <w:r>
        <w:t xml:space="preserve">” is a parameter between 0 and 1 and </w:t>
      </w:r>
      <w:r w:rsidR="00353667">
        <w:t>“ca</w:t>
      </w:r>
      <w:r>
        <w:t xml:space="preserve">” refers to number of consecutive activations. This structure allows the network to control its activity </w:t>
      </w:r>
      <w:r w:rsidR="00970D52">
        <w:t>(</w:t>
      </w:r>
      <w:r w:rsidR="00D15DC0">
        <w:t xml:space="preserve">homeostatic </w:t>
      </w:r>
      <w:r w:rsidR="00521412">
        <w:t>adaptation</w:t>
      </w:r>
      <w:r w:rsidR="00970D52">
        <w:t>)</w:t>
      </w:r>
      <w:r>
        <w:t xml:space="preserve"> when it is overactivated. </w:t>
      </w:r>
      <w:r w:rsidR="00783DE1">
        <w:t>I</w:t>
      </w:r>
      <w:r>
        <w:t xml:space="preserve"> wanted to know what variables influence this phenomenon and what is the proportion of attenuated spikes as a function of those variables. Does that proportion plateau with some combination of parameters? Is there a minimum of attenuation coefficient to allow neurons to fire consecutively?</w:t>
      </w:r>
    </w:p>
    <w:p w14:paraId="2CA36C88" w14:textId="005FF000" w:rsidR="006468B8" w:rsidRDefault="00922C1F" w:rsidP="00E7603E">
      <w:pPr>
        <w:spacing w:line="360" w:lineRule="auto"/>
        <w:jc w:val="both"/>
      </w:pPr>
      <w:r>
        <w:t>This variable was mainly predicted by attenuation coefficient B</w:t>
      </w:r>
      <w:r w:rsidR="00970D52">
        <w:t xml:space="preserve"> </w:t>
      </w:r>
      <w:r w:rsidR="009E3560">
        <w:t>=</w:t>
      </w:r>
      <w:r w:rsidR="00970D52">
        <w:t xml:space="preserve"> </w:t>
      </w:r>
      <w:r>
        <w:t>3.149, SD</w:t>
      </w:r>
      <w:r w:rsidR="00970D52">
        <w:t xml:space="preserve"> </w:t>
      </w:r>
      <w:r w:rsidR="009E3560">
        <w:t>=</w:t>
      </w:r>
      <w:r w:rsidR="00970D52">
        <w:t xml:space="preserve"> </w:t>
      </w:r>
      <w:r>
        <w:t>0.0016, p</w:t>
      </w:r>
      <w:r w:rsidR="00970D52">
        <w:t xml:space="preserve"> </w:t>
      </w:r>
      <w:r w:rsidR="009E3560">
        <w:t>&lt;</w:t>
      </w:r>
      <w:r w:rsidR="00970D52">
        <w:t xml:space="preserve"> </w:t>
      </w:r>
      <w:r>
        <w:t>2x10</w:t>
      </w:r>
      <w:r>
        <w:rPr>
          <w:vertAlign w:val="superscript"/>
        </w:rPr>
        <w:t>-16</w:t>
      </w:r>
      <w:r>
        <w:t xml:space="preserve"> (pharynx), B</w:t>
      </w:r>
      <w:r w:rsidR="00970D52">
        <w:t xml:space="preserve"> </w:t>
      </w:r>
      <w:r w:rsidR="00F236C8">
        <w:t>=</w:t>
      </w:r>
      <w:r w:rsidR="00970D52">
        <w:t xml:space="preserve"> </w:t>
      </w:r>
      <w:r>
        <w:t>3.61, SD</w:t>
      </w:r>
      <w:r w:rsidR="00970D52">
        <w:t xml:space="preserve"> </w:t>
      </w:r>
      <w:r w:rsidR="00F236C8">
        <w:t>=</w:t>
      </w:r>
      <w:r w:rsidR="00970D52">
        <w:t xml:space="preserve"> </w:t>
      </w:r>
      <w:r>
        <w:t>0.0006, p</w:t>
      </w:r>
      <w:r w:rsidR="00970D52">
        <w:t xml:space="preserve"> </w:t>
      </w:r>
      <w:r w:rsidR="00F236C8">
        <w:t>&lt;</w:t>
      </w:r>
      <w:r w:rsidR="00970D52">
        <w:t xml:space="preserve"> </w:t>
      </w:r>
      <w:r>
        <w:t>2x10</w:t>
      </w:r>
      <w:r>
        <w:rPr>
          <w:vertAlign w:val="superscript"/>
        </w:rPr>
        <w:t>-16</w:t>
      </w:r>
      <w:r>
        <w:t xml:space="preserve"> (somatic) and synaptic efficacy B</w:t>
      </w:r>
      <w:r w:rsidR="00970D52">
        <w:t xml:space="preserve"> </w:t>
      </w:r>
      <w:r w:rsidR="00015A81">
        <w:t>=</w:t>
      </w:r>
      <w:r w:rsidR="00970D52">
        <w:t xml:space="preserve"> </w:t>
      </w:r>
      <w:r>
        <w:t>1.596, SD</w:t>
      </w:r>
      <w:r w:rsidR="00970D52">
        <w:t xml:space="preserve"> </w:t>
      </w:r>
      <w:r w:rsidR="00015A81">
        <w:t>=</w:t>
      </w:r>
      <w:r w:rsidR="00970D52">
        <w:t xml:space="preserve"> </w:t>
      </w:r>
      <w:r>
        <w:t>0.002, p</w:t>
      </w:r>
      <w:r w:rsidR="00970D52">
        <w:t xml:space="preserve"> </w:t>
      </w:r>
      <w:r w:rsidR="00015A81">
        <w:t>&lt;</w:t>
      </w:r>
      <w:r w:rsidR="00970D52">
        <w:t xml:space="preserve"> </w:t>
      </w:r>
      <w:r>
        <w:t>2x10</w:t>
      </w:r>
      <w:r>
        <w:rPr>
          <w:vertAlign w:val="superscript"/>
        </w:rPr>
        <w:t>-16</w:t>
      </w:r>
      <w:r>
        <w:t xml:space="preserve"> (pharynx), B</w:t>
      </w:r>
      <w:r w:rsidR="00970D52">
        <w:t xml:space="preserve"> </w:t>
      </w:r>
      <w:r w:rsidR="00015A81">
        <w:t>=</w:t>
      </w:r>
      <w:r w:rsidR="00970D52">
        <w:t xml:space="preserve"> </w:t>
      </w:r>
      <w:r>
        <w:t>3.85, SD</w:t>
      </w:r>
      <w:r w:rsidR="00970D52">
        <w:t xml:space="preserve"> </w:t>
      </w:r>
      <w:r w:rsidR="00015A81">
        <w:t>=</w:t>
      </w:r>
      <w:r w:rsidR="00970D52">
        <w:t xml:space="preserve"> </w:t>
      </w:r>
      <w:r>
        <w:t>0.0012, p</w:t>
      </w:r>
      <w:r w:rsidR="00970D52">
        <w:t xml:space="preserve"> </w:t>
      </w:r>
      <w:r w:rsidR="00015A81">
        <w:t>&lt;</w:t>
      </w:r>
      <w:r w:rsidR="00970D52">
        <w:t xml:space="preserve"> </w:t>
      </w:r>
      <w:r>
        <w:t>2x10</w:t>
      </w:r>
      <w:r>
        <w:rPr>
          <w:vertAlign w:val="superscript"/>
        </w:rPr>
        <w:t>-16</w:t>
      </w:r>
      <w:r>
        <w:t xml:space="preserve"> (somatic). Random initial activation B</w:t>
      </w:r>
      <w:r w:rsidR="00970D52">
        <w:t xml:space="preserve"> </w:t>
      </w:r>
      <w:r>
        <w:t>= -0.13, SD</w:t>
      </w:r>
      <w:r w:rsidR="00970D52">
        <w:t xml:space="preserve"> </w:t>
      </w:r>
      <w:r w:rsidR="00255317">
        <w:t>=</w:t>
      </w:r>
      <w:r w:rsidR="00970D52">
        <w:t xml:space="preserve"> </w:t>
      </w:r>
      <w:r>
        <w:t xml:space="preserve">0.006, </w:t>
      </w:r>
      <w:r w:rsidR="00970D52">
        <w:br/>
      </w:r>
      <w:r>
        <w:t>p</w:t>
      </w:r>
      <w:r w:rsidR="00970D52">
        <w:t xml:space="preserve"> </w:t>
      </w:r>
      <w:r w:rsidR="00255317">
        <w:t>&lt;</w:t>
      </w:r>
      <w:r w:rsidR="00970D52">
        <w:t xml:space="preserve"> </w:t>
      </w:r>
      <w:r>
        <w:t>2x10</w:t>
      </w:r>
      <w:r>
        <w:rPr>
          <w:vertAlign w:val="superscript"/>
        </w:rPr>
        <w:t>-16</w:t>
      </w:r>
      <w:r>
        <w:t xml:space="preserve"> (pharynx), B</w:t>
      </w:r>
      <w:r w:rsidR="00970D52">
        <w:t xml:space="preserve"> </w:t>
      </w:r>
      <w:r>
        <w:t>= -0.33, SD</w:t>
      </w:r>
      <w:r w:rsidR="00970D52">
        <w:t xml:space="preserve"> </w:t>
      </w:r>
      <w:r w:rsidR="00255317">
        <w:t>=</w:t>
      </w:r>
      <w:r w:rsidR="00970D52">
        <w:t xml:space="preserve"> </w:t>
      </w:r>
      <w:r>
        <w:t>0.001, p</w:t>
      </w:r>
      <w:r w:rsidR="00970D52">
        <w:t xml:space="preserve"> </w:t>
      </w:r>
      <w:r w:rsidR="00255317">
        <w:t>&lt;</w:t>
      </w:r>
      <w:r w:rsidR="00970D52">
        <w:t xml:space="preserve"> </w:t>
      </w:r>
      <w:r>
        <w:t>2x10</w:t>
      </w:r>
      <w:r>
        <w:rPr>
          <w:vertAlign w:val="superscript"/>
        </w:rPr>
        <w:t>-16</w:t>
      </w:r>
      <w:r>
        <w:t xml:space="preserve"> (somatic)  and probability of sensor stimulation coefficient B</w:t>
      </w:r>
      <w:r w:rsidR="00970D52">
        <w:t xml:space="preserve"> </w:t>
      </w:r>
      <w:r w:rsidR="0054138D">
        <w:t>=</w:t>
      </w:r>
      <w:r w:rsidR="00970D52">
        <w:t xml:space="preserve"> </w:t>
      </w:r>
      <w:r>
        <w:t>0.09, SD</w:t>
      </w:r>
      <w:r w:rsidR="00970D52">
        <w:t xml:space="preserve"> </w:t>
      </w:r>
      <w:r w:rsidR="0054138D">
        <w:t>=</w:t>
      </w:r>
      <w:r w:rsidR="00970D52">
        <w:t xml:space="preserve"> </w:t>
      </w:r>
      <w:r>
        <w:t>0.0016, p</w:t>
      </w:r>
      <w:r w:rsidR="00970D52">
        <w:t xml:space="preserve"> </w:t>
      </w:r>
      <w:r w:rsidR="0054138D">
        <w:t>&lt;</w:t>
      </w:r>
      <w:r w:rsidR="00970D52">
        <w:t xml:space="preserve"> </w:t>
      </w:r>
      <w:r>
        <w:t>2x10</w:t>
      </w:r>
      <w:r>
        <w:rPr>
          <w:vertAlign w:val="superscript"/>
        </w:rPr>
        <w:t>-16</w:t>
      </w:r>
      <w:r>
        <w:t xml:space="preserve"> (pharynx), B</w:t>
      </w:r>
      <w:r w:rsidR="00970D52">
        <w:t xml:space="preserve"> </w:t>
      </w:r>
      <w:r>
        <w:t>= -0.02, SD</w:t>
      </w:r>
      <w:r w:rsidR="00970D52">
        <w:t xml:space="preserve"> </w:t>
      </w:r>
      <w:r w:rsidR="00255317">
        <w:t>=</w:t>
      </w:r>
      <w:r w:rsidR="00970D52">
        <w:t xml:space="preserve"> </w:t>
      </w:r>
      <w:r>
        <w:t>0.0007, p</w:t>
      </w:r>
      <w:r w:rsidR="00970D52">
        <w:t xml:space="preserve"> </w:t>
      </w:r>
      <w:r w:rsidR="00255317">
        <w:t>&lt;</w:t>
      </w:r>
      <w:r w:rsidR="00970D52">
        <w:t xml:space="preserve"> </w:t>
      </w:r>
      <w:r>
        <w:t>2x10</w:t>
      </w:r>
      <w:r>
        <w:rPr>
          <w:vertAlign w:val="superscript"/>
        </w:rPr>
        <w:t>-16</w:t>
      </w:r>
      <w:r>
        <w:t xml:space="preserve"> (somatic) showed small effect sizes. </w:t>
      </w:r>
    </w:p>
    <w:p w14:paraId="2CA36C89" w14:textId="77777777" w:rsidR="006468B8" w:rsidRDefault="00922C1F" w:rsidP="00E7603E">
      <w:pPr>
        <w:spacing w:line="360" w:lineRule="auto"/>
        <w:jc w:val="both"/>
      </w:pPr>
      <w:r>
        <w:t xml:space="preserve">Figure 6 shows how high attenuation coefficient and high synaptic efficacy parameters raise over 90% the proportion of attenuated potentials in a simulation. This means almost every activated neuron will re-activate cyclically. This combination would generate static network activity patterns repeated cyclically over the whole simulation where every neuron is activated at the same cycle point. It is a situation to avoid for further Granger Causality analysis as richness in network activity will impact the richness of connectivity predictions. </w:t>
      </w:r>
    </w:p>
    <w:p w14:paraId="4D42064F" w14:textId="77777777" w:rsidR="00617F42" w:rsidRDefault="009C482A" w:rsidP="00E7603E">
      <w:pPr>
        <w:spacing w:line="360" w:lineRule="auto"/>
        <w:jc w:val="both"/>
      </w:pPr>
      <w:r>
        <w:rPr>
          <w:i/>
          <w:iCs/>
          <w:noProof/>
        </w:rPr>
        <w:lastRenderedPageBreak/>
        <w:drawing>
          <wp:anchor distT="0" distB="0" distL="114300" distR="114300" simplePos="0" relativeHeight="251682816" behindDoc="0" locked="0" layoutInCell="1" allowOverlap="1" wp14:anchorId="78F8E355" wp14:editId="6A49B22E">
            <wp:simplePos x="0" y="0"/>
            <wp:positionH relativeFrom="column">
              <wp:posOffset>3114675</wp:posOffset>
            </wp:positionH>
            <wp:positionV relativeFrom="paragraph">
              <wp:posOffset>400685</wp:posOffset>
            </wp:positionV>
            <wp:extent cx="3256915" cy="2762885"/>
            <wp:effectExtent l="0" t="0" r="635" b="0"/>
            <wp:wrapTopAndBottom/>
            <wp:docPr id="606101562" name="Picture 606101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2">
                      <a:extLst>
                        <a:ext uri="{28A0092B-C50C-407E-A947-70E740481C1C}">
                          <a14:useLocalDpi xmlns:a14="http://schemas.microsoft.com/office/drawing/2010/main" val="0"/>
                        </a:ext>
                      </a:extLst>
                    </a:blip>
                    <a:srcRect t="5843"/>
                    <a:stretch/>
                  </pic:blipFill>
                  <pic:spPr bwMode="auto">
                    <a:xfrm>
                      <a:off x="0" y="0"/>
                      <a:ext cx="3256915" cy="27628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B2E2A">
        <w:rPr>
          <w:i/>
          <w:iCs/>
          <w:noProof/>
        </w:rPr>
        <w:drawing>
          <wp:anchor distT="0" distB="0" distL="114300" distR="114300" simplePos="0" relativeHeight="251681792" behindDoc="0" locked="0" layoutInCell="1" allowOverlap="1" wp14:anchorId="5A17A260" wp14:editId="28458792">
            <wp:simplePos x="0" y="0"/>
            <wp:positionH relativeFrom="column">
              <wp:posOffset>-419100</wp:posOffset>
            </wp:positionH>
            <wp:positionV relativeFrom="paragraph">
              <wp:posOffset>314325</wp:posOffset>
            </wp:positionV>
            <wp:extent cx="3391535" cy="2912745"/>
            <wp:effectExtent l="0" t="0" r="0" b="1905"/>
            <wp:wrapTopAndBottom/>
            <wp:docPr id="606101561" name="Picture 606101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83">
                      <a:extLst>
                        <a:ext uri="{28A0092B-C50C-407E-A947-70E740481C1C}">
                          <a14:useLocalDpi xmlns:a14="http://schemas.microsoft.com/office/drawing/2010/main" val="0"/>
                        </a:ext>
                      </a:extLst>
                    </a:blip>
                    <a:srcRect t="4676"/>
                    <a:stretch/>
                  </pic:blipFill>
                  <pic:spPr bwMode="auto">
                    <a:xfrm>
                      <a:off x="0" y="0"/>
                      <a:ext cx="3391535" cy="29127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CA36C8B" w14:textId="77777777" w:rsidR="006468B8" w:rsidRDefault="00922C1F" w:rsidP="00E7603E">
      <w:pPr>
        <w:spacing w:line="360" w:lineRule="auto"/>
        <w:jc w:val="both"/>
        <w:rPr>
          <w:i/>
          <w:iCs/>
        </w:rPr>
      </w:pPr>
      <w:r>
        <w:rPr>
          <w:i/>
          <w:iCs/>
        </w:rPr>
        <w:t xml:space="preserve">   </w:t>
      </w:r>
    </w:p>
    <w:p w14:paraId="2CA36C8C" w14:textId="77777777" w:rsidR="006468B8" w:rsidRDefault="00922C1F" w:rsidP="00E7603E">
      <w:pPr>
        <w:spacing w:line="360" w:lineRule="auto"/>
        <w:ind w:left="720"/>
        <w:jc w:val="both"/>
        <w:rPr>
          <w:sz w:val="20"/>
          <w:szCs w:val="20"/>
        </w:rPr>
      </w:pPr>
      <w:r>
        <w:rPr>
          <w:b/>
          <w:bCs/>
          <w:sz w:val="20"/>
          <w:szCs w:val="20"/>
        </w:rPr>
        <w:t xml:space="preserve">Figure 6. </w:t>
      </w:r>
      <w:r>
        <w:rPr>
          <w:sz w:val="20"/>
          <w:szCs w:val="20"/>
        </w:rPr>
        <w:t xml:space="preserve">Attenuated potentials. Each dot as a simulation and Poisson’s curves fitted. Colour coded by synaptic efficacy. </w:t>
      </w:r>
    </w:p>
    <w:p w14:paraId="2CA36C8D" w14:textId="37FE28C4" w:rsidR="006468B8" w:rsidRDefault="006468B8" w:rsidP="00E7603E">
      <w:pPr>
        <w:spacing w:line="360" w:lineRule="auto"/>
        <w:jc w:val="both"/>
        <w:rPr>
          <w:i/>
          <w:iCs/>
        </w:rPr>
      </w:pPr>
    </w:p>
    <w:p w14:paraId="2C6EC7CA" w14:textId="77777777" w:rsidR="00790851" w:rsidRDefault="00790851" w:rsidP="00E7603E">
      <w:pPr>
        <w:spacing w:line="360" w:lineRule="auto"/>
        <w:jc w:val="both"/>
        <w:rPr>
          <w:i/>
          <w:iCs/>
        </w:rPr>
      </w:pPr>
    </w:p>
    <w:p w14:paraId="2CA36C8E" w14:textId="77777777" w:rsidR="006468B8" w:rsidRDefault="00922C1F" w:rsidP="00E7603E">
      <w:pPr>
        <w:pStyle w:val="Heading3"/>
        <w:spacing w:line="360" w:lineRule="auto"/>
        <w:jc w:val="both"/>
        <w:rPr>
          <w:i/>
          <w:iCs/>
        </w:rPr>
      </w:pPr>
      <w:bookmarkStart w:id="51" w:name="_Toc16095112"/>
      <w:r>
        <w:rPr>
          <w:i/>
          <w:iCs/>
        </w:rPr>
        <w:t>Sensory stimulation</w:t>
      </w:r>
      <w:bookmarkEnd w:id="51"/>
    </w:p>
    <w:p w14:paraId="2CA36C8F" w14:textId="3C0A00B7" w:rsidR="006468B8" w:rsidRDefault="00922C1F" w:rsidP="00E7603E">
      <w:pPr>
        <w:spacing w:line="360" w:lineRule="auto"/>
        <w:jc w:val="both"/>
      </w:pPr>
      <w:r>
        <w:t xml:space="preserve">This variable is fully controlled by </w:t>
      </w:r>
      <w:proofErr w:type="spellStart"/>
      <w:r>
        <w:rPr>
          <w:i/>
          <w:iCs/>
        </w:rPr>
        <w:t>Psens</w:t>
      </w:r>
      <w:proofErr w:type="spellEnd"/>
      <w:r>
        <w:rPr>
          <w:i/>
          <w:iCs/>
        </w:rPr>
        <w:t xml:space="preserve"> </w:t>
      </w:r>
      <w:r>
        <w:t xml:space="preserve">parameter in our algorithm. It calculates random activation for sensors during a simulation, </w:t>
      </w:r>
      <w:r w:rsidR="005D7C9C">
        <w:t>compartmentalize</w:t>
      </w:r>
      <w:r w:rsidR="00970D52">
        <w:t>s</w:t>
      </w:r>
      <w:r>
        <w:t xml:space="preserve"> cells into sensor type groups and cell location subgroups (Fig. 7). This way, we achieve a more coherent sensory stimulation with several sensors of the same type in the same location being activated at the same time. This algorithm is executed each 4 timesteps with </w:t>
      </w:r>
      <w:proofErr w:type="spellStart"/>
      <w:r>
        <w:rPr>
          <w:i/>
          <w:iCs/>
        </w:rPr>
        <w:t>Psens</w:t>
      </w:r>
      <w:proofErr w:type="spellEnd"/>
      <w:r>
        <w:t xml:space="preserve"> probability. Once the algorithm is executed it gives a probability P</w:t>
      </w:r>
      <w:r w:rsidR="00E1122F">
        <w:t xml:space="preserve"> </w:t>
      </w:r>
      <w:r w:rsidR="005D7C9C">
        <w:t>=</w:t>
      </w:r>
      <w:r w:rsidR="00E1122F">
        <w:t xml:space="preserve"> </w:t>
      </w:r>
      <w:r>
        <w:t>0.3 in pharynx and P</w:t>
      </w:r>
      <w:r w:rsidR="00E1122F">
        <w:t xml:space="preserve"> </w:t>
      </w:r>
      <w:r w:rsidR="0065025F">
        <w:t>=</w:t>
      </w:r>
      <w:r w:rsidR="00E1122F">
        <w:t xml:space="preserve"> </w:t>
      </w:r>
      <w:r>
        <w:t>0.4 in somatic to each sensor type group, P</w:t>
      </w:r>
      <w:r w:rsidR="00E1122F">
        <w:t xml:space="preserve"> </w:t>
      </w:r>
      <w:r w:rsidR="005D7C9C">
        <w:t>=</w:t>
      </w:r>
      <w:r w:rsidR="00E1122F">
        <w:t xml:space="preserve"> </w:t>
      </w:r>
      <w:r>
        <w:t>0.6 to each location subgroup and P</w:t>
      </w:r>
      <w:r w:rsidR="00E1122F">
        <w:t xml:space="preserve"> </w:t>
      </w:r>
      <w:r w:rsidR="005D7C9C">
        <w:t>=</w:t>
      </w:r>
      <w:r w:rsidR="00E1122F">
        <w:t xml:space="preserve"> </w:t>
      </w:r>
      <w:r>
        <w:t xml:space="preserve">0.8 to each neuron. </w:t>
      </w:r>
      <w:r w:rsidR="00783DE1">
        <w:t>I</w:t>
      </w:r>
      <w:r>
        <w:t xml:space="preserve"> want</w:t>
      </w:r>
      <w:r w:rsidR="00783DE1">
        <w:t>ed</w:t>
      </w:r>
      <w:r>
        <w:t xml:space="preserve"> to know how </w:t>
      </w:r>
      <w:proofErr w:type="spellStart"/>
      <w:r>
        <w:rPr>
          <w:i/>
          <w:iCs/>
        </w:rPr>
        <w:t>Psens</w:t>
      </w:r>
      <w:proofErr w:type="spellEnd"/>
      <w:r>
        <w:t xml:space="preserve"> parameter affects the number of groups, subgroups and neurons eventually being stimulated. </w:t>
      </w:r>
    </w:p>
    <w:p w14:paraId="79E209EC" w14:textId="62F8921B" w:rsidR="00BA1C8C" w:rsidRDefault="00BA1C8C" w:rsidP="00E7603E">
      <w:pPr>
        <w:spacing w:line="360" w:lineRule="auto"/>
        <w:jc w:val="both"/>
      </w:pPr>
      <w:r>
        <w:t xml:space="preserve">The number of times the algorithm is executed in a simulation depends directly on </w:t>
      </w:r>
      <w:proofErr w:type="spellStart"/>
      <w:r>
        <w:rPr>
          <w:i/>
          <w:iCs/>
        </w:rPr>
        <w:t>Psens</w:t>
      </w:r>
      <w:proofErr w:type="spellEnd"/>
      <w:r>
        <w:t xml:space="preserve"> value for both pharyngeal and somatic systems: NE = </w:t>
      </w:r>
      <w:proofErr w:type="spellStart"/>
      <w:r>
        <w:rPr>
          <w:i/>
          <w:iCs/>
        </w:rPr>
        <w:t>Psens</w:t>
      </w:r>
      <w:proofErr w:type="spellEnd"/>
      <w:r>
        <w:t xml:space="preserve"> x timesteps/4 = </w:t>
      </w:r>
      <w:proofErr w:type="spellStart"/>
      <w:r>
        <w:rPr>
          <w:i/>
          <w:iCs/>
        </w:rPr>
        <w:t>Psens</w:t>
      </w:r>
      <w:proofErr w:type="spellEnd"/>
      <w:r>
        <w:t xml:space="preserve"> x Cycles, where NE stands for number of executions. The average number of groups, subgroups and neurons activated per simulation are shown </w:t>
      </w:r>
      <w:r>
        <w:lastRenderedPageBreak/>
        <w:t xml:space="preserve">in figure 8A (pharynx) and figure 8B (somatic). The raising averages from group to neurons with the same </w:t>
      </w:r>
      <w:proofErr w:type="spellStart"/>
      <w:r>
        <w:rPr>
          <w:i/>
          <w:iCs/>
        </w:rPr>
        <w:t>Psens</w:t>
      </w:r>
      <w:proofErr w:type="spellEnd"/>
      <w:r>
        <w:rPr>
          <w:i/>
          <w:iCs/>
        </w:rPr>
        <w:t xml:space="preserve"> </w:t>
      </w:r>
      <w:r>
        <w:t xml:space="preserve">shows that the algorithm is capable of stimulation compartmentalization, giving a more coherent sensory input to the network. </w:t>
      </w:r>
    </w:p>
    <w:p w14:paraId="2CA36C91" w14:textId="750A108A" w:rsidR="006468B8" w:rsidRDefault="00F7030C" w:rsidP="00BA1C8C">
      <w:pPr>
        <w:spacing w:line="360" w:lineRule="auto"/>
        <w:ind w:left="720"/>
        <w:jc w:val="both"/>
        <w:rPr>
          <w:sz w:val="20"/>
          <w:szCs w:val="20"/>
        </w:rPr>
      </w:pPr>
      <w:r>
        <w:rPr>
          <w:noProof/>
        </w:rPr>
        <w:drawing>
          <wp:anchor distT="0" distB="0" distL="114300" distR="114300" simplePos="0" relativeHeight="251684864" behindDoc="0" locked="0" layoutInCell="1" allowOverlap="1" wp14:anchorId="4683485A" wp14:editId="0E6EC55B">
            <wp:simplePos x="0" y="0"/>
            <wp:positionH relativeFrom="margin">
              <wp:posOffset>478155</wp:posOffset>
            </wp:positionH>
            <wp:positionV relativeFrom="paragraph">
              <wp:posOffset>0</wp:posOffset>
            </wp:positionV>
            <wp:extent cx="5231130" cy="3225165"/>
            <wp:effectExtent l="0" t="0" r="7620" b="0"/>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4">
                      <a:extLst>
                        <a:ext uri="{28A0092B-C50C-407E-A947-70E740481C1C}">
                          <a14:useLocalDpi xmlns:a14="http://schemas.microsoft.com/office/drawing/2010/main" val="0"/>
                        </a:ext>
                      </a:extLst>
                    </a:blip>
                    <a:srcRect l="3770" t="11707"/>
                    <a:stretch/>
                  </pic:blipFill>
                  <pic:spPr bwMode="auto">
                    <a:xfrm>
                      <a:off x="0" y="0"/>
                      <a:ext cx="5231130" cy="32251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22C1F">
        <w:rPr>
          <w:b/>
          <w:bCs/>
          <w:sz w:val="20"/>
          <w:szCs w:val="20"/>
        </w:rPr>
        <w:t>Figure 7</w:t>
      </w:r>
      <w:r w:rsidR="00922C1F">
        <w:rPr>
          <w:sz w:val="20"/>
          <w:szCs w:val="20"/>
        </w:rPr>
        <w:t xml:space="preserve">. Sensor type groups, location subgroups and nodes implemented in the simulator. In </w:t>
      </w:r>
      <w:proofErr w:type="spellStart"/>
      <w:r w:rsidR="00922C1F">
        <w:rPr>
          <w:sz w:val="20"/>
          <w:szCs w:val="20"/>
        </w:rPr>
        <w:t>Networkx</w:t>
      </w:r>
      <w:proofErr w:type="spellEnd"/>
      <w:r w:rsidR="00922C1F">
        <w:rPr>
          <w:sz w:val="20"/>
          <w:szCs w:val="20"/>
        </w:rPr>
        <w:t xml:space="preserve"> module cells are named with numbers as shown. </w:t>
      </w:r>
    </w:p>
    <w:p w14:paraId="1E296C34" w14:textId="77777777" w:rsidR="00BA1C8C" w:rsidRDefault="00BA1C8C" w:rsidP="00BA1C8C">
      <w:pPr>
        <w:spacing w:line="360" w:lineRule="auto"/>
        <w:ind w:left="720"/>
        <w:jc w:val="both"/>
        <w:rPr>
          <w:sz w:val="20"/>
          <w:szCs w:val="20"/>
        </w:rPr>
      </w:pPr>
    </w:p>
    <w:p w14:paraId="4AF9107A" w14:textId="1386676D" w:rsidR="008D30C9" w:rsidRDefault="00BA1C8C" w:rsidP="00E7603E">
      <w:pPr>
        <w:spacing w:line="360" w:lineRule="auto"/>
        <w:jc w:val="both"/>
      </w:pPr>
      <w:r>
        <w:rPr>
          <w:noProof/>
        </w:rPr>
        <mc:AlternateContent>
          <mc:Choice Requires="wpg">
            <w:drawing>
              <wp:anchor distT="0" distB="0" distL="114300" distR="114300" simplePos="0" relativeHeight="251686912" behindDoc="0" locked="0" layoutInCell="1" allowOverlap="1" wp14:anchorId="4FFA03D7" wp14:editId="4A95FB51">
                <wp:simplePos x="0" y="0"/>
                <wp:positionH relativeFrom="margin">
                  <wp:align>center</wp:align>
                </wp:positionH>
                <wp:positionV relativeFrom="paragraph">
                  <wp:posOffset>188595</wp:posOffset>
                </wp:positionV>
                <wp:extent cx="6216650" cy="2571750"/>
                <wp:effectExtent l="0" t="0" r="0" b="0"/>
                <wp:wrapSquare wrapText="bothSides"/>
                <wp:docPr id="105" name="Group 105"/>
                <wp:cNvGraphicFramePr/>
                <a:graphic xmlns:a="http://schemas.openxmlformats.org/drawingml/2006/main">
                  <a:graphicData uri="http://schemas.microsoft.com/office/word/2010/wordprocessingGroup">
                    <wpg:wgp>
                      <wpg:cNvGrpSpPr/>
                      <wpg:grpSpPr>
                        <a:xfrm>
                          <a:off x="0" y="0"/>
                          <a:ext cx="6216650" cy="2571750"/>
                          <a:chOff x="0" y="0"/>
                          <a:chExt cx="6216650" cy="2571750"/>
                        </a:xfrm>
                      </wpg:grpSpPr>
                      <pic:pic xmlns:pic="http://schemas.openxmlformats.org/drawingml/2006/picture">
                        <pic:nvPicPr>
                          <pic:cNvPr id="106" name="Picture 106"/>
                          <pic:cNvPicPr>
                            <a:picLocks noChangeAspect="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4362450" y="0"/>
                            <a:ext cx="1854200" cy="2546350"/>
                          </a:xfrm>
                          <a:prstGeom prst="rect">
                            <a:avLst/>
                          </a:prstGeom>
                          <a:noFill/>
                          <a:ln>
                            <a:noFill/>
                          </a:ln>
                        </pic:spPr>
                      </pic:pic>
                      <pic:pic xmlns:pic="http://schemas.openxmlformats.org/drawingml/2006/picture">
                        <pic:nvPicPr>
                          <pic:cNvPr id="107" name="Picture 107"/>
                          <pic:cNvPicPr>
                            <a:picLocks noChangeAspect="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2324100" y="0"/>
                            <a:ext cx="1841500" cy="2527935"/>
                          </a:xfrm>
                          <a:prstGeom prst="rect">
                            <a:avLst/>
                          </a:prstGeom>
                          <a:noFill/>
                          <a:ln>
                            <a:noFill/>
                          </a:ln>
                        </pic:spPr>
                      </pic:pic>
                      <pic:pic xmlns:pic="http://schemas.openxmlformats.org/drawingml/2006/picture">
                        <pic:nvPicPr>
                          <pic:cNvPr id="108" name="Picture 108"/>
                          <pic:cNvPicPr>
                            <a:picLocks noChangeAspect="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273050" y="0"/>
                            <a:ext cx="1873250" cy="2571750"/>
                          </a:xfrm>
                          <a:prstGeom prst="rect">
                            <a:avLst/>
                          </a:prstGeom>
                          <a:noFill/>
                          <a:ln>
                            <a:noFill/>
                          </a:ln>
                        </pic:spPr>
                      </pic:pic>
                      <wps:wsp>
                        <wps:cNvPr id="109" name="Text Box 109"/>
                        <wps:cNvSpPr txBox="1"/>
                        <wps:spPr>
                          <a:xfrm>
                            <a:off x="0" y="12700"/>
                            <a:ext cx="271145" cy="417195"/>
                          </a:xfrm>
                          <a:prstGeom prst="rect">
                            <a:avLst/>
                          </a:prstGeom>
                          <a:noFill/>
                          <a:ln>
                            <a:noFill/>
                          </a:ln>
                        </wps:spPr>
                        <wps:txbx>
                          <w:txbxContent>
                            <w:p w14:paraId="5B453B60" w14:textId="77777777" w:rsidR="00046E8E" w:rsidRPr="008D4F1C" w:rsidRDefault="00046E8E" w:rsidP="008D4F1C">
                              <w:pPr>
                                <w:jc w:val="center"/>
                                <w:rPr>
                                  <w:color w:val="000000" w:themeColor="text1"/>
                                  <w:sz w:val="24"/>
                                  <w:szCs w:val="24"/>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D4F1C">
                                <w:rPr>
                                  <w:color w:val="000000" w:themeColor="text1"/>
                                  <w:sz w:val="24"/>
                                  <w:szCs w:val="24"/>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wgp>
                  </a:graphicData>
                </a:graphic>
              </wp:anchor>
            </w:drawing>
          </mc:Choice>
          <mc:Fallback>
            <w:pict>
              <v:group w14:anchorId="4FFA03D7" id="Group 105" o:spid="_x0000_s1071" style="position:absolute;left:0;text-align:left;margin-left:0;margin-top:14.85pt;width:489.5pt;height:202.5pt;z-index:251686912;mso-position-horizontal:center;mso-position-horizontal-relative:margin" coordsize="62166,257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">
                <v:shape id="Picture 106" o:spid="_x0000_s1072" type="#_x0000_t75" style="position:absolute;left:43624;width:18542;height:25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">
                  <v:imagedata r:id="rId88" o:title=""/>
                </v:shape>
                <v:shape id="Picture 107" o:spid="_x0000_s1073" type="#_x0000_t75" style="position:absolute;left:23241;width:18415;height:25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">
                  <v:imagedata r:id="rId89" o:title=""/>
                </v:shape>
                <v:shape id="Picture 108" o:spid="_x0000_s1074" type="#_x0000_t75" style="position:absolute;left:2730;width:18733;height:25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">
                  <v:imagedata r:id="rId90" o:title=""/>
                </v:shape>
                <v:shape id="Text Box 109" o:spid="_x0000_s1075" type="#_x0000_t202" style="position:absolute;top:127;width:2711;height:417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" filled="f" stroked="f">
                  <v:textbox style="mso-fit-shape-to-text:t">
                    <w:txbxContent>
                      <w:p w14:paraId="5B453B60" w14:textId="77777777" w:rsidR="00046E8E" w:rsidRPr="008D4F1C" w:rsidRDefault="00046E8E" w:rsidP="008D4F1C">
                        <w:pPr>
                          <w:jc w:val="center"/>
                          <w:rPr>
                            <w:color w:val="000000" w:themeColor="text1"/>
                            <w:sz w:val="24"/>
                            <w:szCs w:val="24"/>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D4F1C">
                          <w:rPr>
                            <w:color w:val="000000" w:themeColor="text1"/>
                            <w:sz w:val="24"/>
                            <w:szCs w:val="24"/>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10:wrap type="square" anchorx="margin"/>
              </v:group>
            </w:pict>
          </mc:Fallback>
        </mc:AlternateContent>
      </w:r>
    </w:p>
    <w:p w14:paraId="2CA36C94" w14:textId="793B7FCB" w:rsidR="006468B8" w:rsidRDefault="00922C1F" w:rsidP="00E7603E">
      <w:pPr>
        <w:spacing w:line="360" w:lineRule="auto"/>
        <w:ind w:left="720"/>
        <w:jc w:val="both"/>
        <w:rPr>
          <w:sz w:val="20"/>
          <w:szCs w:val="20"/>
        </w:rPr>
      </w:pPr>
      <w:r>
        <w:rPr>
          <w:b/>
          <w:bCs/>
          <w:sz w:val="20"/>
          <w:szCs w:val="20"/>
        </w:rPr>
        <w:t xml:space="preserve">Figure 8a. </w:t>
      </w:r>
      <w:r>
        <w:rPr>
          <w:sz w:val="20"/>
          <w:szCs w:val="20"/>
        </w:rPr>
        <w:t>Number of cell type groups, location subgroups and cells activated per simulation in Pharyngeal system.</w:t>
      </w:r>
    </w:p>
    <w:p w14:paraId="2CA36C96" w14:textId="7C09A87A" w:rsidR="006468B8" w:rsidRDefault="008D30C9" w:rsidP="00687238">
      <w:pPr>
        <w:spacing w:line="360" w:lineRule="auto"/>
        <w:ind w:left="720"/>
        <w:jc w:val="both"/>
        <w:rPr>
          <w:sz w:val="20"/>
          <w:szCs w:val="20"/>
        </w:rPr>
      </w:pPr>
      <w:r>
        <w:rPr>
          <w:noProof/>
        </w:rPr>
        <w:lastRenderedPageBreak/>
        <mc:AlternateContent>
          <mc:Choice Requires="wpg">
            <w:drawing>
              <wp:anchor distT="0" distB="0" distL="114300" distR="114300" simplePos="0" relativeHeight="251688960" behindDoc="0" locked="0" layoutInCell="1" allowOverlap="1" wp14:anchorId="34BAEEE2" wp14:editId="76D7224C">
                <wp:simplePos x="0" y="0"/>
                <wp:positionH relativeFrom="margin">
                  <wp:align>center</wp:align>
                </wp:positionH>
                <wp:positionV relativeFrom="paragraph">
                  <wp:posOffset>13335</wp:posOffset>
                </wp:positionV>
                <wp:extent cx="6485890" cy="2603500"/>
                <wp:effectExtent l="0" t="0" r="0" b="6350"/>
                <wp:wrapSquare wrapText="bothSides"/>
                <wp:docPr id="110" name="Group 110"/>
                <wp:cNvGraphicFramePr/>
                <a:graphic xmlns:a="http://schemas.openxmlformats.org/drawingml/2006/main">
                  <a:graphicData uri="http://schemas.microsoft.com/office/word/2010/wordprocessingGroup">
                    <wpg:wgp>
                      <wpg:cNvGrpSpPr/>
                      <wpg:grpSpPr>
                        <a:xfrm>
                          <a:off x="0" y="0"/>
                          <a:ext cx="6485890" cy="2603500"/>
                          <a:chOff x="0" y="0"/>
                          <a:chExt cx="6485890" cy="2603500"/>
                        </a:xfrm>
                      </wpg:grpSpPr>
                      <pic:pic xmlns:pic="http://schemas.openxmlformats.org/drawingml/2006/picture">
                        <pic:nvPicPr>
                          <pic:cNvPr id="111" name="Picture 111"/>
                          <pic:cNvPicPr>
                            <a:picLocks noChangeAspect="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381000" y="133350"/>
                            <a:ext cx="1829435" cy="2413000"/>
                          </a:xfrm>
                          <a:prstGeom prst="rect">
                            <a:avLst/>
                          </a:prstGeom>
                          <a:noFill/>
                          <a:ln>
                            <a:noFill/>
                          </a:ln>
                        </pic:spPr>
                      </pic:pic>
                      <pic:pic xmlns:pic="http://schemas.openxmlformats.org/drawingml/2006/picture">
                        <pic:nvPicPr>
                          <pic:cNvPr id="112" name="Picture 112"/>
                          <pic:cNvPicPr>
                            <a:picLocks noChangeAspect="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2451100" y="120650"/>
                            <a:ext cx="1881505" cy="2482850"/>
                          </a:xfrm>
                          <a:prstGeom prst="rect">
                            <a:avLst/>
                          </a:prstGeom>
                          <a:noFill/>
                          <a:ln>
                            <a:noFill/>
                          </a:ln>
                        </pic:spPr>
                      </pic:pic>
                      <pic:pic xmlns:pic="http://schemas.openxmlformats.org/drawingml/2006/picture">
                        <pic:nvPicPr>
                          <pic:cNvPr id="113" name="Picture 113"/>
                          <pic:cNvPicPr>
                            <a:picLocks noChangeAspect="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4603750" y="114300"/>
                            <a:ext cx="1882140" cy="2482850"/>
                          </a:xfrm>
                          <a:prstGeom prst="rect">
                            <a:avLst/>
                          </a:prstGeom>
                          <a:noFill/>
                          <a:ln>
                            <a:noFill/>
                          </a:ln>
                        </pic:spPr>
                      </pic:pic>
                      <wps:wsp>
                        <wps:cNvPr id="114" name="Text Box 114"/>
                        <wps:cNvSpPr txBox="1"/>
                        <wps:spPr>
                          <a:xfrm>
                            <a:off x="0" y="0"/>
                            <a:ext cx="273050" cy="360045"/>
                          </a:xfrm>
                          <a:prstGeom prst="rect">
                            <a:avLst/>
                          </a:prstGeom>
                          <a:noFill/>
                          <a:ln>
                            <a:noFill/>
                          </a:ln>
                        </wps:spPr>
                        <wps:txbx>
                          <w:txbxContent>
                            <w:p w14:paraId="4B5C9243" w14:textId="77777777" w:rsidR="00046E8E" w:rsidRPr="008D4F1C" w:rsidRDefault="00046E8E" w:rsidP="008D4F1C">
                              <w:pPr>
                                <w:jc w:val="center"/>
                                <w:rPr>
                                  <w:color w:val="000000" w:themeColor="text1"/>
                                  <w:sz w:val="24"/>
                                  <w:szCs w:val="24"/>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24"/>
                                  <w:szCs w:val="24"/>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4BAEEE2" id="Group 110" o:spid="_x0000_s1076" style="position:absolute;left:0;text-align:left;margin-left:0;margin-top:1.05pt;width:510.7pt;height:205pt;z-index:251688960;mso-position-horizontal:center;mso-position-horizontal-relative:margin" coordsize="64858,260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">
                <v:shape id="Picture 111" o:spid="_x0000_s1077" type="#_x0000_t75" style="position:absolute;left:3810;top:1333;width:18294;height:241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">
                  <v:imagedata r:id="rId94" o:title=""/>
                </v:shape>
                <v:shape id="Picture 112" o:spid="_x0000_s1078" type="#_x0000_t75" style="position:absolute;left:24511;top:1206;width:18815;height:248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">
                  <v:imagedata r:id="rId95" o:title=""/>
                </v:shape>
                <v:shape id="Picture 113" o:spid="_x0000_s1079" type="#_x0000_t75" style="position:absolute;left:46037;top:1143;width:18821;height:24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">
                  <v:imagedata r:id="rId96" o:title=""/>
                </v:shape>
                <v:shape id="Text Box 114" o:spid="_x0000_s1080" type="#_x0000_t202" style="position:absolute;width:2730;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" filled="f" stroked="f">
                  <v:textbox>
                    <w:txbxContent>
                      <w:p w14:paraId="4B5C9243" w14:textId="77777777" w:rsidR="00046E8E" w:rsidRPr="008D4F1C" w:rsidRDefault="00046E8E" w:rsidP="008D4F1C">
                        <w:pPr>
                          <w:jc w:val="center"/>
                          <w:rPr>
                            <w:color w:val="000000" w:themeColor="text1"/>
                            <w:sz w:val="24"/>
                            <w:szCs w:val="24"/>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24"/>
                            <w:szCs w:val="24"/>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10:wrap type="square" anchorx="margin"/>
              </v:group>
            </w:pict>
          </mc:Fallback>
        </mc:AlternateContent>
      </w:r>
      <w:r w:rsidR="00922C1F">
        <w:rPr>
          <w:b/>
          <w:bCs/>
          <w:sz w:val="20"/>
          <w:szCs w:val="20"/>
        </w:rPr>
        <w:t xml:space="preserve">Figure 8b. </w:t>
      </w:r>
      <w:r w:rsidR="00922C1F">
        <w:rPr>
          <w:sz w:val="20"/>
          <w:szCs w:val="20"/>
        </w:rPr>
        <w:t>Number of cell type groups, location subgroups and cells activated per simulation in Somatic system.</w:t>
      </w:r>
    </w:p>
    <w:p w14:paraId="2CA36C97" w14:textId="77777777" w:rsidR="006468B8" w:rsidRDefault="006468B8" w:rsidP="00E7603E">
      <w:pPr>
        <w:spacing w:line="360" w:lineRule="auto"/>
        <w:jc w:val="both"/>
      </w:pPr>
    </w:p>
    <w:p w14:paraId="7A6D91B1" w14:textId="2E3D8C6C" w:rsidR="00D0302E" w:rsidRPr="00687238" w:rsidRDefault="00783DE1" w:rsidP="00E7603E">
      <w:pPr>
        <w:spacing w:line="360" w:lineRule="auto"/>
        <w:jc w:val="both"/>
      </w:pPr>
      <w:r>
        <w:t>I</w:t>
      </w:r>
      <w:r w:rsidR="00922C1F">
        <w:t xml:space="preserve"> used all this </w:t>
      </w:r>
      <w:r w:rsidR="008C4B43">
        <w:t>characterization</w:t>
      </w:r>
      <w:r w:rsidR="00922C1F">
        <w:t xml:space="preserve"> to choose a set of parameters that allow us to obtain a rich pattern of </w:t>
      </w:r>
      <w:r w:rsidR="008C4B43">
        <w:t>activity</w:t>
      </w:r>
      <w:r w:rsidR="00922C1F">
        <w:t xml:space="preserve"> dynamics. As stated in methodology, for pharynx </w:t>
      </w:r>
      <w:r>
        <w:t>I</w:t>
      </w:r>
      <w:r w:rsidR="00922C1F">
        <w:t xml:space="preserve"> used</w:t>
      </w:r>
      <w:r w:rsidR="00922C1F">
        <w:rPr>
          <w:iCs/>
        </w:rPr>
        <w:t xml:space="preserve"> </w:t>
      </w:r>
      <w:r w:rsidR="00922C1F">
        <w:rPr>
          <w:i/>
        </w:rPr>
        <w:t>RI</w:t>
      </w:r>
      <w:r w:rsidR="00922C1F">
        <w:rPr>
          <w:iCs/>
        </w:rPr>
        <w:t xml:space="preserve"> = 0.4, </w:t>
      </w:r>
      <w:r w:rsidR="00922C1F">
        <w:rPr>
          <w:i/>
        </w:rPr>
        <w:t>c</w:t>
      </w:r>
      <w:r w:rsidR="00922C1F">
        <w:rPr>
          <w:iCs/>
        </w:rPr>
        <w:t xml:space="preserve"> = 0.5, </w:t>
      </w:r>
      <w:proofErr w:type="spellStart"/>
      <w:r w:rsidR="00922C1F">
        <w:rPr>
          <w:i/>
        </w:rPr>
        <w:t>att</w:t>
      </w:r>
      <w:proofErr w:type="spellEnd"/>
      <w:r w:rsidR="00922C1F">
        <w:rPr>
          <w:iCs/>
        </w:rPr>
        <w:t xml:space="preserve"> = 0.5, </w:t>
      </w:r>
      <w:proofErr w:type="spellStart"/>
      <w:r w:rsidR="00922C1F">
        <w:rPr>
          <w:i/>
        </w:rPr>
        <w:t>Psens</w:t>
      </w:r>
      <w:proofErr w:type="spellEnd"/>
      <w:r w:rsidR="00922C1F">
        <w:rPr>
          <w:iCs/>
        </w:rPr>
        <w:t xml:space="preserve"> = 0.5, and for somatic, </w:t>
      </w:r>
      <w:r w:rsidR="00922C1F">
        <w:rPr>
          <w:i/>
        </w:rPr>
        <w:t>RI</w:t>
      </w:r>
      <w:r w:rsidR="00922C1F">
        <w:rPr>
          <w:iCs/>
        </w:rPr>
        <w:t xml:space="preserve"> = 0.4, </w:t>
      </w:r>
      <w:r w:rsidR="00922C1F">
        <w:rPr>
          <w:i/>
        </w:rPr>
        <w:t xml:space="preserve">c </w:t>
      </w:r>
      <w:r w:rsidR="00922C1F">
        <w:rPr>
          <w:iCs/>
        </w:rPr>
        <w:t xml:space="preserve">= 0.38, </w:t>
      </w:r>
      <w:proofErr w:type="spellStart"/>
      <w:r w:rsidR="00922C1F">
        <w:rPr>
          <w:i/>
        </w:rPr>
        <w:t>att</w:t>
      </w:r>
      <w:proofErr w:type="spellEnd"/>
      <w:r w:rsidR="00922C1F">
        <w:rPr>
          <w:iCs/>
        </w:rPr>
        <w:t xml:space="preserve"> = 0.3, </w:t>
      </w:r>
      <w:proofErr w:type="spellStart"/>
      <w:r w:rsidR="00922C1F">
        <w:rPr>
          <w:i/>
        </w:rPr>
        <w:t>Psens</w:t>
      </w:r>
      <w:proofErr w:type="spellEnd"/>
      <w:r w:rsidR="00922C1F">
        <w:rPr>
          <w:iCs/>
        </w:rPr>
        <w:t xml:space="preserve"> = 0.5.</w:t>
      </w:r>
    </w:p>
    <w:p w14:paraId="2365268F" w14:textId="77777777" w:rsidR="008A75DA" w:rsidRDefault="008A75DA" w:rsidP="00E7603E">
      <w:pPr>
        <w:pStyle w:val="Heading2"/>
        <w:spacing w:line="360" w:lineRule="auto"/>
        <w:jc w:val="both"/>
        <w:rPr>
          <w:i/>
          <w:iCs/>
        </w:rPr>
      </w:pPr>
    </w:p>
    <w:p w14:paraId="2CA36C9B" w14:textId="5D7317CE" w:rsidR="006468B8" w:rsidRDefault="00922C1F" w:rsidP="00E7603E">
      <w:pPr>
        <w:pStyle w:val="Heading2"/>
        <w:spacing w:line="360" w:lineRule="auto"/>
        <w:jc w:val="both"/>
        <w:rPr>
          <w:i/>
          <w:iCs/>
        </w:rPr>
      </w:pPr>
      <w:bookmarkStart w:id="52" w:name="_Toc16095113"/>
      <w:r>
        <w:rPr>
          <w:i/>
          <w:iCs/>
        </w:rPr>
        <w:t>Granger Causality analysis</w:t>
      </w:r>
      <w:bookmarkEnd w:id="52"/>
    </w:p>
    <w:p w14:paraId="2CA36C9C" w14:textId="2D16B4FD" w:rsidR="006468B8" w:rsidRDefault="00922C1F" w:rsidP="00E7603E">
      <w:pPr>
        <w:spacing w:line="360" w:lineRule="auto"/>
        <w:jc w:val="both"/>
      </w:pPr>
      <w:r>
        <w:t xml:space="preserve">After gathering activity </w:t>
      </w:r>
      <w:r w:rsidR="002066A4">
        <w:t xml:space="preserve">– </w:t>
      </w:r>
      <w:r w:rsidR="002066A4">
        <w:rPr>
          <w:b/>
          <w:bCs/>
        </w:rPr>
        <w:t xml:space="preserve">fourth aim </w:t>
      </w:r>
      <w:r w:rsidR="002066A4">
        <w:t xml:space="preserve">- </w:t>
      </w:r>
      <w:r>
        <w:t xml:space="preserve">and applying Granger Causality analysis the first phenomenon </w:t>
      </w:r>
      <w:r w:rsidR="00783DE1">
        <w:t>I</w:t>
      </w:r>
      <w:r>
        <w:t xml:space="preserve"> noticed in our results were strong anticorrelations for neural self-connections consistent through pharyngeal and somatic systems (Fig. 9). </w:t>
      </w:r>
      <w:r w:rsidR="00783DE1">
        <w:t>I</w:t>
      </w:r>
      <w:r>
        <w:t xml:space="preserve"> explain this first, because </w:t>
      </w:r>
      <w:r w:rsidR="00783DE1">
        <w:t>I</w:t>
      </w:r>
      <w:r>
        <w:t xml:space="preserve"> consider it not directly informative and a source of error for further analysis, so </w:t>
      </w:r>
      <w:r w:rsidR="00783DE1">
        <w:t>I</w:t>
      </w:r>
      <w:r>
        <w:t xml:space="preserve"> decided to exclude self-connectivity from the analysis. </w:t>
      </w:r>
    </w:p>
    <w:p w14:paraId="473C907F" w14:textId="77777777" w:rsidR="008A75DA" w:rsidRDefault="00922C1F" w:rsidP="008A75DA">
      <w:pPr>
        <w:spacing w:line="360" w:lineRule="auto"/>
        <w:jc w:val="both"/>
      </w:pPr>
      <w:r>
        <w:t xml:space="preserve">This result could be due to an interaction between our models, implementing absolute refractory period, and Granger Causality analysis’ pipelines considering for every prediction the timestep before the predicted potential. On the other hand, attenuation period could also be supporting this phenomenon as the consecutive activation of a chemical synapse in our model suffer a </w:t>
      </w:r>
      <w:bookmarkStart w:id="53" w:name="_GoBack"/>
      <w:bookmarkEnd w:id="53"/>
      <w:r>
        <w:t xml:space="preserve">process of </w:t>
      </w:r>
      <w:r w:rsidR="00D15DC0">
        <w:t xml:space="preserve">homeostatic </w:t>
      </w:r>
      <w:r w:rsidR="00521412">
        <w:t>adaptation</w:t>
      </w:r>
      <w:r>
        <w:t>.</w:t>
      </w:r>
      <w:r w:rsidR="008A75DA">
        <w:t xml:space="preserve">  This means for self-connections that the more consecutive activations they have the less probability to activate again, contributing to the anticorrelation observed. </w:t>
      </w:r>
    </w:p>
    <w:p w14:paraId="52783353" w14:textId="77777777" w:rsidR="00601931" w:rsidRDefault="00601931" w:rsidP="008A75DA">
      <w:pPr>
        <w:spacing w:line="360" w:lineRule="auto"/>
        <w:ind w:left="720"/>
        <w:jc w:val="both"/>
        <w:rPr>
          <w:b/>
          <w:bCs/>
          <w:noProof/>
          <w:sz w:val="20"/>
          <w:szCs w:val="20"/>
        </w:rPr>
      </w:pPr>
    </w:p>
    <w:p w14:paraId="3FA12D8C" w14:textId="77777777" w:rsidR="00601931" w:rsidRDefault="00601931" w:rsidP="008A75DA">
      <w:pPr>
        <w:spacing w:line="360" w:lineRule="auto"/>
        <w:ind w:left="720"/>
        <w:jc w:val="both"/>
        <w:rPr>
          <w:b/>
          <w:bCs/>
          <w:noProof/>
          <w:sz w:val="20"/>
          <w:szCs w:val="20"/>
        </w:rPr>
      </w:pPr>
    </w:p>
    <w:p w14:paraId="049D6776" w14:textId="77777777" w:rsidR="00601931" w:rsidRDefault="00601931" w:rsidP="008A75DA">
      <w:pPr>
        <w:spacing w:line="360" w:lineRule="auto"/>
        <w:ind w:left="720"/>
        <w:jc w:val="both"/>
        <w:rPr>
          <w:b/>
          <w:bCs/>
          <w:noProof/>
          <w:sz w:val="20"/>
          <w:szCs w:val="20"/>
        </w:rPr>
      </w:pPr>
    </w:p>
    <w:p w14:paraId="152A9CBD" w14:textId="2596BA9D" w:rsidR="00D0302E" w:rsidRDefault="008A75DA" w:rsidP="008A75DA">
      <w:pPr>
        <w:spacing w:line="360" w:lineRule="auto"/>
        <w:ind w:left="720"/>
        <w:jc w:val="both"/>
        <w:rPr>
          <w:sz w:val="20"/>
          <w:szCs w:val="20"/>
        </w:rPr>
      </w:pPr>
      <w:r>
        <w:rPr>
          <w:b/>
          <w:bCs/>
          <w:noProof/>
          <w:sz w:val="20"/>
          <w:szCs w:val="20"/>
        </w:rPr>
        <mc:AlternateContent>
          <mc:Choice Requires="wpg">
            <w:drawing>
              <wp:anchor distT="0" distB="0" distL="114300" distR="114300" simplePos="0" relativeHeight="251693056" behindDoc="0" locked="0" layoutInCell="1" allowOverlap="1" wp14:anchorId="687A769E" wp14:editId="364BAF94">
                <wp:simplePos x="0" y="0"/>
                <wp:positionH relativeFrom="margin">
                  <wp:posOffset>-543560</wp:posOffset>
                </wp:positionH>
                <wp:positionV relativeFrom="paragraph">
                  <wp:posOffset>0</wp:posOffset>
                </wp:positionV>
                <wp:extent cx="7182485" cy="3136265"/>
                <wp:effectExtent l="0" t="0" r="0" b="6985"/>
                <wp:wrapTopAndBottom/>
                <wp:docPr id="12" name="Group 12"/>
                <wp:cNvGraphicFramePr/>
                <a:graphic xmlns:a="http://schemas.openxmlformats.org/drawingml/2006/main">
                  <a:graphicData uri="http://schemas.microsoft.com/office/word/2010/wordprocessingGroup">
                    <wpg:wgp>
                      <wpg:cNvGrpSpPr/>
                      <wpg:grpSpPr>
                        <a:xfrm>
                          <a:off x="0" y="0"/>
                          <a:ext cx="7182485" cy="3136265"/>
                          <a:chOff x="0" y="0"/>
                          <a:chExt cx="7182485" cy="3136265"/>
                        </a:xfrm>
                      </wpg:grpSpPr>
                      <pic:pic xmlns:pic="http://schemas.openxmlformats.org/drawingml/2006/picture">
                        <pic:nvPicPr>
                          <pic:cNvPr id="606101563" name="Picture 606101563"/>
                          <pic:cNvPicPr>
                            <a:picLocks noChangeAspect="1"/>
                          </pic:cNvPicPr>
                        </pic:nvPicPr>
                        <pic:blipFill rotWithShape="1">
                          <a:blip r:embed="rId97">
                            <a:extLst>
                              <a:ext uri="{28A0092B-C50C-407E-A947-70E740481C1C}">
                                <a14:useLocalDpi xmlns:a14="http://schemas.microsoft.com/office/drawing/2010/main" val="0"/>
                              </a:ext>
                            </a:extLst>
                          </a:blip>
                          <a:srcRect t="7667"/>
                          <a:stretch/>
                        </pic:blipFill>
                        <pic:spPr bwMode="auto">
                          <a:xfrm>
                            <a:off x="0" y="317500"/>
                            <a:ext cx="3348355" cy="281686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06101564" name="Picture 606101564"/>
                          <pic:cNvPicPr>
                            <a:picLocks noChangeAspect="1"/>
                          </pic:cNvPicPr>
                        </pic:nvPicPr>
                        <pic:blipFill rotWithShape="1">
                          <a:blip r:embed="rId98">
                            <a:extLst>
                              <a:ext uri="{28A0092B-C50C-407E-A947-70E740481C1C}">
                                <a14:useLocalDpi xmlns:a14="http://schemas.microsoft.com/office/drawing/2010/main" val="0"/>
                              </a:ext>
                            </a:extLst>
                          </a:blip>
                          <a:srcRect t="5145"/>
                          <a:stretch/>
                        </pic:blipFill>
                        <pic:spPr bwMode="auto">
                          <a:xfrm>
                            <a:off x="3416300" y="0"/>
                            <a:ext cx="3766185" cy="313626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70907BE6" id="Group 12" o:spid="_x0000_s1026" style="position:absolute;margin-left:-42.8pt;margin-top:0;width:565.55pt;height:246.95pt;z-index:251693056;mso-position-horizontal-relative:margin" coordsize="71824,313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">
                <v:shape id="Picture 606101563" o:spid="_x0000_s1027" type="#_x0000_t75" style="position:absolute;top:3175;width:33483;height:281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">
                  <v:imagedata r:id="rId99" o:title="" croptop="5025f"/>
                </v:shape>
                <v:shape id="Picture 606101564" o:spid="_x0000_s1028" type="#_x0000_t75" style="position:absolute;left:34163;width:37661;height:31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">
                  <v:imagedata r:id="rId100" o:title="" croptop="3372f"/>
                </v:shape>
                <w10:wrap type="topAndBottom" anchorx="margin"/>
              </v:group>
            </w:pict>
          </mc:Fallback>
        </mc:AlternateContent>
      </w:r>
      <w:r w:rsidR="00922C1F">
        <w:rPr>
          <w:b/>
          <w:bCs/>
          <w:sz w:val="20"/>
          <w:szCs w:val="20"/>
        </w:rPr>
        <w:t>Figure 9.</w:t>
      </w:r>
      <w:r w:rsidR="00922C1F">
        <w:rPr>
          <w:sz w:val="20"/>
          <w:szCs w:val="20"/>
        </w:rPr>
        <w:t xml:space="preserve"> Pharyngeal (left) and Somatic (right) original functional connectivity matrices showing strong anticorrelation in self connections. </w:t>
      </w:r>
    </w:p>
    <w:p w14:paraId="07339430" w14:textId="1EE7D64D" w:rsidR="008A75DA" w:rsidRDefault="008A75DA" w:rsidP="008A75DA">
      <w:pPr>
        <w:spacing w:line="360" w:lineRule="auto"/>
        <w:ind w:left="720"/>
        <w:jc w:val="both"/>
        <w:rPr>
          <w:sz w:val="20"/>
          <w:szCs w:val="20"/>
        </w:rPr>
      </w:pPr>
    </w:p>
    <w:p w14:paraId="22F81788" w14:textId="59A189C6" w:rsidR="00D0302E" w:rsidRDefault="00685EAC" w:rsidP="008A75DA">
      <w:pPr>
        <w:spacing w:line="360" w:lineRule="auto"/>
        <w:jc w:val="both"/>
      </w:pPr>
      <w:r w:rsidRPr="00685EAC">
        <w:t xml:space="preserve">Therefore, </w:t>
      </w:r>
      <w:r w:rsidR="00783DE1">
        <w:t>I</w:t>
      </w:r>
      <w:r w:rsidRPr="00685EAC">
        <w:t xml:space="preserve"> will focus below on between neurons connectivity.</w:t>
      </w:r>
    </w:p>
    <w:p w14:paraId="54CDD69E" w14:textId="4780BF6E" w:rsidR="008A75DA" w:rsidRDefault="008A75DA" w:rsidP="008A75DA">
      <w:pPr>
        <w:spacing w:line="360" w:lineRule="auto"/>
        <w:jc w:val="both"/>
      </w:pPr>
    </w:p>
    <w:p w14:paraId="69A76E25" w14:textId="042B877B" w:rsidR="009E0EF5" w:rsidRDefault="009E0EF5" w:rsidP="008A75DA">
      <w:pPr>
        <w:spacing w:line="360" w:lineRule="auto"/>
        <w:jc w:val="both"/>
      </w:pPr>
    </w:p>
    <w:p w14:paraId="14F920A6" w14:textId="77777777" w:rsidR="00601931" w:rsidRPr="008A75DA" w:rsidRDefault="00601931" w:rsidP="008A75DA">
      <w:pPr>
        <w:spacing w:line="360" w:lineRule="auto"/>
        <w:jc w:val="both"/>
      </w:pPr>
    </w:p>
    <w:p w14:paraId="2CA36CA1" w14:textId="77777777" w:rsidR="006468B8" w:rsidRDefault="00922C1F" w:rsidP="00E7603E">
      <w:pPr>
        <w:pStyle w:val="Heading3"/>
        <w:spacing w:line="360" w:lineRule="auto"/>
        <w:jc w:val="both"/>
        <w:rPr>
          <w:i/>
          <w:iCs/>
        </w:rPr>
      </w:pPr>
      <w:bookmarkStart w:id="54" w:name="_Toc16095114"/>
      <w:r>
        <w:rPr>
          <w:i/>
          <w:iCs/>
        </w:rPr>
        <w:t>Pharynx analysis</w:t>
      </w:r>
      <w:bookmarkEnd w:id="54"/>
    </w:p>
    <w:p w14:paraId="2CA36CA2" w14:textId="77777777" w:rsidR="006468B8" w:rsidRDefault="00922C1F" w:rsidP="00E7603E">
      <w:pPr>
        <w:spacing w:line="360" w:lineRule="auto"/>
        <w:jc w:val="both"/>
      </w:pPr>
      <w:r>
        <w:t>Pharyngeal nervous system has 20 neurons: 7 sensory-interneurons (35%), 1 Interneuron (5%), 2 motor-sensory (10%), 1 motor-interneuron (5%) and 9 motor (45%). They are connected by 128 chemical synapses and 64 electrical synapses, all of them excitatory (Fig. 10).</w:t>
      </w:r>
    </w:p>
    <w:p w14:paraId="3E2EEBDD" w14:textId="5357717D" w:rsidR="009F771A" w:rsidRDefault="009F771A" w:rsidP="00E7603E">
      <w:pPr>
        <w:spacing w:line="360" w:lineRule="auto"/>
        <w:jc w:val="both"/>
      </w:pPr>
    </w:p>
    <w:p w14:paraId="2CA36CA4" w14:textId="2F03E60F" w:rsidR="006468B8" w:rsidRDefault="006468B8" w:rsidP="00E7603E">
      <w:pPr>
        <w:spacing w:line="360" w:lineRule="auto"/>
        <w:jc w:val="both"/>
      </w:pPr>
    </w:p>
    <w:p w14:paraId="2CA36CA5" w14:textId="77777777" w:rsidR="006468B8" w:rsidRDefault="006468B8" w:rsidP="00E7603E">
      <w:pPr>
        <w:spacing w:line="360" w:lineRule="auto"/>
        <w:jc w:val="both"/>
      </w:pPr>
    </w:p>
    <w:p w14:paraId="6FB4CC8C" w14:textId="77777777" w:rsidR="004679DD" w:rsidRDefault="004679DD" w:rsidP="00E7603E">
      <w:pPr>
        <w:spacing w:line="360" w:lineRule="auto"/>
        <w:jc w:val="both"/>
        <w:rPr>
          <w:noProof/>
        </w:rPr>
      </w:pPr>
    </w:p>
    <w:p w14:paraId="2CA36CA6" w14:textId="7862571C" w:rsidR="006468B8" w:rsidRDefault="004679DD" w:rsidP="00E7603E">
      <w:pPr>
        <w:spacing w:line="360" w:lineRule="auto"/>
        <w:jc w:val="both"/>
      </w:pPr>
      <w:r>
        <w:rPr>
          <w:noProof/>
        </w:rPr>
        <w:drawing>
          <wp:anchor distT="0" distB="0" distL="114300" distR="114300" simplePos="0" relativeHeight="251695104" behindDoc="0" locked="0" layoutInCell="1" allowOverlap="1" wp14:anchorId="291B44FE" wp14:editId="109B7EE2">
            <wp:simplePos x="0" y="0"/>
            <wp:positionH relativeFrom="margin">
              <wp:posOffset>480796</wp:posOffset>
            </wp:positionH>
            <wp:positionV relativeFrom="paragraph">
              <wp:posOffset>0</wp:posOffset>
            </wp:positionV>
            <wp:extent cx="5323840" cy="4214495"/>
            <wp:effectExtent l="0" t="0" r="0" b="0"/>
            <wp:wrapSquare wrapText="bothSides"/>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1">
                      <a:extLst>
                        <a:ext uri="{28A0092B-C50C-407E-A947-70E740481C1C}">
                          <a14:useLocalDpi xmlns:a14="http://schemas.microsoft.com/office/drawing/2010/main" val="0"/>
                        </a:ext>
                      </a:extLst>
                    </a:blip>
                    <a:srcRect t="5453" b="3077"/>
                    <a:stretch/>
                  </pic:blipFill>
                  <pic:spPr bwMode="auto">
                    <a:xfrm>
                      <a:off x="0" y="0"/>
                      <a:ext cx="5323840" cy="42144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4032086" w14:textId="77777777" w:rsidR="004679DD" w:rsidRDefault="004679DD" w:rsidP="004679DD">
      <w:pPr>
        <w:spacing w:line="360" w:lineRule="auto"/>
        <w:ind w:left="720"/>
        <w:jc w:val="both"/>
        <w:rPr>
          <w:b/>
          <w:bCs/>
          <w:sz w:val="20"/>
          <w:szCs w:val="20"/>
        </w:rPr>
      </w:pPr>
    </w:p>
    <w:p w14:paraId="2CA36CAA" w14:textId="06180EF9" w:rsidR="006468B8" w:rsidRPr="004679DD" w:rsidRDefault="00922C1F" w:rsidP="004679DD">
      <w:pPr>
        <w:spacing w:line="360" w:lineRule="auto"/>
        <w:ind w:left="720"/>
        <w:jc w:val="both"/>
        <w:rPr>
          <w:sz w:val="20"/>
          <w:szCs w:val="20"/>
        </w:rPr>
      </w:pPr>
      <w:r>
        <w:rPr>
          <w:b/>
          <w:bCs/>
          <w:sz w:val="20"/>
          <w:szCs w:val="20"/>
        </w:rPr>
        <w:t>Figure 10.</w:t>
      </w:r>
      <w:r>
        <w:rPr>
          <w:sz w:val="20"/>
          <w:szCs w:val="20"/>
        </w:rPr>
        <w:t xml:space="preserve"> Pharynx nervous system structural connectivity arranged by cell types. Each colour group represents the connections between neurons of the same type. Directed connectivity matrix. </w:t>
      </w:r>
    </w:p>
    <w:p w14:paraId="2CA36CAB" w14:textId="77777777" w:rsidR="006468B8" w:rsidRDefault="006468B8" w:rsidP="00E7603E">
      <w:pPr>
        <w:spacing w:line="360" w:lineRule="auto"/>
        <w:jc w:val="both"/>
      </w:pPr>
    </w:p>
    <w:p w14:paraId="2CA36CAC" w14:textId="77777777" w:rsidR="006468B8" w:rsidRDefault="006468B8" w:rsidP="00E7603E">
      <w:pPr>
        <w:spacing w:line="360" w:lineRule="auto"/>
        <w:jc w:val="both"/>
      </w:pPr>
    </w:p>
    <w:p w14:paraId="2CA36CAD" w14:textId="04888C23" w:rsidR="006468B8" w:rsidRDefault="00922C1F" w:rsidP="00E7603E">
      <w:pPr>
        <w:spacing w:line="360" w:lineRule="auto"/>
        <w:jc w:val="both"/>
      </w:pPr>
      <w:r>
        <w:t xml:space="preserve">After removing self-connections, we have a clearer picture of connectivity between neurons (Fig. 11). Most functional predicted connections show a positive weight (i.e. trigger neuron use to be activated before target neuron activates) consistent with the fact that structural connectivity in pharynx is just excitatory. For neuron M5, it is predicted an anticorrelation towards almost every other neuron. This could be due to its isolation in this network </w:t>
      </w:r>
      <w:r w:rsidR="00627206">
        <w:t>(</w:t>
      </w:r>
      <w:r>
        <w:t>it connects with just two neurons</w:t>
      </w:r>
      <w:r w:rsidR="00627206">
        <w:t>)</w:t>
      </w:r>
      <w:r>
        <w:t xml:space="preserve">. </w:t>
      </w:r>
    </w:p>
    <w:p w14:paraId="2CA36CAE" w14:textId="77777777" w:rsidR="006468B8" w:rsidRDefault="006468B8" w:rsidP="00E7603E">
      <w:pPr>
        <w:spacing w:line="360" w:lineRule="auto"/>
        <w:jc w:val="both"/>
      </w:pPr>
    </w:p>
    <w:p w14:paraId="2CA36CB0" w14:textId="56D31CAC" w:rsidR="006468B8" w:rsidRDefault="00BD3D5A" w:rsidP="00E7603E">
      <w:pPr>
        <w:spacing w:line="360" w:lineRule="auto"/>
        <w:jc w:val="both"/>
        <w:rPr>
          <w:b/>
          <w:bCs/>
          <w:sz w:val="20"/>
          <w:szCs w:val="20"/>
        </w:rPr>
      </w:pPr>
      <w:r>
        <w:rPr>
          <w:noProof/>
        </w:rPr>
        <w:lastRenderedPageBreak/>
        <w:drawing>
          <wp:anchor distT="0" distB="0" distL="114300" distR="114300" simplePos="0" relativeHeight="251697152" behindDoc="0" locked="0" layoutInCell="1" allowOverlap="1" wp14:anchorId="66BBDE45" wp14:editId="385F6DD5">
            <wp:simplePos x="0" y="0"/>
            <wp:positionH relativeFrom="margin">
              <wp:posOffset>17092</wp:posOffset>
            </wp:positionH>
            <wp:positionV relativeFrom="paragraph">
              <wp:posOffset>247828</wp:posOffset>
            </wp:positionV>
            <wp:extent cx="6118225" cy="4881245"/>
            <wp:effectExtent l="0" t="0" r="0" b="0"/>
            <wp:wrapSquare wrapText="bothSides"/>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2">
                      <a:extLst>
                        <a:ext uri="{28A0092B-C50C-407E-A947-70E740481C1C}">
                          <a14:useLocalDpi xmlns:a14="http://schemas.microsoft.com/office/drawing/2010/main" val="0"/>
                        </a:ext>
                      </a:extLst>
                    </a:blip>
                    <a:srcRect t="3994"/>
                    <a:stretch/>
                  </pic:blipFill>
                  <pic:spPr bwMode="auto">
                    <a:xfrm>
                      <a:off x="0" y="0"/>
                      <a:ext cx="6118225" cy="48812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6B9952" w14:textId="77777777" w:rsidR="004679DD" w:rsidRDefault="004679DD" w:rsidP="004679DD">
      <w:pPr>
        <w:spacing w:line="360" w:lineRule="auto"/>
        <w:ind w:firstLine="720"/>
        <w:jc w:val="both"/>
        <w:rPr>
          <w:b/>
          <w:bCs/>
          <w:sz w:val="20"/>
          <w:szCs w:val="20"/>
        </w:rPr>
      </w:pPr>
    </w:p>
    <w:p w14:paraId="2CA36CB3" w14:textId="4C693D90" w:rsidR="006468B8" w:rsidRDefault="00922C1F" w:rsidP="004679DD">
      <w:pPr>
        <w:spacing w:line="360" w:lineRule="auto"/>
        <w:ind w:firstLine="720"/>
        <w:jc w:val="both"/>
        <w:rPr>
          <w:sz w:val="20"/>
          <w:szCs w:val="20"/>
        </w:rPr>
      </w:pPr>
      <w:r>
        <w:rPr>
          <w:b/>
          <w:bCs/>
          <w:sz w:val="20"/>
          <w:szCs w:val="20"/>
        </w:rPr>
        <w:t>Figure 11.</w:t>
      </w:r>
      <w:r>
        <w:rPr>
          <w:sz w:val="20"/>
          <w:szCs w:val="20"/>
        </w:rPr>
        <w:t xml:space="preserve"> Functional connectivity matrix pharynx.</w:t>
      </w:r>
    </w:p>
    <w:p w14:paraId="2CA36CB4" w14:textId="77777777" w:rsidR="006468B8" w:rsidRDefault="006468B8" w:rsidP="00E7603E">
      <w:pPr>
        <w:spacing w:line="360" w:lineRule="auto"/>
        <w:ind w:firstLine="720"/>
        <w:jc w:val="both"/>
        <w:rPr>
          <w:sz w:val="20"/>
          <w:szCs w:val="20"/>
        </w:rPr>
      </w:pPr>
    </w:p>
    <w:p w14:paraId="2CA36CB5" w14:textId="54D2702D" w:rsidR="006468B8" w:rsidRDefault="00922C1F" w:rsidP="00E7603E">
      <w:pPr>
        <w:spacing w:line="360" w:lineRule="auto"/>
        <w:jc w:val="both"/>
      </w:pPr>
      <w:r>
        <w:t xml:space="preserve">In pharynx, </w:t>
      </w:r>
      <w:r w:rsidR="00783DE1">
        <w:t>I</w:t>
      </w:r>
      <w:r>
        <w:t xml:space="preserve"> first tested Granger Causality analysis predictions of the existence of excitatory connections (</w:t>
      </w:r>
      <w:r w:rsidR="00627206">
        <w:t>Table 2</w:t>
      </w:r>
      <w:r>
        <w:t>) showing sensitivity</w:t>
      </w:r>
      <w:r w:rsidR="00627206">
        <w:t xml:space="preserve"> </w:t>
      </w:r>
      <w:r w:rsidR="00BD170A">
        <w:t>=</w:t>
      </w:r>
      <w:r w:rsidR="00627206">
        <w:t xml:space="preserve"> </w:t>
      </w:r>
      <w:r>
        <w:t>0.7025 and specificity</w:t>
      </w:r>
      <w:r w:rsidR="00627206">
        <w:t xml:space="preserve"> </w:t>
      </w:r>
      <w:r w:rsidR="00BD170A">
        <w:t>=</w:t>
      </w:r>
      <w:r w:rsidR="00627206">
        <w:t xml:space="preserve"> </w:t>
      </w:r>
      <w:r>
        <w:t xml:space="preserve">0.5. </w:t>
      </w:r>
      <w:r w:rsidR="00783DE1">
        <w:t>I</w:t>
      </w:r>
      <w:r>
        <w:t xml:space="preserve"> also calculated categorical correlation with a Chi-squared test which was statistically significant with Chi-squared</w:t>
      </w:r>
      <w:r w:rsidR="00627206">
        <w:t xml:space="preserve"> </w:t>
      </w:r>
      <w:r w:rsidR="00976782">
        <w:t>=</w:t>
      </w:r>
      <w:r w:rsidR="00627206">
        <w:t xml:space="preserve"> </w:t>
      </w:r>
      <w:r>
        <w:t>16.791, df</w:t>
      </w:r>
      <w:r w:rsidR="00627206">
        <w:t xml:space="preserve"> </w:t>
      </w:r>
      <w:r w:rsidR="0091350C">
        <w:t>=</w:t>
      </w:r>
      <w:r w:rsidR="00627206">
        <w:t xml:space="preserve"> </w:t>
      </w:r>
      <w:r>
        <w:t>2,</w:t>
      </w:r>
      <w:r w:rsidR="00627206">
        <w:br/>
      </w:r>
      <w:r>
        <w:t>p</w:t>
      </w:r>
      <w:r w:rsidR="00627206">
        <w:t xml:space="preserve"> </w:t>
      </w:r>
      <w:r w:rsidR="000E6918">
        <w:t>=</w:t>
      </w:r>
      <w:r w:rsidR="00627206">
        <w:t xml:space="preserve"> </w:t>
      </w:r>
      <w:r>
        <w:t>1.83x10</w:t>
      </w:r>
      <w:r>
        <w:rPr>
          <w:vertAlign w:val="superscript"/>
        </w:rPr>
        <w:t>-5</w:t>
      </w:r>
      <w:r>
        <w:t xml:space="preserve">. This supports our second hypothesis that there is a categorical correlation between the </w:t>
      </w:r>
      <w:r w:rsidR="008C4B43">
        <w:t>existence</w:t>
      </w:r>
      <w:r>
        <w:t xml:space="preserve"> of connections in structural and </w:t>
      </w:r>
      <w:r w:rsidR="008C4B43">
        <w:t>functional</w:t>
      </w:r>
      <w:r>
        <w:t xml:space="preserve"> networks.</w:t>
      </w:r>
    </w:p>
    <w:p w14:paraId="2CA36CB6" w14:textId="77777777" w:rsidR="006468B8" w:rsidRDefault="006468B8" w:rsidP="00E7603E">
      <w:pPr>
        <w:spacing w:line="360" w:lineRule="auto"/>
        <w:jc w:val="both"/>
      </w:pPr>
    </w:p>
    <w:p w14:paraId="2CA36CB7" w14:textId="77777777" w:rsidR="006468B8" w:rsidRDefault="006468B8" w:rsidP="00E7603E">
      <w:pPr>
        <w:spacing w:line="360" w:lineRule="auto"/>
        <w:jc w:val="both"/>
      </w:pPr>
    </w:p>
    <w:p w14:paraId="2CA36CB8" w14:textId="3DC5A3B6" w:rsidR="006468B8" w:rsidRDefault="00922C1F" w:rsidP="00E7603E">
      <w:pPr>
        <w:spacing w:line="360" w:lineRule="auto"/>
        <w:jc w:val="both"/>
      </w:pPr>
      <w:r>
        <w:lastRenderedPageBreak/>
        <w:tab/>
      </w:r>
      <w:r>
        <w:rPr>
          <w:b/>
          <w:bCs/>
          <w:sz w:val="20"/>
          <w:szCs w:val="20"/>
        </w:rPr>
        <w:t xml:space="preserve">Table </w:t>
      </w:r>
      <w:r w:rsidR="00627206">
        <w:rPr>
          <w:b/>
          <w:bCs/>
          <w:noProof/>
          <w:sz w:val="20"/>
          <w:szCs w:val="20"/>
        </w:rPr>
        <w:t>2</w:t>
      </w:r>
      <w:r>
        <w:rPr>
          <w:b/>
          <w:bCs/>
          <w:sz w:val="20"/>
          <w:szCs w:val="20"/>
        </w:rPr>
        <w:t xml:space="preserve">. </w:t>
      </w:r>
      <w:r>
        <w:rPr>
          <w:sz w:val="20"/>
          <w:szCs w:val="20"/>
        </w:rPr>
        <w:t xml:space="preserve">Adjacency matrix for structural – functional connections in pharynx system. </w:t>
      </w:r>
    </w:p>
    <w:tbl>
      <w:tblPr>
        <w:tblStyle w:val="TableGrid"/>
        <w:tblW w:w="6403" w:type="dxa"/>
        <w:tblInd w:w="1290" w:type="dxa"/>
        <w:tblLook w:val="04A0" w:firstRow="1" w:lastRow="0" w:firstColumn="1" w:lastColumn="0" w:noHBand="0" w:noVBand="1"/>
      </w:tblPr>
      <w:tblGrid>
        <w:gridCol w:w="1320"/>
        <w:gridCol w:w="1499"/>
        <w:gridCol w:w="1259"/>
        <w:gridCol w:w="1377"/>
        <w:gridCol w:w="726"/>
        <w:gridCol w:w="222"/>
      </w:tblGrid>
      <w:tr w:rsidR="006468B8" w14:paraId="2CA36CBE" w14:textId="77777777" w:rsidTr="004679DD">
        <w:trPr>
          <w:trHeight w:hRule="exact" w:val="340"/>
        </w:trPr>
        <w:tc>
          <w:tcPr>
            <w:tcW w:w="1320" w:type="dxa"/>
            <w:tcBorders>
              <w:top w:val="nil"/>
              <w:left w:val="nil"/>
              <w:bottom w:val="nil"/>
              <w:right w:val="nil"/>
            </w:tcBorders>
            <w:shd w:val="clear" w:color="auto" w:fill="auto"/>
            <w:vAlign w:val="center"/>
          </w:tcPr>
          <w:p w14:paraId="2CA36CB9" w14:textId="77777777" w:rsidR="006468B8" w:rsidRDefault="006468B8" w:rsidP="00E7603E">
            <w:pPr>
              <w:spacing w:line="360" w:lineRule="auto"/>
              <w:jc w:val="center"/>
            </w:pPr>
          </w:p>
        </w:tc>
        <w:tc>
          <w:tcPr>
            <w:tcW w:w="1499" w:type="dxa"/>
            <w:tcBorders>
              <w:top w:val="nil"/>
              <w:left w:val="nil"/>
              <w:bottom w:val="nil"/>
            </w:tcBorders>
            <w:shd w:val="clear" w:color="auto" w:fill="auto"/>
            <w:vAlign w:val="center"/>
          </w:tcPr>
          <w:p w14:paraId="2CA36CBA" w14:textId="77777777" w:rsidR="006468B8" w:rsidRDefault="006468B8" w:rsidP="00E7603E">
            <w:pPr>
              <w:spacing w:line="360" w:lineRule="auto"/>
              <w:jc w:val="center"/>
            </w:pPr>
          </w:p>
        </w:tc>
        <w:tc>
          <w:tcPr>
            <w:tcW w:w="2636" w:type="dxa"/>
            <w:gridSpan w:val="2"/>
            <w:shd w:val="clear" w:color="auto" w:fill="auto"/>
            <w:vAlign w:val="center"/>
          </w:tcPr>
          <w:p w14:paraId="2CA36CBB" w14:textId="77777777" w:rsidR="006468B8" w:rsidRDefault="00922C1F" w:rsidP="00E7603E">
            <w:pPr>
              <w:spacing w:line="360" w:lineRule="auto"/>
              <w:jc w:val="center"/>
              <w:rPr>
                <w:b/>
                <w:bCs/>
              </w:rPr>
            </w:pPr>
            <w:r>
              <w:rPr>
                <w:b/>
                <w:bCs/>
              </w:rPr>
              <w:t>Structural connections</w:t>
            </w:r>
          </w:p>
        </w:tc>
        <w:tc>
          <w:tcPr>
            <w:tcW w:w="726" w:type="dxa"/>
            <w:tcBorders>
              <w:top w:val="nil"/>
              <w:right w:val="nil"/>
            </w:tcBorders>
            <w:shd w:val="clear" w:color="auto" w:fill="auto"/>
            <w:vAlign w:val="center"/>
          </w:tcPr>
          <w:p w14:paraId="2CA36CBC" w14:textId="77777777" w:rsidR="006468B8" w:rsidRDefault="006468B8" w:rsidP="00E7603E">
            <w:pPr>
              <w:spacing w:line="360" w:lineRule="auto"/>
              <w:jc w:val="center"/>
            </w:pPr>
          </w:p>
        </w:tc>
        <w:tc>
          <w:tcPr>
            <w:tcW w:w="222" w:type="dxa"/>
            <w:tcBorders>
              <w:top w:val="nil"/>
              <w:left w:val="nil"/>
              <w:bottom w:val="nil"/>
              <w:right w:val="nil"/>
            </w:tcBorders>
            <w:shd w:val="clear" w:color="auto" w:fill="auto"/>
            <w:vAlign w:val="center"/>
          </w:tcPr>
          <w:p w14:paraId="2CA36CBD" w14:textId="77777777" w:rsidR="006468B8" w:rsidRDefault="006468B8" w:rsidP="00E7603E">
            <w:pPr>
              <w:spacing w:after="0" w:line="360" w:lineRule="auto"/>
              <w:jc w:val="center"/>
            </w:pPr>
          </w:p>
        </w:tc>
      </w:tr>
      <w:tr w:rsidR="006468B8" w14:paraId="2CA36CC4" w14:textId="77777777" w:rsidTr="004679DD">
        <w:trPr>
          <w:trHeight w:hRule="exact" w:val="340"/>
        </w:trPr>
        <w:tc>
          <w:tcPr>
            <w:tcW w:w="1320" w:type="dxa"/>
            <w:tcBorders>
              <w:top w:val="nil"/>
              <w:left w:val="nil"/>
              <w:right w:val="nil"/>
            </w:tcBorders>
            <w:shd w:val="clear" w:color="auto" w:fill="auto"/>
            <w:vAlign w:val="center"/>
          </w:tcPr>
          <w:p w14:paraId="2CA36CBF" w14:textId="77777777" w:rsidR="006468B8" w:rsidRDefault="006468B8" w:rsidP="00E7603E">
            <w:pPr>
              <w:spacing w:line="360" w:lineRule="auto"/>
              <w:jc w:val="center"/>
            </w:pPr>
          </w:p>
        </w:tc>
        <w:tc>
          <w:tcPr>
            <w:tcW w:w="1499" w:type="dxa"/>
            <w:tcBorders>
              <w:top w:val="nil"/>
              <w:left w:val="nil"/>
            </w:tcBorders>
            <w:shd w:val="clear" w:color="auto" w:fill="auto"/>
            <w:vAlign w:val="center"/>
          </w:tcPr>
          <w:p w14:paraId="2CA36CC0" w14:textId="77777777" w:rsidR="006468B8" w:rsidRDefault="006468B8" w:rsidP="00E7603E">
            <w:pPr>
              <w:spacing w:line="360" w:lineRule="auto"/>
              <w:jc w:val="center"/>
            </w:pPr>
          </w:p>
        </w:tc>
        <w:tc>
          <w:tcPr>
            <w:tcW w:w="1259" w:type="dxa"/>
            <w:shd w:val="clear" w:color="auto" w:fill="auto"/>
            <w:vAlign w:val="center"/>
          </w:tcPr>
          <w:p w14:paraId="2CA36CC1" w14:textId="77777777" w:rsidR="006468B8" w:rsidRDefault="00922C1F" w:rsidP="00E7603E">
            <w:pPr>
              <w:spacing w:line="360" w:lineRule="auto"/>
              <w:jc w:val="center"/>
              <w:rPr>
                <w:i/>
                <w:iCs/>
              </w:rPr>
            </w:pPr>
            <w:r>
              <w:rPr>
                <w:i/>
                <w:iCs/>
              </w:rPr>
              <w:t>Excitatory</w:t>
            </w:r>
          </w:p>
        </w:tc>
        <w:tc>
          <w:tcPr>
            <w:tcW w:w="1377" w:type="dxa"/>
            <w:shd w:val="clear" w:color="auto" w:fill="auto"/>
            <w:vAlign w:val="center"/>
          </w:tcPr>
          <w:p w14:paraId="2CA36CC2" w14:textId="77777777" w:rsidR="006468B8" w:rsidRDefault="00922C1F" w:rsidP="00E7603E">
            <w:pPr>
              <w:spacing w:line="360" w:lineRule="auto"/>
              <w:jc w:val="center"/>
              <w:rPr>
                <w:i/>
                <w:iCs/>
              </w:rPr>
            </w:pPr>
            <w:r>
              <w:rPr>
                <w:i/>
                <w:iCs/>
              </w:rPr>
              <w:t>Non-Existent</w:t>
            </w:r>
          </w:p>
        </w:tc>
        <w:tc>
          <w:tcPr>
            <w:tcW w:w="948" w:type="dxa"/>
            <w:gridSpan w:val="2"/>
            <w:shd w:val="clear" w:color="auto" w:fill="auto"/>
            <w:vAlign w:val="center"/>
          </w:tcPr>
          <w:p w14:paraId="2CA36CC3" w14:textId="77777777" w:rsidR="006468B8" w:rsidRDefault="00922C1F" w:rsidP="00E7603E">
            <w:pPr>
              <w:spacing w:line="360" w:lineRule="auto"/>
              <w:jc w:val="center"/>
              <w:rPr>
                <w:i/>
                <w:iCs/>
              </w:rPr>
            </w:pPr>
            <w:r>
              <w:rPr>
                <w:i/>
                <w:iCs/>
              </w:rPr>
              <w:t>Total</w:t>
            </w:r>
          </w:p>
        </w:tc>
      </w:tr>
      <w:tr w:rsidR="006468B8" w14:paraId="2CA36CCA" w14:textId="77777777" w:rsidTr="004679DD">
        <w:trPr>
          <w:trHeight w:hRule="exact" w:val="340"/>
        </w:trPr>
        <w:tc>
          <w:tcPr>
            <w:tcW w:w="1320" w:type="dxa"/>
            <w:vMerge w:val="restart"/>
            <w:shd w:val="clear" w:color="auto" w:fill="auto"/>
            <w:vAlign w:val="center"/>
          </w:tcPr>
          <w:p w14:paraId="2CA36CC5" w14:textId="77777777" w:rsidR="006468B8" w:rsidRDefault="00922C1F" w:rsidP="00E7603E">
            <w:pPr>
              <w:spacing w:line="360" w:lineRule="auto"/>
              <w:jc w:val="center"/>
              <w:rPr>
                <w:b/>
                <w:bCs/>
              </w:rPr>
            </w:pPr>
            <w:r>
              <w:rPr>
                <w:b/>
                <w:bCs/>
              </w:rPr>
              <w:t>Functional connections</w:t>
            </w:r>
          </w:p>
        </w:tc>
        <w:tc>
          <w:tcPr>
            <w:tcW w:w="1499" w:type="dxa"/>
            <w:shd w:val="clear" w:color="auto" w:fill="auto"/>
            <w:vAlign w:val="center"/>
          </w:tcPr>
          <w:p w14:paraId="2CA36CC6" w14:textId="77777777" w:rsidR="006468B8" w:rsidRDefault="00922C1F" w:rsidP="00E7603E">
            <w:pPr>
              <w:spacing w:line="360" w:lineRule="auto"/>
              <w:jc w:val="center"/>
              <w:rPr>
                <w:i/>
                <w:iCs/>
              </w:rPr>
            </w:pPr>
            <w:r>
              <w:rPr>
                <w:i/>
                <w:iCs/>
              </w:rPr>
              <w:t>Positive r</w:t>
            </w:r>
          </w:p>
        </w:tc>
        <w:tc>
          <w:tcPr>
            <w:tcW w:w="1259" w:type="dxa"/>
            <w:shd w:val="clear" w:color="auto" w:fill="auto"/>
            <w:vAlign w:val="center"/>
          </w:tcPr>
          <w:p w14:paraId="2CA36CC7" w14:textId="77777777" w:rsidR="006468B8" w:rsidRDefault="00922C1F" w:rsidP="00E7603E">
            <w:pPr>
              <w:spacing w:line="360" w:lineRule="auto"/>
              <w:jc w:val="center"/>
            </w:pPr>
            <w:r>
              <w:t>111</w:t>
            </w:r>
          </w:p>
        </w:tc>
        <w:tc>
          <w:tcPr>
            <w:tcW w:w="1377" w:type="dxa"/>
            <w:shd w:val="clear" w:color="auto" w:fill="auto"/>
            <w:vAlign w:val="center"/>
          </w:tcPr>
          <w:p w14:paraId="2CA36CC8" w14:textId="77777777" w:rsidR="006468B8" w:rsidRDefault="00922C1F" w:rsidP="00E7603E">
            <w:pPr>
              <w:spacing w:line="360" w:lineRule="auto"/>
              <w:jc w:val="center"/>
            </w:pPr>
            <w:r>
              <w:t>111</w:t>
            </w:r>
          </w:p>
        </w:tc>
        <w:tc>
          <w:tcPr>
            <w:tcW w:w="948" w:type="dxa"/>
            <w:gridSpan w:val="2"/>
            <w:shd w:val="clear" w:color="auto" w:fill="auto"/>
            <w:vAlign w:val="center"/>
          </w:tcPr>
          <w:p w14:paraId="2CA36CC9" w14:textId="77777777" w:rsidR="006468B8" w:rsidRDefault="00922C1F" w:rsidP="00E7603E">
            <w:pPr>
              <w:spacing w:line="360" w:lineRule="auto"/>
              <w:jc w:val="center"/>
            </w:pPr>
            <w:r>
              <w:t>222</w:t>
            </w:r>
          </w:p>
        </w:tc>
      </w:tr>
      <w:tr w:rsidR="006468B8" w14:paraId="2CA36CD0" w14:textId="77777777" w:rsidTr="004679DD">
        <w:trPr>
          <w:trHeight w:hRule="exact" w:val="340"/>
        </w:trPr>
        <w:tc>
          <w:tcPr>
            <w:tcW w:w="1320" w:type="dxa"/>
            <w:vMerge/>
            <w:shd w:val="clear" w:color="auto" w:fill="auto"/>
            <w:vAlign w:val="center"/>
          </w:tcPr>
          <w:p w14:paraId="2CA36CCB" w14:textId="77777777" w:rsidR="006468B8" w:rsidRDefault="006468B8" w:rsidP="00E7603E">
            <w:pPr>
              <w:spacing w:line="360" w:lineRule="auto"/>
              <w:jc w:val="center"/>
            </w:pPr>
          </w:p>
        </w:tc>
        <w:tc>
          <w:tcPr>
            <w:tcW w:w="1499" w:type="dxa"/>
            <w:shd w:val="clear" w:color="auto" w:fill="auto"/>
            <w:vAlign w:val="center"/>
          </w:tcPr>
          <w:p w14:paraId="2CA36CCC" w14:textId="77777777" w:rsidR="006468B8" w:rsidRDefault="00922C1F" w:rsidP="00E7603E">
            <w:pPr>
              <w:spacing w:line="360" w:lineRule="auto"/>
              <w:jc w:val="center"/>
              <w:rPr>
                <w:i/>
                <w:iCs/>
              </w:rPr>
            </w:pPr>
            <w:r>
              <w:rPr>
                <w:i/>
                <w:iCs/>
              </w:rPr>
              <w:t>Null</w:t>
            </w:r>
          </w:p>
        </w:tc>
        <w:tc>
          <w:tcPr>
            <w:tcW w:w="1259" w:type="dxa"/>
            <w:shd w:val="clear" w:color="auto" w:fill="auto"/>
            <w:vAlign w:val="center"/>
          </w:tcPr>
          <w:p w14:paraId="2CA36CCD" w14:textId="77777777" w:rsidR="006468B8" w:rsidRDefault="00922C1F" w:rsidP="00E7603E">
            <w:pPr>
              <w:spacing w:line="360" w:lineRule="auto"/>
              <w:jc w:val="center"/>
            </w:pPr>
            <w:r>
              <w:t>0</w:t>
            </w:r>
          </w:p>
        </w:tc>
        <w:tc>
          <w:tcPr>
            <w:tcW w:w="1377" w:type="dxa"/>
            <w:shd w:val="clear" w:color="auto" w:fill="auto"/>
            <w:vAlign w:val="center"/>
          </w:tcPr>
          <w:p w14:paraId="2CA36CCE" w14:textId="77777777" w:rsidR="006468B8" w:rsidRDefault="00922C1F" w:rsidP="00E7603E">
            <w:pPr>
              <w:spacing w:line="360" w:lineRule="auto"/>
              <w:jc w:val="center"/>
            </w:pPr>
            <w:r>
              <w:t>3</w:t>
            </w:r>
          </w:p>
        </w:tc>
        <w:tc>
          <w:tcPr>
            <w:tcW w:w="948" w:type="dxa"/>
            <w:gridSpan w:val="2"/>
            <w:shd w:val="clear" w:color="auto" w:fill="auto"/>
            <w:vAlign w:val="center"/>
          </w:tcPr>
          <w:p w14:paraId="2CA36CCF" w14:textId="77777777" w:rsidR="006468B8" w:rsidRDefault="00922C1F" w:rsidP="00E7603E">
            <w:pPr>
              <w:spacing w:line="360" w:lineRule="auto"/>
              <w:jc w:val="center"/>
            </w:pPr>
            <w:r>
              <w:t>3</w:t>
            </w:r>
          </w:p>
        </w:tc>
      </w:tr>
      <w:tr w:rsidR="006468B8" w14:paraId="2CA36CD6" w14:textId="77777777" w:rsidTr="004679DD">
        <w:trPr>
          <w:trHeight w:hRule="exact" w:val="340"/>
        </w:trPr>
        <w:tc>
          <w:tcPr>
            <w:tcW w:w="1320" w:type="dxa"/>
            <w:vMerge/>
            <w:shd w:val="clear" w:color="auto" w:fill="auto"/>
            <w:vAlign w:val="center"/>
          </w:tcPr>
          <w:p w14:paraId="2CA36CD1" w14:textId="77777777" w:rsidR="006468B8" w:rsidRDefault="006468B8" w:rsidP="00E7603E">
            <w:pPr>
              <w:spacing w:line="360" w:lineRule="auto"/>
              <w:jc w:val="center"/>
            </w:pPr>
          </w:p>
        </w:tc>
        <w:tc>
          <w:tcPr>
            <w:tcW w:w="1499" w:type="dxa"/>
            <w:shd w:val="clear" w:color="auto" w:fill="auto"/>
            <w:vAlign w:val="center"/>
          </w:tcPr>
          <w:p w14:paraId="2CA36CD2" w14:textId="77777777" w:rsidR="006468B8" w:rsidRDefault="00922C1F" w:rsidP="00E7603E">
            <w:pPr>
              <w:spacing w:line="360" w:lineRule="auto"/>
              <w:jc w:val="center"/>
              <w:rPr>
                <w:i/>
                <w:iCs/>
              </w:rPr>
            </w:pPr>
            <w:r>
              <w:rPr>
                <w:i/>
                <w:iCs/>
              </w:rPr>
              <w:t>Negative r</w:t>
            </w:r>
          </w:p>
        </w:tc>
        <w:tc>
          <w:tcPr>
            <w:tcW w:w="1259" w:type="dxa"/>
            <w:shd w:val="clear" w:color="auto" w:fill="auto"/>
            <w:vAlign w:val="center"/>
          </w:tcPr>
          <w:p w14:paraId="2CA36CD3" w14:textId="77777777" w:rsidR="006468B8" w:rsidRDefault="00922C1F" w:rsidP="00E7603E">
            <w:pPr>
              <w:spacing w:line="360" w:lineRule="auto"/>
              <w:jc w:val="center"/>
            </w:pPr>
            <w:r>
              <w:t>47</w:t>
            </w:r>
          </w:p>
        </w:tc>
        <w:tc>
          <w:tcPr>
            <w:tcW w:w="1377" w:type="dxa"/>
            <w:shd w:val="clear" w:color="auto" w:fill="auto"/>
            <w:vAlign w:val="center"/>
          </w:tcPr>
          <w:p w14:paraId="2CA36CD4" w14:textId="77777777" w:rsidR="006468B8" w:rsidRDefault="00922C1F" w:rsidP="00E7603E">
            <w:pPr>
              <w:spacing w:line="360" w:lineRule="auto"/>
              <w:jc w:val="center"/>
            </w:pPr>
            <w:r>
              <w:t>108</w:t>
            </w:r>
          </w:p>
        </w:tc>
        <w:tc>
          <w:tcPr>
            <w:tcW w:w="948" w:type="dxa"/>
            <w:gridSpan w:val="2"/>
            <w:shd w:val="clear" w:color="auto" w:fill="auto"/>
            <w:vAlign w:val="center"/>
          </w:tcPr>
          <w:p w14:paraId="2CA36CD5" w14:textId="77777777" w:rsidR="006468B8" w:rsidRDefault="00922C1F" w:rsidP="00E7603E">
            <w:pPr>
              <w:spacing w:line="360" w:lineRule="auto"/>
              <w:jc w:val="center"/>
            </w:pPr>
            <w:r>
              <w:t>155</w:t>
            </w:r>
          </w:p>
        </w:tc>
      </w:tr>
      <w:tr w:rsidR="006468B8" w14:paraId="2CA36CDC" w14:textId="77777777" w:rsidTr="004679DD">
        <w:trPr>
          <w:trHeight w:hRule="exact" w:val="340"/>
        </w:trPr>
        <w:tc>
          <w:tcPr>
            <w:tcW w:w="1320" w:type="dxa"/>
            <w:tcBorders>
              <w:left w:val="nil"/>
              <w:bottom w:val="nil"/>
            </w:tcBorders>
            <w:shd w:val="clear" w:color="auto" w:fill="auto"/>
            <w:vAlign w:val="center"/>
          </w:tcPr>
          <w:p w14:paraId="2CA36CD7" w14:textId="77777777" w:rsidR="006468B8" w:rsidRDefault="006468B8" w:rsidP="00E7603E">
            <w:pPr>
              <w:spacing w:line="360" w:lineRule="auto"/>
              <w:jc w:val="center"/>
            </w:pPr>
          </w:p>
        </w:tc>
        <w:tc>
          <w:tcPr>
            <w:tcW w:w="1499" w:type="dxa"/>
            <w:shd w:val="clear" w:color="auto" w:fill="auto"/>
            <w:vAlign w:val="center"/>
          </w:tcPr>
          <w:p w14:paraId="2CA36CD8" w14:textId="77777777" w:rsidR="006468B8" w:rsidRDefault="00922C1F" w:rsidP="00E7603E">
            <w:pPr>
              <w:spacing w:line="360" w:lineRule="auto"/>
              <w:jc w:val="center"/>
              <w:rPr>
                <w:i/>
                <w:iCs/>
              </w:rPr>
            </w:pPr>
            <w:r>
              <w:rPr>
                <w:i/>
                <w:iCs/>
              </w:rPr>
              <w:t>Total</w:t>
            </w:r>
          </w:p>
        </w:tc>
        <w:tc>
          <w:tcPr>
            <w:tcW w:w="1259" w:type="dxa"/>
            <w:shd w:val="clear" w:color="auto" w:fill="auto"/>
            <w:vAlign w:val="center"/>
          </w:tcPr>
          <w:p w14:paraId="2CA36CD9" w14:textId="77777777" w:rsidR="006468B8" w:rsidRDefault="00922C1F" w:rsidP="00E7603E">
            <w:pPr>
              <w:spacing w:line="360" w:lineRule="auto"/>
              <w:jc w:val="center"/>
            </w:pPr>
            <w:r>
              <w:t>158</w:t>
            </w:r>
          </w:p>
        </w:tc>
        <w:tc>
          <w:tcPr>
            <w:tcW w:w="1377" w:type="dxa"/>
            <w:shd w:val="clear" w:color="auto" w:fill="auto"/>
            <w:vAlign w:val="center"/>
          </w:tcPr>
          <w:p w14:paraId="2CA36CDA" w14:textId="77777777" w:rsidR="006468B8" w:rsidRDefault="00922C1F" w:rsidP="00E7603E">
            <w:pPr>
              <w:spacing w:line="360" w:lineRule="auto"/>
              <w:jc w:val="center"/>
            </w:pPr>
            <w:r>
              <w:t>222</w:t>
            </w:r>
          </w:p>
        </w:tc>
        <w:tc>
          <w:tcPr>
            <w:tcW w:w="948" w:type="dxa"/>
            <w:gridSpan w:val="2"/>
            <w:shd w:val="clear" w:color="auto" w:fill="auto"/>
            <w:vAlign w:val="center"/>
          </w:tcPr>
          <w:p w14:paraId="2CA36CDB" w14:textId="77777777" w:rsidR="006468B8" w:rsidRDefault="00922C1F" w:rsidP="00E7603E">
            <w:pPr>
              <w:spacing w:line="360" w:lineRule="auto"/>
              <w:jc w:val="center"/>
            </w:pPr>
            <w:r>
              <w:t>380</w:t>
            </w:r>
          </w:p>
        </w:tc>
      </w:tr>
    </w:tbl>
    <w:p w14:paraId="2CA36CDE" w14:textId="77777777" w:rsidR="006468B8" w:rsidRDefault="006468B8" w:rsidP="00E7603E">
      <w:pPr>
        <w:spacing w:line="360" w:lineRule="auto"/>
        <w:jc w:val="both"/>
      </w:pPr>
    </w:p>
    <w:p w14:paraId="2CA36CE1" w14:textId="603EC483" w:rsidR="006468B8" w:rsidRDefault="00922C1F" w:rsidP="00E7603E">
      <w:pPr>
        <w:spacing w:line="360" w:lineRule="auto"/>
        <w:jc w:val="both"/>
      </w:pPr>
      <w:r>
        <w:t xml:space="preserve">Second, </w:t>
      </w:r>
      <w:r w:rsidR="00783DE1">
        <w:t>I</w:t>
      </w:r>
      <w:r>
        <w:t xml:space="preserve"> tested the correlation between structural and functional weights with a Pearson’s correlation test over the 111 true positive cases (i.e. structural excitatory and functional positive correlation). The result was a positive correlation but not statistically significant r</w:t>
      </w:r>
      <w:r w:rsidR="00627206">
        <w:rPr>
          <w:noProof/>
        </w:rPr>
        <w:t xml:space="preserve"> </w:t>
      </w:r>
      <w:r w:rsidR="464B9AE7" w:rsidRPr="464B9AE7">
        <w:rPr>
          <w:noProof/>
        </w:rPr>
        <w:t>=</w:t>
      </w:r>
      <w:r w:rsidR="00627206">
        <w:rPr>
          <w:noProof/>
        </w:rPr>
        <w:t xml:space="preserve"> </w:t>
      </w:r>
      <w:r>
        <w:t>0.151, 95% CI</w:t>
      </w:r>
      <w:r w:rsidR="00627206">
        <w:rPr>
          <w:noProof/>
        </w:rPr>
        <w:t xml:space="preserve"> </w:t>
      </w:r>
      <w:r w:rsidR="464B9AE7" w:rsidRPr="464B9AE7">
        <w:rPr>
          <w:noProof/>
        </w:rPr>
        <w:t>=</w:t>
      </w:r>
      <w:r w:rsidR="00627206">
        <w:rPr>
          <w:noProof/>
        </w:rPr>
        <w:t xml:space="preserve"> </w:t>
      </w:r>
      <w:r w:rsidR="464B9AE7" w:rsidRPr="464B9AE7">
        <w:rPr>
          <w:noProof/>
        </w:rPr>
        <w:t>[-</w:t>
      </w:r>
      <w:r>
        <w:t xml:space="preserve">0.036, 0.329], </w:t>
      </w:r>
      <w:r w:rsidR="00627206">
        <w:rPr>
          <w:noProof/>
        </w:rPr>
        <w:br/>
      </w:r>
      <w:r>
        <w:t>t</w:t>
      </w:r>
      <w:r w:rsidR="00627206">
        <w:rPr>
          <w:noProof/>
        </w:rPr>
        <w:t xml:space="preserve"> </w:t>
      </w:r>
      <w:r w:rsidR="464B9AE7" w:rsidRPr="464B9AE7">
        <w:rPr>
          <w:noProof/>
        </w:rPr>
        <w:t>=</w:t>
      </w:r>
      <w:r w:rsidR="00627206">
        <w:rPr>
          <w:noProof/>
        </w:rPr>
        <w:t xml:space="preserve"> </w:t>
      </w:r>
      <w:r>
        <w:t>1.599, df</w:t>
      </w:r>
      <w:r w:rsidR="00627206">
        <w:rPr>
          <w:noProof/>
        </w:rPr>
        <w:t xml:space="preserve"> </w:t>
      </w:r>
      <w:r w:rsidR="464B9AE7" w:rsidRPr="464B9AE7">
        <w:rPr>
          <w:noProof/>
        </w:rPr>
        <w:t>=</w:t>
      </w:r>
      <w:r w:rsidR="00627206">
        <w:rPr>
          <w:noProof/>
        </w:rPr>
        <w:t xml:space="preserve"> </w:t>
      </w:r>
      <w:r>
        <w:t>109, p</w:t>
      </w:r>
      <w:r w:rsidR="00627206">
        <w:rPr>
          <w:noProof/>
        </w:rPr>
        <w:t xml:space="preserve"> </w:t>
      </w:r>
      <w:r w:rsidR="464B9AE7" w:rsidRPr="464B9AE7">
        <w:rPr>
          <w:noProof/>
        </w:rPr>
        <w:t>=</w:t>
      </w:r>
      <w:r w:rsidR="00627206">
        <w:rPr>
          <w:noProof/>
        </w:rPr>
        <w:t xml:space="preserve"> </w:t>
      </w:r>
      <w:r>
        <w:t xml:space="preserve">0.1125 (Fig. 12).  Effect size was low. These results </w:t>
      </w:r>
      <w:r w:rsidR="00627206">
        <w:t>fail to</w:t>
      </w:r>
      <w:r>
        <w:t xml:space="preserve"> support our hypothesis that structural and functional weights are positively correlated.</w:t>
      </w:r>
    </w:p>
    <w:p w14:paraId="46FDE86E" w14:textId="77777777" w:rsidR="005C1F1F" w:rsidRDefault="005C1F1F" w:rsidP="00E7603E">
      <w:pPr>
        <w:spacing w:line="360" w:lineRule="auto"/>
        <w:jc w:val="both"/>
      </w:pPr>
    </w:p>
    <w:p w14:paraId="3FB7D98A" w14:textId="77777777" w:rsidR="00BD7DF7" w:rsidRDefault="00B65F2A" w:rsidP="00E7603E">
      <w:pPr>
        <w:spacing w:line="360" w:lineRule="auto"/>
        <w:jc w:val="both"/>
        <w:rPr>
          <w:noProof/>
        </w:rPr>
      </w:pPr>
      <w:r>
        <w:rPr>
          <w:noProof/>
        </w:rPr>
        <w:drawing>
          <wp:anchor distT="0" distB="0" distL="114300" distR="114300" simplePos="0" relativeHeight="251699200" behindDoc="0" locked="0" layoutInCell="1" allowOverlap="1" wp14:anchorId="0B214DBB" wp14:editId="40055407">
            <wp:simplePos x="0" y="0"/>
            <wp:positionH relativeFrom="margin">
              <wp:posOffset>711835</wp:posOffset>
            </wp:positionH>
            <wp:positionV relativeFrom="paragraph">
              <wp:posOffset>146050</wp:posOffset>
            </wp:positionV>
            <wp:extent cx="4438015" cy="3614420"/>
            <wp:effectExtent l="0" t="0" r="635" b="5080"/>
            <wp:wrapSquare wrapText="bothSides"/>
            <wp:docPr id="141953280" name="Picture 141953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3">
                      <a:extLst>
                        <a:ext uri="{28A0092B-C50C-407E-A947-70E740481C1C}">
                          <a14:useLocalDpi xmlns:a14="http://schemas.microsoft.com/office/drawing/2010/main" val="0"/>
                        </a:ext>
                      </a:extLst>
                    </a:blip>
                    <a:srcRect t="3955"/>
                    <a:stretch/>
                  </pic:blipFill>
                  <pic:spPr bwMode="auto">
                    <a:xfrm>
                      <a:off x="0" y="0"/>
                      <a:ext cx="4438015" cy="3614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CA36CE3" w14:textId="77777777" w:rsidR="006468B8" w:rsidRDefault="006468B8" w:rsidP="00E7603E">
      <w:pPr>
        <w:spacing w:line="360" w:lineRule="auto"/>
        <w:jc w:val="both"/>
      </w:pPr>
    </w:p>
    <w:p w14:paraId="2CA36CE4" w14:textId="77777777" w:rsidR="006468B8" w:rsidRDefault="006468B8" w:rsidP="00E7603E">
      <w:pPr>
        <w:spacing w:line="360" w:lineRule="auto"/>
        <w:jc w:val="both"/>
      </w:pPr>
    </w:p>
    <w:p w14:paraId="2CA36CE5" w14:textId="77777777" w:rsidR="006468B8" w:rsidRDefault="006468B8" w:rsidP="00E7603E">
      <w:pPr>
        <w:spacing w:line="360" w:lineRule="auto"/>
        <w:jc w:val="both"/>
      </w:pPr>
    </w:p>
    <w:p w14:paraId="2CA36CE6" w14:textId="77777777" w:rsidR="006468B8" w:rsidRDefault="006468B8" w:rsidP="00E7603E">
      <w:pPr>
        <w:spacing w:line="360" w:lineRule="auto"/>
        <w:jc w:val="both"/>
      </w:pPr>
    </w:p>
    <w:p w14:paraId="2CA36CE7" w14:textId="77777777" w:rsidR="006468B8" w:rsidRDefault="006468B8" w:rsidP="00E7603E">
      <w:pPr>
        <w:spacing w:line="360" w:lineRule="auto"/>
        <w:jc w:val="both"/>
      </w:pPr>
    </w:p>
    <w:p w14:paraId="2CA36CE8" w14:textId="77777777" w:rsidR="006468B8" w:rsidRDefault="006468B8" w:rsidP="00E7603E">
      <w:pPr>
        <w:spacing w:line="360" w:lineRule="auto"/>
        <w:jc w:val="both"/>
      </w:pPr>
    </w:p>
    <w:p w14:paraId="2CA36CE9" w14:textId="77777777" w:rsidR="006468B8" w:rsidRDefault="006468B8" w:rsidP="00E7603E">
      <w:pPr>
        <w:spacing w:line="360" w:lineRule="auto"/>
        <w:jc w:val="both"/>
      </w:pPr>
    </w:p>
    <w:p w14:paraId="2CA36CEA" w14:textId="77777777" w:rsidR="006468B8" w:rsidRDefault="006468B8" w:rsidP="00E7603E">
      <w:pPr>
        <w:spacing w:line="360" w:lineRule="auto"/>
        <w:jc w:val="both"/>
      </w:pPr>
    </w:p>
    <w:p w14:paraId="2CA36CEB" w14:textId="77777777" w:rsidR="006468B8" w:rsidRDefault="006468B8" w:rsidP="00E7603E">
      <w:pPr>
        <w:spacing w:line="360" w:lineRule="auto"/>
        <w:jc w:val="both"/>
      </w:pPr>
    </w:p>
    <w:p w14:paraId="2CA36CEF" w14:textId="77777777" w:rsidR="006468B8" w:rsidRDefault="006468B8" w:rsidP="00E7603E">
      <w:pPr>
        <w:spacing w:line="360" w:lineRule="auto"/>
        <w:jc w:val="both"/>
      </w:pPr>
    </w:p>
    <w:p w14:paraId="2CA36CF1" w14:textId="283ADD57" w:rsidR="006468B8" w:rsidRPr="005C1F1F" w:rsidRDefault="00922C1F" w:rsidP="005C1F1F">
      <w:pPr>
        <w:spacing w:line="360" w:lineRule="auto"/>
        <w:ind w:left="720"/>
        <w:jc w:val="both"/>
        <w:rPr>
          <w:sz w:val="20"/>
          <w:szCs w:val="20"/>
        </w:rPr>
      </w:pPr>
      <w:r>
        <w:rPr>
          <w:b/>
          <w:bCs/>
          <w:sz w:val="20"/>
          <w:szCs w:val="20"/>
        </w:rPr>
        <w:t>Figure 12.</w:t>
      </w:r>
      <w:r>
        <w:rPr>
          <w:sz w:val="20"/>
          <w:szCs w:val="20"/>
        </w:rPr>
        <w:t xml:space="preserve"> Correlation between structural and functional weights. Points as connections and a linear regression model fitting data.</w:t>
      </w:r>
    </w:p>
    <w:p w14:paraId="2CA36CF2" w14:textId="52CF5DD2" w:rsidR="006468B8" w:rsidRDefault="00922C1F" w:rsidP="00E7603E">
      <w:pPr>
        <w:spacing w:line="360" w:lineRule="auto"/>
        <w:jc w:val="both"/>
      </w:pPr>
      <w:r>
        <w:lastRenderedPageBreak/>
        <w:t xml:space="preserve">Finally, examining carefully a merged structural-functional matrix (Fig. 13), </w:t>
      </w:r>
      <w:r w:rsidR="00783DE1">
        <w:t>I</w:t>
      </w:r>
      <w:r>
        <w:t xml:space="preserve"> observed a possible higher correlation for electrical synapses’ weights in front of chemical ones. Therefore, </w:t>
      </w:r>
      <w:r w:rsidR="00783DE1">
        <w:t>I</w:t>
      </w:r>
      <w:r>
        <w:t xml:space="preserve"> decided to explore specific weight correlations for electrical and chemical synapses. Analyses supported the first impression: correlation with electrical weights was positive, moderate-high and statistically significant r</w:t>
      </w:r>
      <w:r w:rsidR="00627206">
        <w:t xml:space="preserve"> </w:t>
      </w:r>
      <w:r w:rsidR="464B9AE7">
        <w:t>=</w:t>
      </w:r>
      <w:r w:rsidR="00627206">
        <w:t xml:space="preserve"> </w:t>
      </w:r>
      <w:r>
        <w:t>0.37, 95% CI</w:t>
      </w:r>
      <w:r w:rsidR="00627206">
        <w:t xml:space="preserve"> </w:t>
      </w:r>
      <w:r>
        <w:t>= [0.11, 0.59], t</w:t>
      </w:r>
      <w:r w:rsidR="00627206">
        <w:t xml:space="preserve"> </w:t>
      </w:r>
      <w:r w:rsidR="464B9AE7">
        <w:t>=</w:t>
      </w:r>
      <w:r w:rsidR="00627206">
        <w:t xml:space="preserve"> </w:t>
      </w:r>
      <w:r>
        <w:t>2.783, df</w:t>
      </w:r>
      <w:r w:rsidR="00627206">
        <w:t xml:space="preserve"> </w:t>
      </w:r>
      <w:r w:rsidR="464B9AE7">
        <w:t>=</w:t>
      </w:r>
      <w:r w:rsidR="00627206">
        <w:t xml:space="preserve"> </w:t>
      </w:r>
      <w:r>
        <w:t>48, p</w:t>
      </w:r>
      <w:r w:rsidR="00627206">
        <w:t xml:space="preserve"> </w:t>
      </w:r>
      <w:r w:rsidR="464B9AE7">
        <w:t>=</w:t>
      </w:r>
      <w:r w:rsidR="00627206">
        <w:t xml:space="preserve"> </w:t>
      </w:r>
      <w:r>
        <w:t xml:space="preserve">0.0077 but there was no correlation with chemical weights </w:t>
      </w:r>
      <w:r w:rsidR="00627206">
        <w:br/>
      </w:r>
      <w:r>
        <w:t>r</w:t>
      </w:r>
      <w:r w:rsidR="00627206">
        <w:t xml:space="preserve"> </w:t>
      </w:r>
      <w:r w:rsidR="464B9AE7">
        <w:t>=</w:t>
      </w:r>
      <w:r w:rsidR="00627206">
        <w:t xml:space="preserve"> </w:t>
      </w:r>
      <w:r>
        <w:t>0.024, 95% CI</w:t>
      </w:r>
      <w:r w:rsidR="00627206">
        <w:t xml:space="preserve"> </w:t>
      </w:r>
      <w:r>
        <w:t>= [-0.189, 0.2362], t</w:t>
      </w:r>
      <w:r w:rsidR="00627206">
        <w:t xml:space="preserve"> </w:t>
      </w:r>
      <w:r w:rsidR="464B9AE7">
        <w:t>=</w:t>
      </w:r>
      <w:r w:rsidR="00627206">
        <w:t xml:space="preserve"> </w:t>
      </w:r>
      <w:r>
        <w:t>0.221, df</w:t>
      </w:r>
      <w:r w:rsidR="00627206">
        <w:t xml:space="preserve"> </w:t>
      </w:r>
      <w:r w:rsidR="464B9AE7">
        <w:t>=</w:t>
      </w:r>
      <w:r w:rsidR="00627206">
        <w:t xml:space="preserve"> </w:t>
      </w:r>
      <w:r>
        <w:t>83, p</w:t>
      </w:r>
      <w:r w:rsidR="00627206">
        <w:t xml:space="preserve"> </w:t>
      </w:r>
      <w:r w:rsidR="464B9AE7">
        <w:t>=</w:t>
      </w:r>
      <w:r w:rsidR="00627206">
        <w:t xml:space="preserve"> </w:t>
      </w:r>
      <w:r>
        <w:t xml:space="preserve">0.835. </w:t>
      </w:r>
    </w:p>
    <w:p w14:paraId="2CA36CF3" w14:textId="5AC9880B" w:rsidR="006468B8" w:rsidRDefault="006468B8" w:rsidP="00E7603E">
      <w:pPr>
        <w:spacing w:line="360" w:lineRule="auto"/>
        <w:jc w:val="both"/>
      </w:pPr>
    </w:p>
    <w:p w14:paraId="2CA36D03" w14:textId="4A0D61E2" w:rsidR="006468B8" w:rsidRDefault="005C1F1F" w:rsidP="00E7603E">
      <w:pPr>
        <w:spacing w:line="360" w:lineRule="auto"/>
        <w:jc w:val="both"/>
      </w:pPr>
      <w:r>
        <w:rPr>
          <w:noProof/>
        </w:rPr>
        <w:drawing>
          <wp:anchor distT="0" distB="0" distL="114300" distR="114300" simplePos="0" relativeHeight="251701248" behindDoc="0" locked="0" layoutInCell="1" allowOverlap="1" wp14:anchorId="730BF4E2" wp14:editId="27756D9B">
            <wp:simplePos x="0" y="0"/>
            <wp:positionH relativeFrom="margin">
              <wp:align>center</wp:align>
            </wp:positionH>
            <wp:positionV relativeFrom="paragraph">
              <wp:posOffset>372520</wp:posOffset>
            </wp:positionV>
            <wp:extent cx="5699760" cy="4784725"/>
            <wp:effectExtent l="0" t="0" r="0" b="0"/>
            <wp:wrapSquare wrapText="bothSides"/>
            <wp:docPr id="743009969" name="Picture 743009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4" cstate="print">
                      <a:extLst>
                        <a:ext uri="{28A0092B-C50C-407E-A947-70E740481C1C}">
                          <a14:useLocalDpi xmlns:a14="http://schemas.microsoft.com/office/drawing/2010/main" val="0"/>
                        </a:ext>
                      </a:extLst>
                    </a:blip>
                    <a:srcRect t="3138"/>
                    <a:stretch/>
                  </pic:blipFill>
                  <pic:spPr bwMode="auto">
                    <a:xfrm>
                      <a:off x="0" y="0"/>
                      <a:ext cx="5699760" cy="4784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7D1CDC4" w14:textId="77777777" w:rsidR="005C1F1F" w:rsidRDefault="005C1F1F" w:rsidP="00E7603E">
      <w:pPr>
        <w:spacing w:line="360" w:lineRule="auto"/>
        <w:ind w:left="720"/>
        <w:jc w:val="both"/>
        <w:rPr>
          <w:b/>
          <w:bCs/>
          <w:sz w:val="20"/>
          <w:szCs w:val="20"/>
        </w:rPr>
      </w:pPr>
    </w:p>
    <w:p w14:paraId="2CA36D04" w14:textId="17DE6675" w:rsidR="006468B8" w:rsidRDefault="00922C1F" w:rsidP="00E7603E">
      <w:pPr>
        <w:spacing w:line="360" w:lineRule="auto"/>
        <w:ind w:left="720"/>
        <w:jc w:val="both"/>
        <w:rPr>
          <w:sz w:val="20"/>
          <w:szCs w:val="20"/>
        </w:rPr>
      </w:pPr>
      <w:r>
        <w:rPr>
          <w:b/>
          <w:bCs/>
          <w:sz w:val="20"/>
          <w:szCs w:val="20"/>
        </w:rPr>
        <w:t xml:space="preserve">Figure 13. </w:t>
      </w:r>
      <w:r>
        <w:rPr>
          <w:sz w:val="20"/>
          <w:szCs w:val="20"/>
        </w:rPr>
        <w:t>Merged structural functional matrix. Note that electrical synapses (triangles) seem to be more often present when there is a high functional weight (orange squares).</w:t>
      </w:r>
    </w:p>
    <w:p w14:paraId="2CA36D05" w14:textId="77777777" w:rsidR="006468B8" w:rsidRDefault="006468B8" w:rsidP="00E7603E">
      <w:pPr>
        <w:spacing w:line="360" w:lineRule="auto"/>
        <w:jc w:val="both"/>
      </w:pPr>
    </w:p>
    <w:p w14:paraId="2CA36D06" w14:textId="0E073035" w:rsidR="006468B8" w:rsidRDefault="00922C1F" w:rsidP="00E7603E">
      <w:pPr>
        <w:spacing w:line="360" w:lineRule="auto"/>
        <w:jc w:val="both"/>
      </w:pPr>
      <w:r>
        <w:lastRenderedPageBreak/>
        <w:t xml:space="preserve">Following this analysis, </w:t>
      </w:r>
      <w:r w:rsidR="00783DE1">
        <w:t>I</w:t>
      </w:r>
      <w:r>
        <w:t xml:space="preserve"> wanted to explore </w:t>
      </w:r>
      <w:r w:rsidR="00EA357E">
        <w:t xml:space="preserve">in </w:t>
      </w:r>
      <w:r>
        <w:t xml:space="preserve">the same way </w:t>
      </w:r>
      <w:r w:rsidR="00EA357E">
        <w:t>(</w:t>
      </w:r>
      <w:r>
        <w:t>differentiating electrical and chemical synapses</w:t>
      </w:r>
      <w:r w:rsidR="00EA357E">
        <w:t>)</w:t>
      </w:r>
      <w:r>
        <w:t xml:space="preserve"> previous categorical predictions. Results showed significant categorical correlations for both electrical synapses (Chi-squared</w:t>
      </w:r>
      <w:r w:rsidR="00EA357E">
        <w:t xml:space="preserve"> </w:t>
      </w:r>
      <w:r w:rsidR="00450988">
        <w:t>=</w:t>
      </w:r>
      <w:r w:rsidR="00EA357E">
        <w:t xml:space="preserve"> </w:t>
      </w:r>
      <w:r>
        <w:t>18.709, df</w:t>
      </w:r>
      <w:r w:rsidR="00EA357E">
        <w:t xml:space="preserve"> </w:t>
      </w:r>
      <w:r w:rsidR="00450988">
        <w:t>=</w:t>
      </w:r>
      <w:r w:rsidR="00EA357E">
        <w:t xml:space="preserve"> </w:t>
      </w:r>
      <w:r>
        <w:t>2, p</w:t>
      </w:r>
      <w:r w:rsidR="00EA357E">
        <w:t xml:space="preserve"> </w:t>
      </w:r>
      <w:r w:rsidR="00450988">
        <w:t>=</w:t>
      </w:r>
      <w:r w:rsidR="00EA357E">
        <w:t xml:space="preserve"> </w:t>
      </w:r>
      <w:r>
        <w:t>8.66x10</w:t>
      </w:r>
      <w:r>
        <w:rPr>
          <w:vertAlign w:val="superscript"/>
        </w:rPr>
        <w:t>-5</w:t>
      </w:r>
      <w:r>
        <w:t xml:space="preserve">) and chemical synapses </w:t>
      </w:r>
      <w:r w:rsidR="00EA357E">
        <w:br/>
      </w:r>
      <w:r>
        <w:t>(Chi-squared</w:t>
      </w:r>
      <w:r w:rsidR="00EA357E">
        <w:t xml:space="preserve"> </w:t>
      </w:r>
      <w:r w:rsidR="00450988">
        <w:t>=</w:t>
      </w:r>
      <w:r w:rsidR="00EA357E">
        <w:t xml:space="preserve"> </w:t>
      </w:r>
      <w:r>
        <w:t>10.4, df</w:t>
      </w:r>
      <w:r w:rsidR="00EA357E">
        <w:t xml:space="preserve"> </w:t>
      </w:r>
      <w:r w:rsidR="00450988">
        <w:t>=</w:t>
      </w:r>
      <w:r w:rsidR="00EA357E">
        <w:t xml:space="preserve"> </w:t>
      </w:r>
      <w:r>
        <w:t>2, p</w:t>
      </w:r>
      <w:r w:rsidR="00EA357E">
        <w:t xml:space="preserve"> </w:t>
      </w:r>
      <w:r w:rsidR="00450988">
        <w:t>=</w:t>
      </w:r>
      <w:r w:rsidR="00EA357E">
        <w:t xml:space="preserve"> </w:t>
      </w:r>
      <w:r>
        <w:t>0.00552), the same measures for specificity (specificity</w:t>
      </w:r>
      <w:r w:rsidR="00EA357E">
        <w:t xml:space="preserve"> </w:t>
      </w:r>
      <w:r w:rsidR="00450988">
        <w:t>=</w:t>
      </w:r>
      <w:r w:rsidR="00EA357E">
        <w:t xml:space="preserve"> </w:t>
      </w:r>
      <w:r>
        <w:t>0.5) and a difference of 0.13 in sensitivity (electrical synapses’ sensitivity</w:t>
      </w:r>
      <w:r w:rsidR="00EA357E">
        <w:t xml:space="preserve"> </w:t>
      </w:r>
      <w:r w:rsidR="00450988">
        <w:t>=</w:t>
      </w:r>
      <w:r w:rsidR="00EA357E">
        <w:t xml:space="preserve"> </w:t>
      </w:r>
      <w:r>
        <w:t>0.806; chemical synapses’ sensitivity</w:t>
      </w:r>
      <w:r w:rsidR="00EA357E">
        <w:t xml:space="preserve"> </w:t>
      </w:r>
      <w:r w:rsidR="00450988">
        <w:t>=</w:t>
      </w:r>
      <w:r w:rsidR="00EA357E">
        <w:t xml:space="preserve"> </w:t>
      </w:r>
      <w:r>
        <w:t xml:space="preserve">0.669). </w:t>
      </w:r>
    </w:p>
    <w:p w14:paraId="2CA36D07" w14:textId="77777777" w:rsidR="006468B8" w:rsidRDefault="006468B8" w:rsidP="00E7603E">
      <w:pPr>
        <w:spacing w:line="360" w:lineRule="auto"/>
        <w:jc w:val="both"/>
      </w:pPr>
    </w:p>
    <w:p w14:paraId="2CA36D08" w14:textId="6EA9FF60" w:rsidR="006468B8" w:rsidRDefault="00922C1F" w:rsidP="00E7603E">
      <w:pPr>
        <w:pStyle w:val="Heading3"/>
        <w:spacing w:line="360" w:lineRule="auto"/>
        <w:ind w:firstLine="720"/>
        <w:jc w:val="both"/>
        <w:rPr>
          <w:i/>
          <w:iCs/>
        </w:rPr>
      </w:pPr>
      <w:bookmarkStart w:id="55" w:name="_Toc16095115"/>
      <w:r>
        <w:rPr>
          <w:i/>
          <w:iCs/>
        </w:rPr>
        <w:t>Somatic analysis</w:t>
      </w:r>
      <w:bookmarkEnd w:id="55"/>
    </w:p>
    <w:p w14:paraId="2CA36D0A" w14:textId="46FBE5DB" w:rsidR="006468B8" w:rsidRDefault="009A26C3" w:rsidP="005E2F3B">
      <w:pPr>
        <w:spacing w:line="360" w:lineRule="auto"/>
        <w:jc w:val="both"/>
      </w:pPr>
      <w:r>
        <w:rPr>
          <w:noProof/>
        </w:rPr>
        <mc:AlternateContent>
          <mc:Choice Requires="wps">
            <w:drawing>
              <wp:anchor distT="0" distB="0" distL="114300" distR="114300" simplePos="0" relativeHeight="251705344" behindDoc="0" locked="0" layoutInCell="1" allowOverlap="1" wp14:anchorId="178A8C1D" wp14:editId="3A008190">
                <wp:simplePos x="0" y="0"/>
                <wp:positionH relativeFrom="column">
                  <wp:posOffset>4095339</wp:posOffset>
                </wp:positionH>
                <wp:positionV relativeFrom="paragraph">
                  <wp:posOffset>1774432</wp:posOffset>
                </wp:positionV>
                <wp:extent cx="50764" cy="47570"/>
                <wp:effectExtent l="0" t="0" r="26035" b="10160"/>
                <wp:wrapNone/>
                <wp:docPr id="2086248642" name="Oval 2086248642"/>
                <wp:cNvGraphicFramePr/>
                <a:graphic xmlns:a="http://schemas.openxmlformats.org/drawingml/2006/main">
                  <a:graphicData uri="http://schemas.microsoft.com/office/word/2010/wordprocessingShape">
                    <wps:wsp>
                      <wps:cNvSpPr/>
                      <wps:spPr>
                        <a:xfrm>
                          <a:off x="0" y="0"/>
                          <a:ext cx="50764" cy="47570"/>
                        </a:xfrm>
                        <a:prstGeom prst="ellipse">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3C8EBE8" id="Oval 2086248642" o:spid="_x0000_s1026" style="position:absolute;margin-left:322.45pt;margin-top:139.7pt;width:4pt;height:3.75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" fillcolor="#c3c3c3 [2166]" strokecolor="#a5a5a5 [3206]" strokeweight=".5pt">
                <v:fill color2="#b6b6b6 [2614]" rotate="t" colors="0 #d2d2d2;.5 #c8c8c8;1 silver" focus="100%" type="gradient">
                  <o:fill v:ext="view" type="gradientUnscaled"/>
                </v:fill>
                <v:stroke joinstyle="miter"/>
              </v:oval>
            </w:pict>
          </mc:Fallback>
        </mc:AlternateContent>
      </w:r>
      <w:r>
        <w:rPr>
          <w:noProof/>
        </w:rPr>
        <mc:AlternateContent>
          <mc:Choice Requires="wps">
            <w:drawing>
              <wp:anchor distT="0" distB="0" distL="114300" distR="114300" simplePos="0" relativeHeight="251703296" behindDoc="0" locked="0" layoutInCell="1" allowOverlap="1" wp14:anchorId="30A372D7" wp14:editId="4B0F4B77">
                <wp:simplePos x="0" y="0"/>
                <wp:positionH relativeFrom="column">
                  <wp:posOffset>4067417</wp:posOffset>
                </wp:positionH>
                <wp:positionV relativeFrom="paragraph">
                  <wp:posOffset>1905672</wp:posOffset>
                </wp:positionV>
                <wp:extent cx="102518" cy="91947"/>
                <wp:effectExtent l="19050" t="19050" r="31115" b="22860"/>
                <wp:wrapNone/>
                <wp:docPr id="606101567" name="Isosceles Triangle 606101567"/>
                <wp:cNvGraphicFramePr/>
                <a:graphic xmlns:a="http://schemas.openxmlformats.org/drawingml/2006/main">
                  <a:graphicData uri="http://schemas.microsoft.com/office/word/2010/wordprocessingShape">
                    <wps:wsp>
                      <wps:cNvSpPr/>
                      <wps:spPr>
                        <a:xfrm>
                          <a:off x="0" y="0"/>
                          <a:ext cx="102518" cy="91947"/>
                        </a:xfrm>
                        <a:prstGeom prst="triangle">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8D16D1"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606101567" o:spid="_x0000_s1026" type="#_x0000_t5" style="position:absolute;margin-left:320.25pt;margin-top:150.05pt;width:8.05pt;height:7.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" fillcolor="#a5a5a5 [3206]" strokecolor="white [3201]" strokeweight="1.5pt"/>
            </w:pict>
          </mc:Fallback>
        </mc:AlternateContent>
      </w:r>
      <w:r w:rsidR="00922C1F">
        <w:t>Somatic nervous system has 279 neurons: 68 sensory (24.4%), 14 sensory-interneurons (5%), 63 Interneuron (22.5%), 52 motor-sensory (18.6%), 10 motor-sensory-interneuron (3.6%) 19 motor-interneuron (6.8%) and 53 motor (19%). They are connected by 3504 chemical synapses and 2086 electrical synapses. 26 neurons have been reported as having GABA as principal neurotransmitter, so their outward connections are considered inhibitory (Fig. 14</w:t>
      </w:r>
      <w:r w:rsidR="00AC2309">
        <w:t>b</w:t>
      </w:r>
      <w:r w:rsidR="00922C1F">
        <w:t>).</w:t>
      </w:r>
    </w:p>
    <w:p w14:paraId="55D9F614" w14:textId="21C0E587" w:rsidR="005E2F3B" w:rsidRPr="005E2F3B" w:rsidRDefault="005E2F3B" w:rsidP="005E2F3B">
      <w:pPr>
        <w:spacing w:line="360" w:lineRule="auto"/>
        <w:jc w:val="both"/>
      </w:pPr>
      <w:r>
        <w:rPr>
          <w:noProof/>
        </w:rPr>
        <w:drawing>
          <wp:anchor distT="0" distB="0" distL="114300" distR="114300" simplePos="0" relativeHeight="251706368" behindDoc="0" locked="0" layoutInCell="1" allowOverlap="1" wp14:anchorId="14CB6222" wp14:editId="00322D03">
            <wp:simplePos x="0" y="0"/>
            <wp:positionH relativeFrom="margin">
              <wp:align>right</wp:align>
            </wp:positionH>
            <wp:positionV relativeFrom="paragraph">
              <wp:posOffset>290136</wp:posOffset>
            </wp:positionV>
            <wp:extent cx="5806440" cy="3962400"/>
            <wp:effectExtent l="0" t="0" r="3810" b="0"/>
            <wp:wrapTopAndBottom/>
            <wp:docPr id="606101565" name="Picture 606101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05">
                      <a:extLst>
                        <a:ext uri="{28A0092B-C50C-407E-A947-70E740481C1C}">
                          <a14:useLocalDpi xmlns:a14="http://schemas.microsoft.com/office/drawing/2010/main" val="0"/>
                        </a:ext>
                      </a:extLst>
                    </a:blip>
                    <a:srcRect t="7438" b="3601"/>
                    <a:stretch/>
                  </pic:blipFill>
                  <pic:spPr bwMode="auto">
                    <a:xfrm>
                      <a:off x="0" y="0"/>
                      <a:ext cx="5806440" cy="3962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9E73FFD" w14:textId="48ADCA57" w:rsidR="005E2F3B" w:rsidRDefault="005E2F3B" w:rsidP="005E2F3B">
      <w:pPr>
        <w:spacing w:line="360" w:lineRule="auto"/>
        <w:ind w:left="720"/>
        <w:jc w:val="both"/>
        <w:rPr>
          <w:sz w:val="20"/>
          <w:szCs w:val="20"/>
        </w:rPr>
      </w:pPr>
      <w:r>
        <w:rPr>
          <w:b/>
          <w:bCs/>
          <w:sz w:val="20"/>
          <w:szCs w:val="20"/>
        </w:rPr>
        <w:t>Figure 14</w:t>
      </w:r>
      <w:r w:rsidR="00AC2309">
        <w:rPr>
          <w:b/>
          <w:bCs/>
          <w:sz w:val="20"/>
          <w:szCs w:val="20"/>
        </w:rPr>
        <w:t>a</w:t>
      </w:r>
      <w:r>
        <w:rPr>
          <w:b/>
          <w:bCs/>
          <w:sz w:val="20"/>
          <w:szCs w:val="20"/>
        </w:rPr>
        <w:t xml:space="preserve">. </w:t>
      </w:r>
      <w:r>
        <w:rPr>
          <w:sz w:val="20"/>
          <w:szCs w:val="20"/>
        </w:rPr>
        <w:t xml:space="preserve">Structural connectivity matrix for Somatic system. Colour coded for cell types’ connections. </w:t>
      </w:r>
    </w:p>
    <w:p w14:paraId="2CA36D0B" w14:textId="7C977A5D" w:rsidR="006468B8" w:rsidRDefault="006468B8" w:rsidP="00E7603E">
      <w:pPr>
        <w:spacing w:line="360" w:lineRule="auto"/>
        <w:ind w:left="720"/>
        <w:jc w:val="both"/>
        <w:rPr>
          <w:b/>
          <w:bCs/>
          <w:sz w:val="20"/>
          <w:szCs w:val="20"/>
        </w:rPr>
      </w:pPr>
    </w:p>
    <w:p w14:paraId="56B15E8A" w14:textId="12438024" w:rsidR="009355C5" w:rsidRDefault="009355C5" w:rsidP="009355C5">
      <w:pPr>
        <w:spacing w:line="360" w:lineRule="auto"/>
        <w:jc w:val="both"/>
        <w:rPr>
          <w:b/>
          <w:bCs/>
          <w:sz w:val="20"/>
          <w:szCs w:val="20"/>
        </w:rPr>
      </w:pPr>
    </w:p>
    <w:p w14:paraId="6AFCB8B9" w14:textId="7D5105EC" w:rsidR="00AC2309" w:rsidRDefault="00AC2309" w:rsidP="00E7603E">
      <w:pPr>
        <w:spacing w:line="360" w:lineRule="auto"/>
        <w:ind w:left="720"/>
        <w:jc w:val="both"/>
        <w:rPr>
          <w:b/>
          <w:bCs/>
          <w:sz w:val="20"/>
          <w:szCs w:val="20"/>
        </w:rPr>
      </w:pPr>
    </w:p>
    <w:p w14:paraId="0CE6CC22" w14:textId="285D31B6" w:rsidR="00AC2309" w:rsidRDefault="00AC2309" w:rsidP="00E7603E">
      <w:pPr>
        <w:spacing w:line="360" w:lineRule="auto"/>
        <w:ind w:left="720"/>
        <w:jc w:val="both"/>
        <w:rPr>
          <w:b/>
          <w:bCs/>
          <w:sz w:val="20"/>
          <w:szCs w:val="20"/>
        </w:rPr>
      </w:pPr>
      <w:r>
        <w:rPr>
          <w:noProof/>
        </w:rPr>
        <mc:AlternateContent>
          <mc:Choice Requires="wpg">
            <w:drawing>
              <wp:anchor distT="0" distB="0" distL="114300" distR="114300" simplePos="0" relativeHeight="251704320" behindDoc="0" locked="0" layoutInCell="1" allowOverlap="1" wp14:anchorId="3068A13E" wp14:editId="1A48DA14">
                <wp:simplePos x="0" y="0"/>
                <wp:positionH relativeFrom="margin">
                  <wp:align>right</wp:align>
                </wp:positionH>
                <wp:positionV relativeFrom="paragraph">
                  <wp:posOffset>221793</wp:posOffset>
                </wp:positionV>
                <wp:extent cx="5461000" cy="4279900"/>
                <wp:effectExtent l="0" t="0" r="6350" b="6350"/>
                <wp:wrapSquare wrapText="bothSides"/>
                <wp:docPr id="2086248643" name="Group 2086248643"/>
                <wp:cNvGraphicFramePr/>
                <a:graphic xmlns:a="http://schemas.openxmlformats.org/drawingml/2006/main">
                  <a:graphicData uri="http://schemas.microsoft.com/office/word/2010/wordprocessingGroup">
                    <wpg:wgp>
                      <wpg:cNvGrpSpPr/>
                      <wpg:grpSpPr>
                        <a:xfrm>
                          <a:off x="0" y="0"/>
                          <a:ext cx="5461000" cy="4279900"/>
                          <a:chOff x="0" y="0"/>
                          <a:chExt cx="3971290" cy="3348990"/>
                        </a:xfrm>
                      </wpg:grpSpPr>
                      <pic:pic xmlns:pic="http://schemas.openxmlformats.org/drawingml/2006/picture">
                        <pic:nvPicPr>
                          <pic:cNvPr id="606101566" name="Picture 606101566"/>
                          <pic:cNvPicPr>
                            <a:picLocks noChangeAspect="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971290" cy="3348990"/>
                          </a:xfrm>
                          <a:prstGeom prst="rect">
                            <a:avLst/>
                          </a:prstGeom>
                          <a:noFill/>
                          <a:ln>
                            <a:noFill/>
                          </a:ln>
                        </pic:spPr>
                      </pic:pic>
                      <wps:wsp>
                        <wps:cNvPr id="2086248640" name="Isosceles Triangle 2086248640"/>
                        <wps:cNvSpPr/>
                        <wps:spPr>
                          <a:xfrm>
                            <a:off x="3324225" y="1171575"/>
                            <a:ext cx="102518" cy="91947"/>
                          </a:xfrm>
                          <a:prstGeom prst="triangle">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6248641" name="Oval 2086248641"/>
                        <wps:cNvSpPr/>
                        <wps:spPr>
                          <a:xfrm>
                            <a:off x="3352800" y="1038225"/>
                            <a:ext cx="50764" cy="47570"/>
                          </a:xfrm>
                          <a:prstGeom prst="ellipse">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54D98A0" id="Group 2086248643" o:spid="_x0000_s1026" style="position:absolute;margin-left:378.8pt;margin-top:17.45pt;width:430pt;height:337pt;z-index:251704320;mso-position-horizontal:right;mso-position-horizontal-relative:margin;mso-width-relative:margin;mso-height-relative:margin" coordsize="39712,33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">
                <v:shape id="Picture 606101566" o:spid="_x0000_s1027" type="#_x0000_t75" style="position:absolute;width:39712;height:33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">
                  <v:imagedata r:id="rId107" o:title=""/>
                </v:shape>
                <v:shape id="Isosceles Triangle 2086248640" o:spid="_x0000_s1028" type="#_x0000_t5" style="position:absolute;left:33242;top:11715;width:1025;height:9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" fillcolor="#a5a5a5 [3206]" strokecolor="white [3201]" strokeweight="1.5pt"/>
                <v:oval id="Oval 2086248641" o:spid="_x0000_s1029" style="position:absolute;left:33528;top:10382;width:507;height:4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" fillcolor="#c3c3c3 [2166]" strokecolor="#a5a5a5 [3206]" strokeweight=".5pt">
                  <v:fill color2="#b6b6b6 [2614]" rotate="t" colors="0 #d2d2d2;.5 #c8c8c8;1 silver" focus="100%" type="gradient">
                    <o:fill v:ext="view" type="gradientUnscaled"/>
                  </v:fill>
                  <v:stroke joinstyle="miter"/>
                </v:oval>
                <w10:wrap type="square" anchorx="margin"/>
              </v:group>
            </w:pict>
          </mc:Fallback>
        </mc:AlternateContent>
      </w:r>
    </w:p>
    <w:p w14:paraId="2CA36D16" w14:textId="2F6787FD" w:rsidR="006468B8" w:rsidRDefault="00922C1F" w:rsidP="00E7603E">
      <w:pPr>
        <w:spacing w:line="360" w:lineRule="auto"/>
        <w:ind w:left="720"/>
        <w:jc w:val="both"/>
        <w:rPr>
          <w:sz w:val="20"/>
          <w:szCs w:val="20"/>
        </w:rPr>
      </w:pPr>
      <w:r>
        <w:rPr>
          <w:b/>
          <w:bCs/>
          <w:sz w:val="20"/>
          <w:szCs w:val="20"/>
        </w:rPr>
        <w:t>Figure 14</w:t>
      </w:r>
      <w:r w:rsidR="00AC2309">
        <w:rPr>
          <w:b/>
          <w:bCs/>
          <w:sz w:val="20"/>
          <w:szCs w:val="20"/>
        </w:rPr>
        <w:t>b</w:t>
      </w:r>
      <w:r>
        <w:rPr>
          <w:b/>
          <w:bCs/>
          <w:sz w:val="20"/>
          <w:szCs w:val="20"/>
        </w:rPr>
        <w:t xml:space="preserve">. </w:t>
      </w:r>
      <w:r>
        <w:rPr>
          <w:sz w:val="20"/>
          <w:szCs w:val="20"/>
        </w:rPr>
        <w:t>Structural connectivity matri</w:t>
      </w:r>
      <w:r w:rsidR="005E2F3B">
        <w:rPr>
          <w:sz w:val="20"/>
          <w:szCs w:val="20"/>
        </w:rPr>
        <w:t>x</w:t>
      </w:r>
      <w:r>
        <w:rPr>
          <w:sz w:val="20"/>
          <w:szCs w:val="20"/>
        </w:rPr>
        <w:t xml:space="preserve"> for Somatic system. </w:t>
      </w:r>
      <w:r w:rsidR="005E2F3B">
        <w:rPr>
          <w:sz w:val="20"/>
          <w:szCs w:val="20"/>
        </w:rPr>
        <w:t>C</w:t>
      </w:r>
      <w:r>
        <w:rPr>
          <w:sz w:val="20"/>
          <w:szCs w:val="20"/>
        </w:rPr>
        <w:t>olour coded for structural weight.</w:t>
      </w:r>
    </w:p>
    <w:p w14:paraId="0D7DA554" w14:textId="2E05CD4A" w:rsidR="009355C5" w:rsidRDefault="009355C5" w:rsidP="00E7603E">
      <w:pPr>
        <w:spacing w:line="360" w:lineRule="auto"/>
        <w:ind w:left="720"/>
        <w:jc w:val="both"/>
      </w:pPr>
    </w:p>
    <w:p w14:paraId="2FA16587" w14:textId="77777777" w:rsidR="00AC2309" w:rsidRDefault="00AC2309" w:rsidP="00E7603E">
      <w:pPr>
        <w:spacing w:line="360" w:lineRule="auto"/>
        <w:ind w:left="720"/>
        <w:jc w:val="both"/>
      </w:pPr>
    </w:p>
    <w:p w14:paraId="2CA36D17" w14:textId="23CA5EF8" w:rsidR="006468B8" w:rsidRDefault="00922C1F" w:rsidP="00E7603E">
      <w:pPr>
        <w:spacing w:line="360" w:lineRule="auto"/>
        <w:jc w:val="both"/>
      </w:pPr>
      <w:r>
        <w:t xml:space="preserve">After more than two weeks of parallelized computing and after removing self-connections </w:t>
      </w:r>
      <w:r w:rsidR="00783DE1">
        <w:t>I</w:t>
      </w:r>
      <w:r>
        <w:t xml:space="preserve"> obtained a functional network for somatic system (Fig. 15). In this case, because of the number of neurons it becomes difficult to get information directly from the plot.</w:t>
      </w:r>
    </w:p>
    <w:p w14:paraId="2D81AB2E" w14:textId="15FF3FBC" w:rsidR="00846B26" w:rsidRDefault="00D00370" w:rsidP="00E7603E">
      <w:pPr>
        <w:spacing w:line="360" w:lineRule="auto"/>
        <w:jc w:val="both"/>
      </w:pPr>
      <w:r>
        <w:rPr>
          <w:noProof/>
        </w:rPr>
        <w:lastRenderedPageBreak/>
        <w:drawing>
          <wp:inline distT="0" distB="0" distL="0" distR="0" wp14:anchorId="6290D947" wp14:editId="69EC6344">
            <wp:extent cx="5943600" cy="5181600"/>
            <wp:effectExtent l="0" t="0" r="0" b="0"/>
            <wp:docPr id="2086248644" name="Picture 2086248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08">
                      <a:extLst>
                        <a:ext uri="{28A0092B-C50C-407E-A947-70E740481C1C}">
                          <a14:useLocalDpi xmlns:a14="http://schemas.microsoft.com/office/drawing/2010/main" val="0"/>
                        </a:ext>
                      </a:extLst>
                    </a:blip>
                    <a:srcRect t="5061"/>
                    <a:stretch/>
                  </pic:blipFill>
                  <pic:spPr bwMode="auto">
                    <a:xfrm>
                      <a:off x="0" y="0"/>
                      <a:ext cx="5943600" cy="5181600"/>
                    </a:xfrm>
                    <a:prstGeom prst="rect">
                      <a:avLst/>
                    </a:prstGeom>
                    <a:noFill/>
                    <a:ln>
                      <a:noFill/>
                    </a:ln>
                    <a:extLst>
                      <a:ext uri="{53640926-AAD7-44D8-BBD7-CCE9431645EC}">
                        <a14:shadowObscured xmlns:a14="http://schemas.microsoft.com/office/drawing/2010/main"/>
                      </a:ext>
                    </a:extLst>
                  </pic:spPr>
                </pic:pic>
              </a:graphicData>
            </a:graphic>
          </wp:inline>
        </w:drawing>
      </w:r>
    </w:p>
    <w:p w14:paraId="2CA36D19" w14:textId="77777777" w:rsidR="006468B8" w:rsidRDefault="00922C1F" w:rsidP="00E7603E">
      <w:pPr>
        <w:spacing w:line="360" w:lineRule="auto"/>
        <w:ind w:firstLine="720"/>
        <w:jc w:val="both"/>
        <w:rPr>
          <w:sz w:val="20"/>
          <w:szCs w:val="20"/>
        </w:rPr>
      </w:pPr>
      <w:r>
        <w:rPr>
          <w:b/>
          <w:bCs/>
          <w:sz w:val="20"/>
          <w:szCs w:val="20"/>
        </w:rPr>
        <w:t>Figure 15.</w:t>
      </w:r>
      <w:r>
        <w:rPr>
          <w:sz w:val="20"/>
          <w:szCs w:val="20"/>
        </w:rPr>
        <w:t xml:space="preserve"> Somatic functional network. Colour coding weights in a logarithmic scale.</w:t>
      </w:r>
    </w:p>
    <w:p w14:paraId="2CA36D1B" w14:textId="77777777" w:rsidR="006468B8" w:rsidRDefault="006468B8" w:rsidP="0095433B">
      <w:pPr>
        <w:spacing w:line="360" w:lineRule="auto"/>
        <w:jc w:val="both"/>
        <w:rPr>
          <w:sz w:val="20"/>
          <w:szCs w:val="20"/>
        </w:rPr>
      </w:pPr>
    </w:p>
    <w:p w14:paraId="2CA36D1C" w14:textId="0AD595FC" w:rsidR="006468B8" w:rsidRDefault="00C64300" w:rsidP="00E7603E">
      <w:pPr>
        <w:spacing w:line="360" w:lineRule="auto"/>
        <w:jc w:val="both"/>
      </w:pPr>
      <w:r>
        <w:t>I</w:t>
      </w:r>
      <w:r w:rsidR="00922C1F">
        <w:t>n terms of</w:t>
      </w:r>
      <w:r w:rsidR="00577BF5">
        <w:t xml:space="preserve"> the</w:t>
      </w:r>
      <w:r w:rsidR="00922C1F">
        <w:t xml:space="preserve"> categorical analysis of</w:t>
      </w:r>
      <w:r w:rsidR="00577BF5">
        <w:t xml:space="preserve"> connections’ existence</w:t>
      </w:r>
      <w:r w:rsidR="00922C1F">
        <w:t xml:space="preserve"> (</w:t>
      </w:r>
      <w:r w:rsidR="00EA357E">
        <w:t>Table 3</w:t>
      </w:r>
      <w:r w:rsidR="00922C1F">
        <w:t xml:space="preserve">), </w:t>
      </w:r>
      <w:r w:rsidR="00783DE1">
        <w:t>I</w:t>
      </w:r>
      <w:r w:rsidR="00922C1F">
        <w:t xml:space="preserve"> explored Granger</w:t>
      </w:r>
      <w:r w:rsidR="0095433B">
        <w:t xml:space="preserve"> Causality</w:t>
      </w:r>
      <w:r w:rsidR="00922C1F">
        <w:t xml:space="preserve"> analysis predictions: excitatory structural connections showed sensitivity</w:t>
      </w:r>
      <w:r w:rsidR="00EA357E">
        <w:t xml:space="preserve"> </w:t>
      </w:r>
      <w:r w:rsidR="0046338B">
        <w:t>=</w:t>
      </w:r>
      <w:r w:rsidR="00EA357E">
        <w:t xml:space="preserve"> </w:t>
      </w:r>
      <w:r w:rsidR="00922C1F">
        <w:t>0.611 and specificity</w:t>
      </w:r>
      <w:r w:rsidR="00EA357E">
        <w:t xml:space="preserve"> </w:t>
      </w:r>
      <w:r w:rsidR="007F3EA2">
        <w:t>=</w:t>
      </w:r>
      <w:r w:rsidR="00EA357E">
        <w:t xml:space="preserve"> </w:t>
      </w:r>
      <w:r w:rsidR="00922C1F">
        <w:t>0.881; Inhibitory structural connections showed sensitivity</w:t>
      </w:r>
      <w:r w:rsidR="00EA357E">
        <w:t xml:space="preserve"> </w:t>
      </w:r>
      <w:r w:rsidR="007F2E7D">
        <w:t>=</w:t>
      </w:r>
      <w:r w:rsidR="00EA357E">
        <w:t xml:space="preserve"> </w:t>
      </w:r>
      <w:r w:rsidR="00922C1F">
        <w:t>0.781 and specificity</w:t>
      </w:r>
      <w:r w:rsidR="00EA357E">
        <w:t xml:space="preserve"> </w:t>
      </w:r>
      <w:r w:rsidR="00107A3D">
        <w:t>=</w:t>
      </w:r>
      <w:r w:rsidR="00EA357E">
        <w:t xml:space="preserve"> </w:t>
      </w:r>
      <w:r w:rsidR="00922C1F">
        <w:t>0.855; and absence of structural connection showed sensitivity</w:t>
      </w:r>
      <w:r w:rsidR="00EA357E">
        <w:t xml:space="preserve"> </w:t>
      </w:r>
      <w:r w:rsidR="004D7EDA">
        <w:t>=</w:t>
      </w:r>
      <w:r w:rsidR="00EA357E">
        <w:t xml:space="preserve"> </w:t>
      </w:r>
      <w:r w:rsidR="00922C1F">
        <w:t>0.74 and specificity</w:t>
      </w:r>
      <w:r w:rsidR="00EA357E">
        <w:t xml:space="preserve"> </w:t>
      </w:r>
      <w:r w:rsidR="004D7EDA">
        <w:t>=</w:t>
      </w:r>
      <w:r w:rsidR="00EA357E">
        <w:t xml:space="preserve"> </w:t>
      </w:r>
      <w:r w:rsidR="00922C1F">
        <w:t>0.782. The categorical correlation with this variables structure was statistically significant with Chi-squared</w:t>
      </w:r>
      <w:r w:rsidR="00EA357E">
        <w:t xml:space="preserve"> </w:t>
      </w:r>
      <w:r w:rsidR="000D242D">
        <w:t>=</w:t>
      </w:r>
      <w:r w:rsidR="00EA357E">
        <w:t xml:space="preserve"> </w:t>
      </w:r>
      <w:r w:rsidR="00922C1F">
        <w:t>9578.2, df</w:t>
      </w:r>
      <w:r w:rsidR="00EA357E">
        <w:t xml:space="preserve"> </w:t>
      </w:r>
      <w:r w:rsidR="000D242D">
        <w:t>=</w:t>
      </w:r>
      <w:r w:rsidR="00EA357E">
        <w:t xml:space="preserve"> </w:t>
      </w:r>
      <w:r w:rsidR="00922C1F">
        <w:t>4, p</w:t>
      </w:r>
      <w:r w:rsidR="00EA357E">
        <w:t xml:space="preserve"> </w:t>
      </w:r>
      <w:r w:rsidR="00320678">
        <w:t>&lt;</w:t>
      </w:r>
      <w:r w:rsidR="00EA357E">
        <w:t xml:space="preserve"> </w:t>
      </w:r>
      <w:r w:rsidR="00922C1F">
        <w:t>2.2x10</w:t>
      </w:r>
      <w:r w:rsidR="00922C1F">
        <w:rPr>
          <w:vertAlign w:val="superscript"/>
        </w:rPr>
        <w:t>-16</w:t>
      </w:r>
      <w:r w:rsidR="00922C1F">
        <w:t>. This supports again our second hypothesis about the categorical correlation between the existence of connections in the structural and functional networks.</w:t>
      </w:r>
    </w:p>
    <w:p w14:paraId="0871D7A7" w14:textId="77777777" w:rsidR="0095433B" w:rsidRDefault="0095433B" w:rsidP="00E7603E">
      <w:pPr>
        <w:spacing w:line="360" w:lineRule="auto"/>
        <w:jc w:val="both"/>
      </w:pPr>
    </w:p>
    <w:p w14:paraId="2CA36D1D" w14:textId="69478535" w:rsidR="006468B8" w:rsidRDefault="00922C1F" w:rsidP="00E7603E">
      <w:pPr>
        <w:spacing w:line="360" w:lineRule="auto"/>
        <w:jc w:val="both"/>
      </w:pPr>
      <w:r>
        <w:lastRenderedPageBreak/>
        <w:tab/>
      </w:r>
      <w:r>
        <w:rPr>
          <w:b/>
          <w:bCs/>
          <w:sz w:val="20"/>
          <w:szCs w:val="20"/>
        </w:rPr>
        <w:t xml:space="preserve">Table </w:t>
      </w:r>
      <w:r w:rsidR="00EA357E">
        <w:rPr>
          <w:b/>
          <w:bCs/>
          <w:noProof/>
          <w:sz w:val="20"/>
          <w:szCs w:val="20"/>
        </w:rPr>
        <w:t>3</w:t>
      </w:r>
      <w:r>
        <w:rPr>
          <w:b/>
          <w:bCs/>
          <w:sz w:val="20"/>
          <w:szCs w:val="20"/>
        </w:rPr>
        <w:t xml:space="preserve">. </w:t>
      </w:r>
      <w:r>
        <w:rPr>
          <w:sz w:val="20"/>
          <w:szCs w:val="20"/>
        </w:rPr>
        <w:t xml:space="preserve">Adjacency matrix for structural – functional connections in somatic system. </w:t>
      </w:r>
    </w:p>
    <w:tbl>
      <w:tblPr>
        <w:tblStyle w:val="TableGrid"/>
        <w:tblW w:w="7418" w:type="dxa"/>
        <w:tblInd w:w="284" w:type="dxa"/>
        <w:tblLook w:val="04A0" w:firstRow="1" w:lastRow="0" w:firstColumn="1" w:lastColumn="0" w:noHBand="0" w:noVBand="1"/>
      </w:tblPr>
      <w:tblGrid>
        <w:gridCol w:w="1320"/>
        <w:gridCol w:w="1542"/>
        <w:gridCol w:w="1153"/>
        <w:gridCol w:w="1415"/>
        <w:gridCol w:w="1135"/>
        <w:gridCol w:w="853"/>
      </w:tblGrid>
      <w:tr w:rsidR="006468B8" w14:paraId="2CA36D22" w14:textId="77777777" w:rsidTr="0095433B">
        <w:trPr>
          <w:trHeight w:hRule="exact" w:val="340"/>
        </w:trPr>
        <w:tc>
          <w:tcPr>
            <w:tcW w:w="1319" w:type="dxa"/>
            <w:tcBorders>
              <w:top w:val="nil"/>
              <w:left w:val="nil"/>
              <w:bottom w:val="nil"/>
              <w:right w:val="nil"/>
            </w:tcBorders>
            <w:shd w:val="clear" w:color="auto" w:fill="auto"/>
            <w:vAlign w:val="center"/>
          </w:tcPr>
          <w:p w14:paraId="2CA36D1E" w14:textId="77777777" w:rsidR="006468B8" w:rsidRDefault="006468B8" w:rsidP="00E7603E">
            <w:pPr>
              <w:spacing w:line="360" w:lineRule="auto"/>
              <w:jc w:val="center"/>
            </w:pPr>
          </w:p>
        </w:tc>
        <w:tc>
          <w:tcPr>
            <w:tcW w:w="1543" w:type="dxa"/>
            <w:tcBorders>
              <w:top w:val="nil"/>
              <w:left w:val="nil"/>
              <w:bottom w:val="nil"/>
            </w:tcBorders>
            <w:shd w:val="clear" w:color="auto" w:fill="auto"/>
            <w:vAlign w:val="center"/>
          </w:tcPr>
          <w:p w14:paraId="2CA36D1F" w14:textId="77777777" w:rsidR="006468B8" w:rsidRDefault="006468B8" w:rsidP="00E7603E">
            <w:pPr>
              <w:spacing w:line="360" w:lineRule="auto"/>
              <w:jc w:val="center"/>
            </w:pPr>
          </w:p>
        </w:tc>
        <w:tc>
          <w:tcPr>
            <w:tcW w:w="3704" w:type="dxa"/>
            <w:gridSpan w:val="3"/>
            <w:shd w:val="clear" w:color="auto" w:fill="auto"/>
            <w:vAlign w:val="center"/>
          </w:tcPr>
          <w:p w14:paraId="2CA36D20" w14:textId="77777777" w:rsidR="006468B8" w:rsidRDefault="00922C1F" w:rsidP="00E7603E">
            <w:pPr>
              <w:spacing w:line="360" w:lineRule="auto"/>
              <w:jc w:val="center"/>
              <w:rPr>
                <w:b/>
                <w:bCs/>
              </w:rPr>
            </w:pPr>
            <w:r>
              <w:rPr>
                <w:b/>
                <w:bCs/>
              </w:rPr>
              <w:t>Structural connections</w:t>
            </w:r>
          </w:p>
        </w:tc>
        <w:tc>
          <w:tcPr>
            <w:tcW w:w="851" w:type="dxa"/>
            <w:tcBorders>
              <w:top w:val="nil"/>
              <w:right w:val="nil"/>
            </w:tcBorders>
            <w:shd w:val="clear" w:color="auto" w:fill="auto"/>
            <w:vAlign w:val="center"/>
          </w:tcPr>
          <w:p w14:paraId="2CA36D21" w14:textId="77777777" w:rsidR="006468B8" w:rsidRDefault="006468B8" w:rsidP="00E7603E">
            <w:pPr>
              <w:spacing w:line="360" w:lineRule="auto"/>
              <w:jc w:val="center"/>
            </w:pPr>
          </w:p>
        </w:tc>
      </w:tr>
      <w:tr w:rsidR="006468B8" w14:paraId="2CA36D29" w14:textId="77777777" w:rsidTr="0095433B">
        <w:trPr>
          <w:trHeight w:hRule="exact" w:val="340"/>
        </w:trPr>
        <w:tc>
          <w:tcPr>
            <w:tcW w:w="1319" w:type="dxa"/>
            <w:tcBorders>
              <w:top w:val="nil"/>
              <w:left w:val="nil"/>
              <w:right w:val="nil"/>
            </w:tcBorders>
            <w:shd w:val="clear" w:color="auto" w:fill="auto"/>
            <w:vAlign w:val="center"/>
          </w:tcPr>
          <w:p w14:paraId="2CA36D23" w14:textId="77777777" w:rsidR="006468B8" w:rsidRDefault="006468B8" w:rsidP="00E7603E">
            <w:pPr>
              <w:spacing w:line="360" w:lineRule="auto"/>
              <w:jc w:val="center"/>
            </w:pPr>
          </w:p>
        </w:tc>
        <w:tc>
          <w:tcPr>
            <w:tcW w:w="1543" w:type="dxa"/>
            <w:tcBorders>
              <w:top w:val="nil"/>
              <w:left w:val="nil"/>
            </w:tcBorders>
            <w:shd w:val="clear" w:color="auto" w:fill="auto"/>
            <w:vAlign w:val="center"/>
          </w:tcPr>
          <w:p w14:paraId="2CA36D24" w14:textId="77777777" w:rsidR="006468B8" w:rsidRDefault="006468B8" w:rsidP="00E7603E">
            <w:pPr>
              <w:spacing w:line="360" w:lineRule="auto"/>
              <w:jc w:val="center"/>
            </w:pPr>
          </w:p>
        </w:tc>
        <w:tc>
          <w:tcPr>
            <w:tcW w:w="1153" w:type="dxa"/>
            <w:shd w:val="clear" w:color="auto" w:fill="auto"/>
            <w:vAlign w:val="center"/>
          </w:tcPr>
          <w:p w14:paraId="2CA36D25" w14:textId="77777777" w:rsidR="006468B8" w:rsidRDefault="00922C1F" w:rsidP="00E7603E">
            <w:pPr>
              <w:spacing w:line="360" w:lineRule="auto"/>
              <w:jc w:val="center"/>
              <w:rPr>
                <w:i/>
                <w:iCs/>
              </w:rPr>
            </w:pPr>
            <w:r>
              <w:rPr>
                <w:i/>
                <w:iCs/>
              </w:rPr>
              <w:t>Excitatory</w:t>
            </w:r>
          </w:p>
        </w:tc>
        <w:tc>
          <w:tcPr>
            <w:tcW w:w="1416" w:type="dxa"/>
            <w:shd w:val="clear" w:color="auto" w:fill="auto"/>
            <w:vAlign w:val="center"/>
          </w:tcPr>
          <w:p w14:paraId="2CA36D26" w14:textId="77777777" w:rsidR="006468B8" w:rsidRDefault="00922C1F" w:rsidP="00E7603E">
            <w:pPr>
              <w:spacing w:line="360" w:lineRule="auto"/>
              <w:jc w:val="center"/>
              <w:rPr>
                <w:i/>
                <w:iCs/>
              </w:rPr>
            </w:pPr>
            <w:r>
              <w:rPr>
                <w:i/>
                <w:iCs/>
              </w:rPr>
              <w:t>Non-Existent</w:t>
            </w:r>
          </w:p>
        </w:tc>
        <w:tc>
          <w:tcPr>
            <w:tcW w:w="1133" w:type="dxa"/>
            <w:shd w:val="clear" w:color="auto" w:fill="auto"/>
            <w:vAlign w:val="center"/>
          </w:tcPr>
          <w:p w14:paraId="2CA36D27" w14:textId="77777777" w:rsidR="006468B8" w:rsidRDefault="00922C1F" w:rsidP="00E7603E">
            <w:pPr>
              <w:spacing w:line="360" w:lineRule="auto"/>
              <w:jc w:val="center"/>
              <w:rPr>
                <w:i/>
                <w:iCs/>
              </w:rPr>
            </w:pPr>
            <w:r>
              <w:rPr>
                <w:i/>
                <w:iCs/>
              </w:rPr>
              <w:t>Inhibitory</w:t>
            </w:r>
          </w:p>
        </w:tc>
        <w:tc>
          <w:tcPr>
            <w:tcW w:w="853" w:type="dxa"/>
            <w:shd w:val="clear" w:color="auto" w:fill="auto"/>
            <w:vAlign w:val="center"/>
          </w:tcPr>
          <w:p w14:paraId="2CA36D28" w14:textId="77777777" w:rsidR="006468B8" w:rsidRDefault="00922C1F" w:rsidP="00E7603E">
            <w:pPr>
              <w:spacing w:line="360" w:lineRule="auto"/>
              <w:jc w:val="center"/>
              <w:rPr>
                <w:i/>
                <w:iCs/>
              </w:rPr>
            </w:pPr>
            <w:r>
              <w:rPr>
                <w:i/>
                <w:iCs/>
              </w:rPr>
              <w:t>Total</w:t>
            </w:r>
          </w:p>
        </w:tc>
      </w:tr>
      <w:tr w:rsidR="006468B8" w14:paraId="2CA36D30" w14:textId="77777777" w:rsidTr="0095433B">
        <w:trPr>
          <w:trHeight w:hRule="exact" w:val="340"/>
        </w:trPr>
        <w:tc>
          <w:tcPr>
            <w:tcW w:w="1319" w:type="dxa"/>
            <w:vMerge w:val="restart"/>
            <w:shd w:val="clear" w:color="auto" w:fill="auto"/>
            <w:vAlign w:val="center"/>
          </w:tcPr>
          <w:p w14:paraId="2CA36D2A" w14:textId="77777777" w:rsidR="006468B8" w:rsidRDefault="00922C1F" w:rsidP="00E7603E">
            <w:pPr>
              <w:spacing w:line="360" w:lineRule="auto"/>
              <w:jc w:val="center"/>
              <w:rPr>
                <w:b/>
                <w:bCs/>
              </w:rPr>
            </w:pPr>
            <w:r>
              <w:rPr>
                <w:b/>
                <w:bCs/>
              </w:rPr>
              <w:t>Functional connections</w:t>
            </w:r>
          </w:p>
        </w:tc>
        <w:tc>
          <w:tcPr>
            <w:tcW w:w="1543" w:type="dxa"/>
            <w:shd w:val="clear" w:color="auto" w:fill="auto"/>
            <w:vAlign w:val="center"/>
          </w:tcPr>
          <w:p w14:paraId="2CA36D2B" w14:textId="77777777" w:rsidR="006468B8" w:rsidRDefault="00922C1F" w:rsidP="00E7603E">
            <w:pPr>
              <w:spacing w:line="360" w:lineRule="auto"/>
              <w:jc w:val="center"/>
              <w:rPr>
                <w:i/>
                <w:iCs/>
              </w:rPr>
            </w:pPr>
            <w:r>
              <w:rPr>
                <w:i/>
                <w:iCs/>
              </w:rPr>
              <w:t>Positive r</w:t>
            </w:r>
          </w:p>
        </w:tc>
        <w:tc>
          <w:tcPr>
            <w:tcW w:w="1153" w:type="dxa"/>
            <w:shd w:val="clear" w:color="auto" w:fill="auto"/>
            <w:vAlign w:val="center"/>
          </w:tcPr>
          <w:p w14:paraId="2CA36D2C" w14:textId="77777777" w:rsidR="006468B8" w:rsidRDefault="00922C1F" w:rsidP="00E7603E">
            <w:pPr>
              <w:spacing w:line="360" w:lineRule="auto"/>
              <w:jc w:val="center"/>
            </w:pPr>
            <w:r>
              <w:t>2812</w:t>
            </w:r>
          </w:p>
        </w:tc>
        <w:tc>
          <w:tcPr>
            <w:tcW w:w="1416" w:type="dxa"/>
            <w:shd w:val="clear" w:color="auto" w:fill="auto"/>
            <w:vAlign w:val="center"/>
          </w:tcPr>
          <w:p w14:paraId="2CA36D2D" w14:textId="77777777" w:rsidR="006468B8" w:rsidRDefault="00922C1F" w:rsidP="00E7603E">
            <w:pPr>
              <w:spacing w:line="360" w:lineRule="auto"/>
              <w:jc w:val="center"/>
            </w:pPr>
            <w:r>
              <w:t>8633</w:t>
            </w:r>
          </w:p>
        </w:tc>
        <w:tc>
          <w:tcPr>
            <w:tcW w:w="1133" w:type="dxa"/>
            <w:shd w:val="clear" w:color="auto" w:fill="auto"/>
            <w:vAlign w:val="center"/>
          </w:tcPr>
          <w:p w14:paraId="2CA36D2E" w14:textId="77777777" w:rsidR="006468B8" w:rsidRDefault="00922C1F" w:rsidP="00E7603E">
            <w:pPr>
              <w:spacing w:line="360" w:lineRule="auto"/>
              <w:jc w:val="center"/>
            </w:pPr>
            <w:r>
              <w:t>16</w:t>
            </w:r>
          </w:p>
        </w:tc>
        <w:tc>
          <w:tcPr>
            <w:tcW w:w="853" w:type="dxa"/>
            <w:shd w:val="clear" w:color="auto" w:fill="auto"/>
            <w:vAlign w:val="center"/>
          </w:tcPr>
          <w:p w14:paraId="2CA36D2F" w14:textId="77777777" w:rsidR="006468B8" w:rsidRDefault="00922C1F" w:rsidP="00E7603E">
            <w:pPr>
              <w:spacing w:line="360" w:lineRule="auto"/>
              <w:jc w:val="center"/>
            </w:pPr>
            <w:r>
              <w:t>11393</w:t>
            </w:r>
          </w:p>
        </w:tc>
      </w:tr>
      <w:tr w:rsidR="006468B8" w14:paraId="2CA36D37" w14:textId="77777777" w:rsidTr="0095433B">
        <w:trPr>
          <w:trHeight w:hRule="exact" w:val="340"/>
        </w:trPr>
        <w:tc>
          <w:tcPr>
            <w:tcW w:w="1319" w:type="dxa"/>
            <w:vMerge/>
            <w:shd w:val="clear" w:color="auto" w:fill="auto"/>
            <w:vAlign w:val="center"/>
          </w:tcPr>
          <w:p w14:paraId="2CA36D31" w14:textId="77777777" w:rsidR="006468B8" w:rsidRDefault="006468B8" w:rsidP="00E7603E">
            <w:pPr>
              <w:spacing w:line="360" w:lineRule="auto"/>
              <w:jc w:val="center"/>
            </w:pPr>
          </w:p>
        </w:tc>
        <w:tc>
          <w:tcPr>
            <w:tcW w:w="1543" w:type="dxa"/>
            <w:shd w:val="clear" w:color="auto" w:fill="auto"/>
            <w:vAlign w:val="center"/>
          </w:tcPr>
          <w:p w14:paraId="2CA36D32" w14:textId="77777777" w:rsidR="006468B8" w:rsidRDefault="00922C1F" w:rsidP="00E7603E">
            <w:pPr>
              <w:spacing w:line="360" w:lineRule="auto"/>
              <w:jc w:val="center"/>
              <w:rPr>
                <w:i/>
                <w:iCs/>
              </w:rPr>
            </w:pPr>
            <w:r>
              <w:rPr>
                <w:i/>
                <w:iCs/>
              </w:rPr>
              <w:t>Null</w:t>
            </w:r>
          </w:p>
        </w:tc>
        <w:tc>
          <w:tcPr>
            <w:tcW w:w="1153" w:type="dxa"/>
            <w:shd w:val="clear" w:color="auto" w:fill="auto"/>
            <w:vAlign w:val="center"/>
          </w:tcPr>
          <w:p w14:paraId="2CA36D33" w14:textId="77777777" w:rsidR="006468B8" w:rsidRDefault="00922C1F" w:rsidP="00E7603E">
            <w:pPr>
              <w:spacing w:line="360" w:lineRule="auto"/>
              <w:jc w:val="center"/>
            </w:pPr>
            <w:r>
              <w:t>1019</w:t>
            </w:r>
          </w:p>
        </w:tc>
        <w:tc>
          <w:tcPr>
            <w:tcW w:w="1416" w:type="dxa"/>
            <w:shd w:val="clear" w:color="auto" w:fill="auto"/>
            <w:vAlign w:val="center"/>
          </w:tcPr>
          <w:p w14:paraId="2CA36D34" w14:textId="77777777" w:rsidR="006468B8" w:rsidRDefault="00922C1F" w:rsidP="00E7603E">
            <w:pPr>
              <w:spacing w:line="360" w:lineRule="auto"/>
              <w:jc w:val="center"/>
            </w:pPr>
            <w:r>
              <w:t>53646</w:t>
            </w:r>
          </w:p>
        </w:tc>
        <w:tc>
          <w:tcPr>
            <w:tcW w:w="1133" w:type="dxa"/>
            <w:shd w:val="clear" w:color="auto" w:fill="auto"/>
            <w:vAlign w:val="center"/>
          </w:tcPr>
          <w:p w14:paraId="2CA36D35" w14:textId="77777777" w:rsidR="006468B8" w:rsidRDefault="00922C1F" w:rsidP="00E7603E">
            <w:pPr>
              <w:spacing w:line="360" w:lineRule="auto"/>
              <w:jc w:val="center"/>
            </w:pPr>
            <w:r>
              <w:t>40</w:t>
            </w:r>
          </w:p>
        </w:tc>
        <w:tc>
          <w:tcPr>
            <w:tcW w:w="853" w:type="dxa"/>
            <w:shd w:val="clear" w:color="auto" w:fill="auto"/>
            <w:vAlign w:val="center"/>
          </w:tcPr>
          <w:p w14:paraId="2CA36D36" w14:textId="77777777" w:rsidR="006468B8" w:rsidRDefault="00922C1F" w:rsidP="00E7603E">
            <w:pPr>
              <w:spacing w:line="360" w:lineRule="auto"/>
              <w:jc w:val="center"/>
            </w:pPr>
            <w:r>
              <w:t>54705</w:t>
            </w:r>
          </w:p>
        </w:tc>
      </w:tr>
      <w:tr w:rsidR="006468B8" w14:paraId="2CA36D3E" w14:textId="77777777" w:rsidTr="0095433B">
        <w:trPr>
          <w:trHeight w:hRule="exact" w:val="340"/>
        </w:trPr>
        <w:tc>
          <w:tcPr>
            <w:tcW w:w="1319" w:type="dxa"/>
            <w:vMerge/>
            <w:shd w:val="clear" w:color="auto" w:fill="auto"/>
            <w:vAlign w:val="center"/>
          </w:tcPr>
          <w:p w14:paraId="2CA36D38" w14:textId="77777777" w:rsidR="006468B8" w:rsidRDefault="006468B8" w:rsidP="00E7603E">
            <w:pPr>
              <w:spacing w:line="360" w:lineRule="auto"/>
              <w:jc w:val="center"/>
            </w:pPr>
          </w:p>
        </w:tc>
        <w:tc>
          <w:tcPr>
            <w:tcW w:w="1543" w:type="dxa"/>
            <w:shd w:val="clear" w:color="auto" w:fill="auto"/>
            <w:vAlign w:val="center"/>
          </w:tcPr>
          <w:p w14:paraId="2CA36D39" w14:textId="77777777" w:rsidR="006468B8" w:rsidRDefault="00922C1F" w:rsidP="00E7603E">
            <w:pPr>
              <w:spacing w:line="360" w:lineRule="auto"/>
              <w:jc w:val="center"/>
              <w:rPr>
                <w:i/>
                <w:iCs/>
              </w:rPr>
            </w:pPr>
            <w:r>
              <w:rPr>
                <w:i/>
                <w:iCs/>
              </w:rPr>
              <w:t>Negative r</w:t>
            </w:r>
          </w:p>
        </w:tc>
        <w:tc>
          <w:tcPr>
            <w:tcW w:w="1153" w:type="dxa"/>
            <w:shd w:val="clear" w:color="auto" w:fill="auto"/>
            <w:vAlign w:val="center"/>
          </w:tcPr>
          <w:p w14:paraId="2CA36D3A" w14:textId="77777777" w:rsidR="006468B8" w:rsidRDefault="00922C1F" w:rsidP="00E7603E">
            <w:pPr>
              <w:spacing w:line="360" w:lineRule="auto"/>
              <w:jc w:val="center"/>
            </w:pPr>
            <w:r>
              <w:t>771</w:t>
            </w:r>
          </w:p>
        </w:tc>
        <w:tc>
          <w:tcPr>
            <w:tcW w:w="1416" w:type="dxa"/>
            <w:shd w:val="clear" w:color="auto" w:fill="auto"/>
            <w:vAlign w:val="center"/>
          </w:tcPr>
          <w:p w14:paraId="2CA36D3B" w14:textId="77777777" w:rsidR="006468B8" w:rsidRDefault="00922C1F" w:rsidP="00E7603E">
            <w:pPr>
              <w:spacing w:line="360" w:lineRule="auto"/>
              <w:jc w:val="center"/>
            </w:pPr>
            <w:r>
              <w:t>10422</w:t>
            </w:r>
          </w:p>
        </w:tc>
        <w:tc>
          <w:tcPr>
            <w:tcW w:w="1133" w:type="dxa"/>
            <w:shd w:val="clear" w:color="auto" w:fill="auto"/>
            <w:vAlign w:val="center"/>
          </w:tcPr>
          <w:p w14:paraId="2CA36D3C" w14:textId="77777777" w:rsidR="006468B8" w:rsidRDefault="00922C1F" w:rsidP="00E7603E">
            <w:pPr>
              <w:spacing w:line="360" w:lineRule="auto"/>
              <w:jc w:val="center"/>
            </w:pPr>
            <w:r>
              <w:t>200</w:t>
            </w:r>
          </w:p>
        </w:tc>
        <w:tc>
          <w:tcPr>
            <w:tcW w:w="853" w:type="dxa"/>
            <w:shd w:val="clear" w:color="auto" w:fill="auto"/>
            <w:vAlign w:val="center"/>
          </w:tcPr>
          <w:p w14:paraId="2CA36D3D" w14:textId="77777777" w:rsidR="006468B8" w:rsidRDefault="00922C1F" w:rsidP="00E7603E">
            <w:pPr>
              <w:spacing w:line="360" w:lineRule="auto"/>
              <w:jc w:val="center"/>
            </w:pPr>
            <w:r>
              <w:t>11461</w:t>
            </w:r>
          </w:p>
        </w:tc>
      </w:tr>
      <w:tr w:rsidR="006468B8" w14:paraId="2CA36D45" w14:textId="77777777" w:rsidTr="0095433B">
        <w:trPr>
          <w:trHeight w:hRule="exact" w:val="340"/>
        </w:trPr>
        <w:tc>
          <w:tcPr>
            <w:tcW w:w="1319" w:type="dxa"/>
            <w:tcBorders>
              <w:left w:val="nil"/>
              <w:bottom w:val="nil"/>
            </w:tcBorders>
            <w:shd w:val="clear" w:color="auto" w:fill="auto"/>
            <w:vAlign w:val="center"/>
          </w:tcPr>
          <w:p w14:paraId="2CA36D3F" w14:textId="77777777" w:rsidR="006468B8" w:rsidRDefault="006468B8" w:rsidP="00E7603E">
            <w:pPr>
              <w:spacing w:line="360" w:lineRule="auto"/>
              <w:jc w:val="center"/>
            </w:pPr>
          </w:p>
        </w:tc>
        <w:tc>
          <w:tcPr>
            <w:tcW w:w="1543" w:type="dxa"/>
            <w:shd w:val="clear" w:color="auto" w:fill="auto"/>
            <w:vAlign w:val="center"/>
          </w:tcPr>
          <w:p w14:paraId="2CA36D40" w14:textId="77777777" w:rsidR="006468B8" w:rsidRDefault="00922C1F" w:rsidP="00E7603E">
            <w:pPr>
              <w:spacing w:line="360" w:lineRule="auto"/>
              <w:jc w:val="center"/>
              <w:rPr>
                <w:i/>
                <w:iCs/>
              </w:rPr>
            </w:pPr>
            <w:r>
              <w:rPr>
                <w:i/>
                <w:iCs/>
              </w:rPr>
              <w:t>Total</w:t>
            </w:r>
          </w:p>
        </w:tc>
        <w:tc>
          <w:tcPr>
            <w:tcW w:w="1153" w:type="dxa"/>
            <w:shd w:val="clear" w:color="auto" w:fill="auto"/>
            <w:vAlign w:val="center"/>
          </w:tcPr>
          <w:p w14:paraId="2CA36D41" w14:textId="77777777" w:rsidR="006468B8" w:rsidRDefault="00922C1F" w:rsidP="00E7603E">
            <w:pPr>
              <w:spacing w:line="360" w:lineRule="auto"/>
              <w:jc w:val="center"/>
            </w:pPr>
            <w:r>
              <w:t>4602</w:t>
            </w:r>
          </w:p>
        </w:tc>
        <w:tc>
          <w:tcPr>
            <w:tcW w:w="1416" w:type="dxa"/>
            <w:shd w:val="clear" w:color="auto" w:fill="auto"/>
            <w:vAlign w:val="center"/>
          </w:tcPr>
          <w:p w14:paraId="2CA36D42" w14:textId="77777777" w:rsidR="006468B8" w:rsidRDefault="00922C1F" w:rsidP="00E7603E">
            <w:pPr>
              <w:spacing w:line="360" w:lineRule="auto"/>
              <w:jc w:val="center"/>
            </w:pPr>
            <w:r>
              <w:t>72701</w:t>
            </w:r>
          </w:p>
        </w:tc>
        <w:tc>
          <w:tcPr>
            <w:tcW w:w="1133" w:type="dxa"/>
            <w:shd w:val="clear" w:color="auto" w:fill="auto"/>
            <w:vAlign w:val="center"/>
          </w:tcPr>
          <w:p w14:paraId="2CA36D43" w14:textId="77777777" w:rsidR="006468B8" w:rsidRDefault="00922C1F" w:rsidP="00E7603E">
            <w:pPr>
              <w:spacing w:line="360" w:lineRule="auto"/>
              <w:jc w:val="center"/>
            </w:pPr>
            <w:r>
              <w:t>256</w:t>
            </w:r>
          </w:p>
        </w:tc>
        <w:tc>
          <w:tcPr>
            <w:tcW w:w="853" w:type="dxa"/>
            <w:shd w:val="clear" w:color="auto" w:fill="auto"/>
            <w:vAlign w:val="center"/>
          </w:tcPr>
          <w:p w14:paraId="2CA36D44" w14:textId="77777777" w:rsidR="006468B8" w:rsidRDefault="00922C1F" w:rsidP="00E7603E">
            <w:pPr>
              <w:spacing w:line="360" w:lineRule="auto"/>
              <w:jc w:val="center"/>
            </w:pPr>
            <w:r>
              <w:t>77559</w:t>
            </w:r>
          </w:p>
        </w:tc>
      </w:tr>
    </w:tbl>
    <w:p w14:paraId="2CA36D47" w14:textId="24B5EF32" w:rsidR="006468B8" w:rsidRDefault="006468B8" w:rsidP="00E7603E">
      <w:pPr>
        <w:spacing w:line="360" w:lineRule="auto"/>
        <w:jc w:val="both"/>
      </w:pPr>
    </w:p>
    <w:p w14:paraId="72A60610" w14:textId="77777777" w:rsidR="0095433B" w:rsidRDefault="0095433B" w:rsidP="00E7603E">
      <w:pPr>
        <w:spacing w:line="360" w:lineRule="auto"/>
        <w:jc w:val="both"/>
      </w:pPr>
    </w:p>
    <w:p w14:paraId="2CA36D48" w14:textId="55DCAE8F" w:rsidR="006468B8" w:rsidRDefault="00922C1F" w:rsidP="00E7603E">
      <w:pPr>
        <w:spacing w:line="360" w:lineRule="auto"/>
        <w:jc w:val="both"/>
      </w:pPr>
      <w:r>
        <w:t xml:space="preserve">Second, </w:t>
      </w:r>
      <w:r w:rsidR="00783DE1">
        <w:t>I</w:t>
      </w:r>
      <w:r>
        <w:t xml:space="preserve"> calculated linear regressions for the relationships between structural and functional weights for the inhibitory and excitatory well predicted connections. Inhibitory connections showed a positive, moderate and statistically significant correlation (Fig. 16A): r=</w:t>
      </w:r>
      <w:r w:rsidR="00EA357E">
        <w:t xml:space="preserve"> </w:t>
      </w:r>
      <w:r>
        <w:t>0.34, 95% CI</w:t>
      </w:r>
      <w:r w:rsidR="00EA357E">
        <w:t xml:space="preserve"> </w:t>
      </w:r>
      <w:r>
        <w:t>= [0.21, 0.45], t</w:t>
      </w:r>
      <w:r w:rsidR="00EA357E">
        <w:t xml:space="preserve"> </w:t>
      </w:r>
      <w:r w:rsidR="26485459">
        <w:t>=</w:t>
      </w:r>
      <w:r w:rsidR="00EA357E">
        <w:t xml:space="preserve"> </w:t>
      </w:r>
      <w:r>
        <w:t xml:space="preserve">5.083, </w:t>
      </w:r>
      <w:r w:rsidR="00EA357E">
        <w:br/>
      </w:r>
      <w:r>
        <w:t>df</w:t>
      </w:r>
      <w:r w:rsidR="00EA357E">
        <w:t xml:space="preserve"> </w:t>
      </w:r>
      <w:r w:rsidR="26485459">
        <w:t>=</w:t>
      </w:r>
      <w:r w:rsidR="00EA357E">
        <w:t xml:space="preserve"> </w:t>
      </w:r>
      <w:r>
        <w:t>198, p</w:t>
      </w:r>
      <w:r w:rsidR="00EA357E">
        <w:t xml:space="preserve"> </w:t>
      </w:r>
      <w:r w:rsidR="26485459">
        <w:t>=</w:t>
      </w:r>
      <w:r w:rsidR="00EA357E">
        <w:t xml:space="preserve"> </w:t>
      </w:r>
      <w:r>
        <w:t>8.577x10</w:t>
      </w:r>
      <w:r>
        <w:rPr>
          <w:vertAlign w:val="superscript"/>
        </w:rPr>
        <w:t>-7</w:t>
      </w:r>
      <w:r>
        <w:t>. Excitatory connections showed a slightly lower and statistically significant correlation (Fig. 16B): r</w:t>
      </w:r>
      <w:r w:rsidR="00EA357E">
        <w:t xml:space="preserve"> </w:t>
      </w:r>
      <w:r w:rsidR="26485459">
        <w:t>=</w:t>
      </w:r>
      <w:r w:rsidR="00EA357E">
        <w:t xml:space="preserve"> </w:t>
      </w:r>
      <w:r>
        <w:t>0.314, 95% CI</w:t>
      </w:r>
      <w:r w:rsidR="00EA357E">
        <w:t xml:space="preserve"> </w:t>
      </w:r>
      <w:r>
        <w:t>= [0.28, 0.35], t</w:t>
      </w:r>
      <w:r w:rsidR="00EA357E">
        <w:t xml:space="preserve"> </w:t>
      </w:r>
      <w:r w:rsidR="26485459">
        <w:t>=</w:t>
      </w:r>
      <w:r w:rsidR="00EA357E">
        <w:t xml:space="preserve"> </w:t>
      </w:r>
      <w:r>
        <w:t>17.541, df</w:t>
      </w:r>
      <w:r w:rsidR="00EA357E">
        <w:t xml:space="preserve"> </w:t>
      </w:r>
      <w:r w:rsidR="26485459">
        <w:t>=</w:t>
      </w:r>
      <w:r w:rsidR="00EA357E">
        <w:t xml:space="preserve"> </w:t>
      </w:r>
      <w:r>
        <w:t>2810, p</w:t>
      </w:r>
      <w:r w:rsidR="00EA357E">
        <w:t xml:space="preserve"> </w:t>
      </w:r>
      <w:r w:rsidR="26485459">
        <w:t>&lt;</w:t>
      </w:r>
      <w:r w:rsidR="00EA357E">
        <w:t xml:space="preserve"> </w:t>
      </w:r>
      <w:r>
        <w:t>2.2x10</w:t>
      </w:r>
      <w:r>
        <w:rPr>
          <w:vertAlign w:val="superscript"/>
        </w:rPr>
        <w:t>-16</w:t>
      </w:r>
      <w:r>
        <w:t xml:space="preserve">. In this case, we can support our third hypothesis about the correlation between structural and functional weights for both inhibitory and excitatory connections. </w:t>
      </w:r>
    </w:p>
    <w:p w14:paraId="25777586" w14:textId="77777777" w:rsidR="0095433B" w:rsidRDefault="0095433B" w:rsidP="00E7603E">
      <w:pPr>
        <w:spacing w:line="360" w:lineRule="auto"/>
        <w:jc w:val="both"/>
      </w:pPr>
    </w:p>
    <w:p w14:paraId="6FF8DC21" w14:textId="126AC796" w:rsidR="00A741E6" w:rsidRDefault="00B65F2A" w:rsidP="00E7603E">
      <w:pPr>
        <w:spacing w:line="360" w:lineRule="auto"/>
        <w:jc w:val="both"/>
      </w:pPr>
      <w:r>
        <w:rPr>
          <w:noProof/>
        </w:rPr>
        <w:drawing>
          <wp:anchor distT="0" distB="0" distL="114300" distR="114300" simplePos="0" relativeHeight="251708416" behindDoc="0" locked="0" layoutInCell="1" allowOverlap="1" wp14:anchorId="3921CB3C" wp14:editId="607E9057">
            <wp:simplePos x="0" y="0"/>
            <wp:positionH relativeFrom="margin">
              <wp:posOffset>3082925</wp:posOffset>
            </wp:positionH>
            <wp:positionV relativeFrom="paragraph">
              <wp:posOffset>306705</wp:posOffset>
            </wp:positionV>
            <wp:extent cx="2849245" cy="2310765"/>
            <wp:effectExtent l="0" t="0" r="8255" b="0"/>
            <wp:wrapSquare wrapText="bothSides"/>
            <wp:docPr id="1693060165" name="Picture 1693060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9" cstate="print">
                      <a:extLst>
                        <a:ext uri="{28A0092B-C50C-407E-A947-70E740481C1C}">
                          <a14:useLocalDpi xmlns:a14="http://schemas.microsoft.com/office/drawing/2010/main" val="0"/>
                        </a:ext>
                      </a:extLst>
                    </a:blip>
                    <a:srcRect t="4816"/>
                    <a:stretch/>
                  </pic:blipFill>
                  <pic:spPr bwMode="auto">
                    <a:xfrm>
                      <a:off x="0" y="0"/>
                      <a:ext cx="2849245" cy="231076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709440" behindDoc="0" locked="0" layoutInCell="1" allowOverlap="1" wp14:anchorId="727447BF" wp14:editId="71F16B09">
            <wp:simplePos x="0" y="0"/>
            <wp:positionH relativeFrom="margin">
              <wp:posOffset>-32385</wp:posOffset>
            </wp:positionH>
            <wp:positionV relativeFrom="paragraph">
              <wp:posOffset>327660</wp:posOffset>
            </wp:positionV>
            <wp:extent cx="2904490" cy="2273300"/>
            <wp:effectExtent l="0" t="0" r="0" b="0"/>
            <wp:wrapSquare wrapText="bothSides"/>
            <wp:docPr id="1903341926" name="Picture 19033419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0" cstate="print">
                      <a:extLst>
                        <a:ext uri="{28A0092B-C50C-407E-A947-70E740481C1C}">
                          <a14:useLocalDpi xmlns:a14="http://schemas.microsoft.com/office/drawing/2010/main" val="0"/>
                        </a:ext>
                      </a:extLst>
                    </a:blip>
                    <a:srcRect t="4467"/>
                    <a:stretch/>
                  </pic:blipFill>
                  <pic:spPr bwMode="auto">
                    <a:xfrm>
                      <a:off x="0" y="0"/>
                      <a:ext cx="2904490" cy="22733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CA36D4A" w14:textId="77777777" w:rsidR="006468B8" w:rsidRDefault="00922C1F" w:rsidP="00E7603E">
      <w:pPr>
        <w:spacing w:line="360" w:lineRule="auto"/>
        <w:jc w:val="both"/>
      </w:pPr>
      <w:r>
        <w:t xml:space="preserve">     </w:t>
      </w:r>
    </w:p>
    <w:p w14:paraId="2CA36D4C" w14:textId="6A402B94" w:rsidR="006468B8" w:rsidRDefault="00922C1F" w:rsidP="00927200">
      <w:pPr>
        <w:spacing w:line="360" w:lineRule="auto"/>
        <w:ind w:left="720"/>
        <w:jc w:val="both"/>
        <w:rPr>
          <w:sz w:val="20"/>
          <w:szCs w:val="20"/>
        </w:rPr>
      </w:pPr>
      <w:r>
        <w:rPr>
          <w:b/>
          <w:bCs/>
          <w:sz w:val="20"/>
          <w:szCs w:val="20"/>
        </w:rPr>
        <w:t>Figure 16.</w:t>
      </w:r>
      <w:r>
        <w:rPr>
          <w:sz w:val="20"/>
          <w:szCs w:val="20"/>
        </w:rPr>
        <w:t xml:space="preserve"> Weight correlations in somatic system for inhibitory synapses (left) and excitatory synapses (right). Points as connections and a linear regression curve fitted to them.</w:t>
      </w:r>
    </w:p>
    <w:p w14:paraId="2CA36D4D" w14:textId="5B7AB79F" w:rsidR="006468B8" w:rsidRDefault="00922C1F" w:rsidP="00E7603E">
      <w:pPr>
        <w:spacing w:line="360" w:lineRule="auto"/>
        <w:jc w:val="both"/>
      </w:pPr>
      <w:r>
        <w:lastRenderedPageBreak/>
        <w:t xml:space="preserve">As with pharyngeal system, </w:t>
      </w:r>
      <w:r w:rsidR="00783DE1">
        <w:t>I</w:t>
      </w:r>
      <w:r>
        <w:t xml:space="preserve"> differentiated here for electrical and chemical synapses. </w:t>
      </w:r>
      <w:r w:rsidR="00783DE1">
        <w:t>I</w:t>
      </w:r>
      <w:r>
        <w:t xml:space="preserve"> found that taken independently both correlations were lower (</w:t>
      </w:r>
      <w:r w:rsidR="00EA357E">
        <w:t>Table 4</w:t>
      </w:r>
      <w:r>
        <w:t>), and that as in pharyngeal analysis, electrical weights were better predicted than chemical ones. The correlation for electrical and excitatory synapses was r</w:t>
      </w:r>
      <w:r w:rsidR="00EA357E">
        <w:t xml:space="preserve"> </w:t>
      </w:r>
      <w:r w:rsidR="26485459">
        <w:t>=</w:t>
      </w:r>
      <w:r w:rsidR="00EA357E">
        <w:t xml:space="preserve"> </w:t>
      </w:r>
      <w:r>
        <w:t>0.21, 95% CI</w:t>
      </w:r>
      <w:r w:rsidR="00EA357E">
        <w:t xml:space="preserve"> </w:t>
      </w:r>
      <w:r>
        <w:t>= [0.169, 0.27], t</w:t>
      </w:r>
      <w:r w:rsidR="00EA357E">
        <w:t xml:space="preserve"> </w:t>
      </w:r>
      <w:r w:rsidR="26485459">
        <w:t>=</w:t>
      </w:r>
      <w:r w:rsidR="00EA357E">
        <w:t xml:space="preserve"> </w:t>
      </w:r>
      <w:r>
        <w:t>8.49, df</w:t>
      </w:r>
      <w:r w:rsidR="00EA357E">
        <w:t xml:space="preserve"> </w:t>
      </w:r>
      <w:r w:rsidR="26485459">
        <w:t>=</w:t>
      </w:r>
      <w:r w:rsidR="00EA357E">
        <w:t xml:space="preserve"> </w:t>
      </w:r>
      <w:r>
        <w:t>1426, p</w:t>
      </w:r>
      <w:r w:rsidR="00EA357E">
        <w:t xml:space="preserve"> </w:t>
      </w:r>
      <w:r w:rsidR="26485459">
        <w:t>&lt;</w:t>
      </w:r>
      <w:r w:rsidR="00EA357E">
        <w:t xml:space="preserve"> </w:t>
      </w:r>
      <w:r>
        <w:t>2.2x10</w:t>
      </w:r>
      <w:r>
        <w:rPr>
          <w:vertAlign w:val="superscript"/>
        </w:rPr>
        <w:t>-16</w:t>
      </w:r>
      <w:r>
        <w:t>. For chemical and excitatory</w:t>
      </w:r>
      <w:r w:rsidR="00EA357E">
        <w:t>:</w:t>
      </w:r>
      <w:r w:rsidR="00EA357E">
        <w:br/>
      </w:r>
      <w:r>
        <w:t xml:space="preserve"> r</w:t>
      </w:r>
      <w:r w:rsidR="00EA357E">
        <w:t xml:space="preserve"> </w:t>
      </w:r>
      <w:r w:rsidR="26485459" w:rsidRPr="26485459">
        <w:t>=</w:t>
      </w:r>
      <w:r w:rsidR="00EA357E">
        <w:t xml:space="preserve"> </w:t>
      </w:r>
      <w:r>
        <w:t>0.079, 95% CI</w:t>
      </w:r>
      <w:r w:rsidR="00EA357E">
        <w:t xml:space="preserve"> </w:t>
      </w:r>
      <w:r>
        <w:t>= [0.034, 0.123], t</w:t>
      </w:r>
      <w:r w:rsidR="00EA357E">
        <w:t xml:space="preserve"> </w:t>
      </w:r>
      <w:r w:rsidR="26485459" w:rsidRPr="26485459">
        <w:t>=</w:t>
      </w:r>
      <w:r w:rsidR="00EA357E">
        <w:t xml:space="preserve"> </w:t>
      </w:r>
      <w:r>
        <w:t>3.468, df</w:t>
      </w:r>
      <w:r w:rsidR="00EA357E">
        <w:t xml:space="preserve"> </w:t>
      </w:r>
      <w:r w:rsidR="26485459" w:rsidRPr="26485459">
        <w:t>=</w:t>
      </w:r>
      <w:r w:rsidR="00EA357E">
        <w:t xml:space="preserve"> </w:t>
      </w:r>
      <w:r>
        <w:t>1918, p</w:t>
      </w:r>
      <w:r w:rsidR="00EA357E">
        <w:t xml:space="preserve"> </w:t>
      </w:r>
      <w:r w:rsidR="26485459" w:rsidRPr="26485459">
        <w:t>=</w:t>
      </w:r>
      <w:r w:rsidR="00EA357E">
        <w:t xml:space="preserve"> </w:t>
      </w:r>
      <w:r>
        <w:t>0.0005. For electrical and inhibitory synapses</w:t>
      </w:r>
      <w:r w:rsidR="00EA357E">
        <w:t>:</w:t>
      </w:r>
      <w:r>
        <w:t xml:space="preserve"> r</w:t>
      </w:r>
      <w:r w:rsidR="00EA357E">
        <w:t xml:space="preserve"> </w:t>
      </w:r>
      <w:r w:rsidR="26485459">
        <w:t>=</w:t>
      </w:r>
      <w:r w:rsidR="00EA357E">
        <w:t xml:space="preserve"> </w:t>
      </w:r>
      <w:r>
        <w:t>0.30, 95% CI</w:t>
      </w:r>
      <w:r w:rsidR="00EA357E">
        <w:t xml:space="preserve"> </w:t>
      </w:r>
      <w:r>
        <w:t>= [0.15, 0.449], t</w:t>
      </w:r>
      <w:r w:rsidR="00EA357E">
        <w:t xml:space="preserve"> </w:t>
      </w:r>
      <w:r w:rsidR="26485459">
        <w:t>=</w:t>
      </w:r>
      <w:r w:rsidR="00EA357E">
        <w:t xml:space="preserve"> </w:t>
      </w:r>
      <w:r>
        <w:t>3.822, df</w:t>
      </w:r>
      <w:r w:rsidR="00EA357E">
        <w:t xml:space="preserve"> </w:t>
      </w:r>
      <w:r w:rsidR="26485459">
        <w:t>=</w:t>
      </w:r>
      <w:r w:rsidR="00EA357E">
        <w:t xml:space="preserve"> </w:t>
      </w:r>
      <w:r>
        <w:t>140, p</w:t>
      </w:r>
      <w:r w:rsidR="00EA357E">
        <w:t xml:space="preserve"> </w:t>
      </w:r>
      <w:r w:rsidR="26485459">
        <w:t>=</w:t>
      </w:r>
      <w:r w:rsidR="00EA357E">
        <w:t xml:space="preserve"> </w:t>
      </w:r>
      <w:r>
        <w:t>0.000199. For chemical and inhibitory</w:t>
      </w:r>
      <w:r w:rsidR="00EA357E">
        <w:t>:</w:t>
      </w:r>
      <w:r>
        <w:t xml:space="preserve"> r</w:t>
      </w:r>
      <w:r w:rsidR="00EA357E">
        <w:t xml:space="preserve"> </w:t>
      </w:r>
      <w:r w:rsidR="26485459" w:rsidRPr="26485459">
        <w:t>=</w:t>
      </w:r>
      <w:r w:rsidR="00EA357E">
        <w:t xml:space="preserve"> </w:t>
      </w:r>
      <w:r>
        <w:t>0.172, 95% CI</w:t>
      </w:r>
      <w:r w:rsidR="00EA357E">
        <w:t xml:space="preserve"> </w:t>
      </w:r>
      <w:r>
        <w:t>= [-0.0269, 0.3585], t</w:t>
      </w:r>
      <w:r w:rsidR="00EA357E">
        <w:t xml:space="preserve"> </w:t>
      </w:r>
      <w:r w:rsidR="26485459" w:rsidRPr="26485459">
        <w:t>=</w:t>
      </w:r>
      <w:r w:rsidR="00EA357E">
        <w:t xml:space="preserve"> </w:t>
      </w:r>
      <w:r>
        <w:t>1.715, df</w:t>
      </w:r>
      <w:r w:rsidR="00EA357E">
        <w:t xml:space="preserve"> </w:t>
      </w:r>
      <w:r w:rsidR="26485459" w:rsidRPr="26485459">
        <w:t>=</w:t>
      </w:r>
      <w:r w:rsidR="00EA357E">
        <w:t xml:space="preserve"> </w:t>
      </w:r>
      <w:r>
        <w:t>96, p</w:t>
      </w:r>
      <w:r w:rsidR="00EA357E">
        <w:t xml:space="preserve"> </w:t>
      </w:r>
      <w:r w:rsidR="26485459" w:rsidRPr="26485459">
        <w:t>=</w:t>
      </w:r>
      <w:r w:rsidR="00EA357E">
        <w:t xml:space="preserve"> </w:t>
      </w:r>
      <w:r>
        <w:t>0.09.</w:t>
      </w:r>
    </w:p>
    <w:p w14:paraId="2CA36D4E" w14:textId="01FACE71" w:rsidR="006468B8" w:rsidRDefault="00922C1F" w:rsidP="00E7603E">
      <w:pPr>
        <w:spacing w:line="360" w:lineRule="auto"/>
        <w:ind w:left="720"/>
        <w:jc w:val="both"/>
        <w:rPr>
          <w:sz w:val="20"/>
          <w:szCs w:val="20"/>
        </w:rPr>
      </w:pPr>
      <w:r>
        <w:rPr>
          <w:b/>
          <w:bCs/>
          <w:sz w:val="20"/>
          <w:szCs w:val="20"/>
        </w:rPr>
        <w:t xml:space="preserve">Table </w:t>
      </w:r>
      <w:r w:rsidR="00EA357E">
        <w:rPr>
          <w:b/>
          <w:bCs/>
          <w:sz w:val="20"/>
          <w:szCs w:val="20"/>
        </w:rPr>
        <w:t>4</w:t>
      </w:r>
      <w:r>
        <w:rPr>
          <w:b/>
          <w:bCs/>
          <w:sz w:val="20"/>
          <w:szCs w:val="20"/>
        </w:rPr>
        <w:t>.</w:t>
      </w:r>
      <w:r>
        <w:rPr>
          <w:sz w:val="20"/>
          <w:szCs w:val="20"/>
        </w:rPr>
        <w:t xml:space="preserve"> Correlations table by connections type and network. Just showing statistically significant correlations. N.S. as not significant.</w:t>
      </w:r>
    </w:p>
    <w:tbl>
      <w:tblPr>
        <w:tblStyle w:val="TableGrid"/>
        <w:tblW w:w="4317" w:type="dxa"/>
        <w:tblInd w:w="2470" w:type="dxa"/>
        <w:tblLook w:val="04A0" w:firstRow="1" w:lastRow="0" w:firstColumn="1" w:lastColumn="0" w:noHBand="0" w:noVBand="1"/>
      </w:tblPr>
      <w:tblGrid>
        <w:gridCol w:w="992"/>
        <w:gridCol w:w="1034"/>
        <w:gridCol w:w="1205"/>
        <w:gridCol w:w="1086"/>
      </w:tblGrid>
      <w:tr w:rsidR="006468B8" w14:paraId="2CA36D51" w14:textId="77777777" w:rsidTr="00927200">
        <w:trPr>
          <w:trHeight w:hRule="exact" w:val="340"/>
        </w:trPr>
        <w:tc>
          <w:tcPr>
            <w:tcW w:w="2025" w:type="dxa"/>
            <w:gridSpan w:val="2"/>
            <w:vMerge w:val="restart"/>
            <w:tcBorders>
              <w:top w:val="nil"/>
              <w:left w:val="nil"/>
            </w:tcBorders>
            <w:shd w:val="clear" w:color="auto" w:fill="auto"/>
            <w:vAlign w:val="center"/>
          </w:tcPr>
          <w:p w14:paraId="2CA36D4F" w14:textId="77777777" w:rsidR="006468B8" w:rsidRDefault="006468B8" w:rsidP="00E7603E">
            <w:pPr>
              <w:spacing w:line="360" w:lineRule="auto"/>
              <w:jc w:val="center"/>
            </w:pPr>
          </w:p>
        </w:tc>
        <w:tc>
          <w:tcPr>
            <w:tcW w:w="2291" w:type="dxa"/>
            <w:gridSpan w:val="2"/>
            <w:shd w:val="clear" w:color="auto" w:fill="auto"/>
            <w:vAlign w:val="center"/>
          </w:tcPr>
          <w:p w14:paraId="2CA36D50" w14:textId="77777777" w:rsidR="006468B8" w:rsidRDefault="00922C1F" w:rsidP="00E7603E">
            <w:pPr>
              <w:spacing w:line="360" w:lineRule="auto"/>
              <w:jc w:val="center"/>
            </w:pPr>
            <w:r>
              <w:t>Correlation</w:t>
            </w:r>
          </w:p>
        </w:tc>
      </w:tr>
      <w:tr w:rsidR="006468B8" w14:paraId="2CA36D55" w14:textId="77777777" w:rsidTr="00927200">
        <w:trPr>
          <w:trHeight w:hRule="exact" w:val="340"/>
        </w:trPr>
        <w:tc>
          <w:tcPr>
            <w:tcW w:w="2025" w:type="dxa"/>
            <w:gridSpan w:val="2"/>
            <w:vMerge/>
            <w:tcBorders>
              <w:left w:val="nil"/>
            </w:tcBorders>
            <w:shd w:val="clear" w:color="auto" w:fill="auto"/>
            <w:vAlign w:val="center"/>
          </w:tcPr>
          <w:p w14:paraId="2CA36D52" w14:textId="77777777" w:rsidR="006468B8" w:rsidRDefault="006468B8" w:rsidP="00E7603E">
            <w:pPr>
              <w:spacing w:line="360" w:lineRule="auto"/>
              <w:jc w:val="center"/>
            </w:pPr>
          </w:p>
        </w:tc>
        <w:tc>
          <w:tcPr>
            <w:tcW w:w="1205" w:type="dxa"/>
            <w:shd w:val="clear" w:color="auto" w:fill="auto"/>
            <w:vAlign w:val="center"/>
          </w:tcPr>
          <w:p w14:paraId="2CA36D53" w14:textId="77777777" w:rsidR="006468B8" w:rsidRDefault="00922C1F" w:rsidP="00E7603E">
            <w:pPr>
              <w:spacing w:line="360" w:lineRule="auto"/>
              <w:jc w:val="center"/>
            </w:pPr>
            <w:r>
              <w:t>Excitatory</w:t>
            </w:r>
          </w:p>
        </w:tc>
        <w:tc>
          <w:tcPr>
            <w:tcW w:w="1086" w:type="dxa"/>
            <w:shd w:val="clear" w:color="auto" w:fill="auto"/>
            <w:vAlign w:val="center"/>
          </w:tcPr>
          <w:p w14:paraId="2CA36D54" w14:textId="77777777" w:rsidR="006468B8" w:rsidRDefault="00922C1F" w:rsidP="00E7603E">
            <w:pPr>
              <w:spacing w:line="360" w:lineRule="auto"/>
              <w:jc w:val="center"/>
            </w:pPr>
            <w:r>
              <w:t>Inhibitory</w:t>
            </w:r>
          </w:p>
        </w:tc>
      </w:tr>
      <w:tr w:rsidR="006468B8" w14:paraId="2CA36D5A" w14:textId="77777777" w:rsidTr="00927200">
        <w:trPr>
          <w:trHeight w:hRule="exact" w:val="340"/>
        </w:trPr>
        <w:tc>
          <w:tcPr>
            <w:tcW w:w="992" w:type="dxa"/>
            <w:vMerge w:val="restart"/>
            <w:shd w:val="clear" w:color="auto" w:fill="auto"/>
            <w:vAlign w:val="center"/>
          </w:tcPr>
          <w:p w14:paraId="2CA36D56" w14:textId="77777777" w:rsidR="006468B8" w:rsidRDefault="00922C1F" w:rsidP="00E7603E">
            <w:pPr>
              <w:spacing w:line="360" w:lineRule="auto"/>
              <w:jc w:val="center"/>
            </w:pPr>
            <w:r>
              <w:t>Somatic</w:t>
            </w:r>
          </w:p>
        </w:tc>
        <w:tc>
          <w:tcPr>
            <w:tcW w:w="1033" w:type="dxa"/>
            <w:shd w:val="clear" w:color="auto" w:fill="auto"/>
            <w:vAlign w:val="center"/>
          </w:tcPr>
          <w:p w14:paraId="2CA36D57" w14:textId="77777777" w:rsidR="006468B8" w:rsidRDefault="00922C1F" w:rsidP="00E7603E">
            <w:pPr>
              <w:spacing w:line="360" w:lineRule="auto"/>
              <w:jc w:val="center"/>
            </w:pPr>
            <w:r>
              <w:t>Whole</w:t>
            </w:r>
          </w:p>
        </w:tc>
        <w:tc>
          <w:tcPr>
            <w:tcW w:w="1205" w:type="dxa"/>
            <w:shd w:val="clear" w:color="auto" w:fill="auto"/>
            <w:vAlign w:val="center"/>
          </w:tcPr>
          <w:p w14:paraId="2CA36D58" w14:textId="77777777" w:rsidR="006468B8" w:rsidRDefault="00922C1F" w:rsidP="00E7603E">
            <w:pPr>
              <w:spacing w:line="360" w:lineRule="auto"/>
              <w:jc w:val="center"/>
            </w:pPr>
            <w:r>
              <w:t>0.314</w:t>
            </w:r>
          </w:p>
        </w:tc>
        <w:tc>
          <w:tcPr>
            <w:tcW w:w="1086" w:type="dxa"/>
            <w:shd w:val="clear" w:color="auto" w:fill="auto"/>
            <w:vAlign w:val="center"/>
          </w:tcPr>
          <w:p w14:paraId="2CA36D59" w14:textId="77777777" w:rsidR="006468B8" w:rsidRDefault="00922C1F" w:rsidP="00E7603E">
            <w:pPr>
              <w:spacing w:line="360" w:lineRule="auto"/>
              <w:jc w:val="center"/>
            </w:pPr>
            <w:r>
              <w:t>0.34</w:t>
            </w:r>
          </w:p>
        </w:tc>
      </w:tr>
      <w:tr w:rsidR="006468B8" w14:paraId="2CA36D5F" w14:textId="77777777" w:rsidTr="00927200">
        <w:trPr>
          <w:trHeight w:hRule="exact" w:val="340"/>
        </w:trPr>
        <w:tc>
          <w:tcPr>
            <w:tcW w:w="992" w:type="dxa"/>
            <w:vMerge/>
            <w:shd w:val="clear" w:color="auto" w:fill="auto"/>
            <w:vAlign w:val="center"/>
          </w:tcPr>
          <w:p w14:paraId="2CA36D5B" w14:textId="77777777" w:rsidR="006468B8" w:rsidRDefault="006468B8" w:rsidP="00E7603E">
            <w:pPr>
              <w:spacing w:line="360" w:lineRule="auto"/>
              <w:jc w:val="center"/>
            </w:pPr>
          </w:p>
        </w:tc>
        <w:tc>
          <w:tcPr>
            <w:tcW w:w="1033" w:type="dxa"/>
            <w:shd w:val="clear" w:color="auto" w:fill="auto"/>
            <w:vAlign w:val="center"/>
          </w:tcPr>
          <w:p w14:paraId="2CA36D5C" w14:textId="77777777" w:rsidR="006468B8" w:rsidRDefault="00922C1F" w:rsidP="00E7603E">
            <w:pPr>
              <w:spacing w:line="360" w:lineRule="auto"/>
              <w:jc w:val="center"/>
            </w:pPr>
            <w:r>
              <w:t>Electrical</w:t>
            </w:r>
          </w:p>
        </w:tc>
        <w:tc>
          <w:tcPr>
            <w:tcW w:w="1205" w:type="dxa"/>
            <w:shd w:val="clear" w:color="auto" w:fill="auto"/>
            <w:vAlign w:val="center"/>
          </w:tcPr>
          <w:p w14:paraId="2CA36D5D" w14:textId="77777777" w:rsidR="006468B8" w:rsidRDefault="00922C1F" w:rsidP="00E7603E">
            <w:pPr>
              <w:spacing w:line="360" w:lineRule="auto"/>
              <w:jc w:val="center"/>
            </w:pPr>
            <w:r>
              <w:t>0.21</w:t>
            </w:r>
          </w:p>
        </w:tc>
        <w:tc>
          <w:tcPr>
            <w:tcW w:w="1086" w:type="dxa"/>
            <w:shd w:val="clear" w:color="auto" w:fill="auto"/>
            <w:vAlign w:val="center"/>
          </w:tcPr>
          <w:p w14:paraId="2CA36D5E" w14:textId="77777777" w:rsidR="006468B8" w:rsidRDefault="00922C1F" w:rsidP="00E7603E">
            <w:pPr>
              <w:spacing w:line="360" w:lineRule="auto"/>
              <w:jc w:val="center"/>
            </w:pPr>
            <w:r>
              <w:t>0.30</w:t>
            </w:r>
          </w:p>
        </w:tc>
      </w:tr>
      <w:tr w:rsidR="006468B8" w14:paraId="2CA36D64" w14:textId="77777777" w:rsidTr="00927200">
        <w:trPr>
          <w:trHeight w:hRule="exact" w:val="340"/>
        </w:trPr>
        <w:tc>
          <w:tcPr>
            <w:tcW w:w="992" w:type="dxa"/>
            <w:vMerge/>
            <w:shd w:val="clear" w:color="auto" w:fill="auto"/>
            <w:vAlign w:val="center"/>
          </w:tcPr>
          <w:p w14:paraId="2CA36D60" w14:textId="77777777" w:rsidR="006468B8" w:rsidRDefault="006468B8" w:rsidP="00E7603E">
            <w:pPr>
              <w:spacing w:line="360" w:lineRule="auto"/>
              <w:jc w:val="center"/>
            </w:pPr>
          </w:p>
        </w:tc>
        <w:tc>
          <w:tcPr>
            <w:tcW w:w="1033" w:type="dxa"/>
            <w:shd w:val="clear" w:color="auto" w:fill="auto"/>
            <w:vAlign w:val="center"/>
          </w:tcPr>
          <w:p w14:paraId="2CA36D61" w14:textId="77777777" w:rsidR="006468B8" w:rsidRDefault="00922C1F" w:rsidP="00E7603E">
            <w:pPr>
              <w:spacing w:line="360" w:lineRule="auto"/>
              <w:jc w:val="center"/>
            </w:pPr>
            <w:r>
              <w:t>Chemical</w:t>
            </w:r>
          </w:p>
        </w:tc>
        <w:tc>
          <w:tcPr>
            <w:tcW w:w="1205" w:type="dxa"/>
            <w:shd w:val="clear" w:color="auto" w:fill="auto"/>
            <w:vAlign w:val="center"/>
          </w:tcPr>
          <w:p w14:paraId="2CA36D62" w14:textId="77777777" w:rsidR="006468B8" w:rsidRDefault="00922C1F" w:rsidP="00E7603E">
            <w:pPr>
              <w:spacing w:line="360" w:lineRule="auto"/>
              <w:jc w:val="center"/>
            </w:pPr>
            <w:r>
              <w:t>0.079</w:t>
            </w:r>
          </w:p>
        </w:tc>
        <w:tc>
          <w:tcPr>
            <w:tcW w:w="1086" w:type="dxa"/>
            <w:shd w:val="clear" w:color="auto" w:fill="auto"/>
            <w:vAlign w:val="center"/>
          </w:tcPr>
          <w:p w14:paraId="2CA36D63" w14:textId="77777777" w:rsidR="006468B8" w:rsidRDefault="00922C1F" w:rsidP="00E7603E">
            <w:pPr>
              <w:spacing w:line="360" w:lineRule="auto"/>
              <w:jc w:val="center"/>
            </w:pPr>
            <w:r>
              <w:t>N.S.</w:t>
            </w:r>
          </w:p>
        </w:tc>
      </w:tr>
    </w:tbl>
    <w:p w14:paraId="2CA36D65" w14:textId="77777777" w:rsidR="006468B8" w:rsidRDefault="006468B8" w:rsidP="00E7603E">
      <w:pPr>
        <w:spacing w:line="360" w:lineRule="auto"/>
        <w:jc w:val="both"/>
        <w:rPr>
          <w:b/>
          <w:bCs/>
        </w:rPr>
      </w:pPr>
    </w:p>
    <w:p w14:paraId="2CA36D66" w14:textId="62764121" w:rsidR="006468B8" w:rsidRDefault="00922C1F" w:rsidP="00E7603E">
      <w:pPr>
        <w:spacing w:line="360" w:lineRule="auto"/>
        <w:jc w:val="both"/>
      </w:pPr>
      <w:r>
        <w:t xml:space="preserve">Finally, </w:t>
      </w:r>
      <w:r w:rsidR="00783DE1">
        <w:t>I</w:t>
      </w:r>
      <w:r>
        <w:t xml:space="preserve"> differentiated electrical and chemical categorical analysis (</w:t>
      </w:r>
      <w:r w:rsidR="00EA357E">
        <w:t>Table 5</w:t>
      </w:r>
      <w:r>
        <w:t>). For electrical network, excitatory connections had sensitivity</w:t>
      </w:r>
      <w:r w:rsidR="00EA357E">
        <w:t xml:space="preserve"> </w:t>
      </w:r>
      <w:r w:rsidR="002B556B">
        <w:t>=</w:t>
      </w:r>
      <w:r w:rsidR="00EA357E">
        <w:t xml:space="preserve"> </w:t>
      </w:r>
      <w:r>
        <w:t>0.752 and specificity</w:t>
      </w:r>
      <w:r w:rsidR="00EA357E">
        <w:t xml:space="preserve"> </w:t>
      </w:r>
      <w:r w:rsidR="002B556B">
        <w:t>=</w:t>
      </w:r>
      <w:r w:rsidR="00EA357E">
        <w:t xml:space="preserve"> </w:t>
      </w:r>
      <w:r>
        <w:t>0.881, inhibitory connections had sensitivity</w:t>
      </w:r>
      <w:r w:rsidR="00EA357E">
        <w:t xml:space="preserve"> </w:t>
      </w:r>
      <w:r w:rsidR="002B556B">
        <w:t>=</w:t>
      </w:r>
      <w:r w:rsidR="00EA357E">
        <w:t xml:space="preserve"> </w:t>
      </w:r>
      <w:r>
        <w:t>0.781 and specificity</w:t>
      </w:r>
      <w:r w:rsidR="00EA357E">
        <w:t xml:space="preserve"> </w:t>
      </w:r>
      <w:r w:rsidR="002B556B">
        <w:t>=</w:t>
      </w:r>
      <w:r w:rsidR="00EA357E">
        <w:t xml:space="preserve"> </w:t>
      </w:r>
      <w:r>
        <w:t>0.858, non-existent connections had sensitivity</w:t>
      </w:r>
      <w:r w:rsidR="00EA357E">
        <w:t xml:space="preserve"> </w:t>
      </w:r>
      <w:r w:rsidR="002B556B">
        <w:t>=</w:t>
      </w:r>
      <w:r w:rsidR="00EA357E">
        <w:t xml:space="preserve"> </w:t>
      </w:r>
      <w:r>
        <w:t>0.738 and specificity</w:t>
      </w:r>
      <w:r w:rsidR="00EA357E">
        <w:t xml:space="preserve"> </w:t>
      </w:r>
      <w:r w:rsidR="002B556B">
        <w:t>=</w:t>
      </w:r>
      <w:r w:rsidR="00EA357E">
        <w:t xml:space="preserve"> </w:t>
      </w:r>
      <w:r>
        <w:t>0.858. Categorical correlation was significant with Chi-squared</w:t>
      </w:r>
      <w:r w:rsidR="0014525D">
        <w:t xml:space="preserve"> </w:t>
      </w:r>
      <w:r w:rsidR="002B556B">
        <w:t>=</w:t>
      </w:r>
      <w:r w:rsidR="0014525D">
        <w:t xml:space="preserve"> </w:t>
      </w:r>
      <w:r>
        <w:t>7289.4, df</w:t>
      </w:r>
      <w:r w:rsidR="0014525D">
        <w:t xml:space="preserve"> </w:t>
      </w:r>
      <w:r w:rsidR="002B556B">
        <w:t>=</w:t>
      </w:r>
      <w:r w:rsidR="0014525D">
        <w:t xml:space="preserve"> </w:t>
      </w:r>
      <w:r>
        <w:t>4, p</w:t>
      </w:r>
      <w:r w:rsidR="0014525D">
        <w:t xml:space="preserve"> </w:t>
      </w:r>
      <w:r w:rsidR="002B556B">
        <w:t>&lt;</w:t>
      </w:r>
      <w:r w:rsidR="0014525D">
        <w:t xml:space="preserve"> </w:t>
      </w:r>
      <w:r>
        <w:t>2.2x10</w:t>
      </w:r>
      <w:r>
        <w:rPr>
          <w:vertAlign w:val="superscript"/>
        </w:rPr>
        <w:t>-16</w:t>
      </w:r>
      <w:r>
        <w:t xml:space="preserve">. </w:t>
      </w:r>
    </w:p>
    <w:p w14:paraId="2CA36D67" w14:textId="7037767E" w:rsidR="006468B8" w:rsidRDefault="00922C1F" w:rsidP="00E7603E">
      <w:pPr>
        <w:spacing w:line="360" w:lineRule="auto"/>
        <w:jc w:val="both"/>
      </w:pPr>
      <w:r>
        <w:t>For chemical network, excitatory connections had sensitivity</w:t>
      </w:r>
      <w:r w:rsidR="0014525D">
        <w:t xml:space="preserve"> </w:t>
      </w:r>
      <w:r w:rsidR="002B556B">
        <w:t>=</w:t>
      </w:r>
      <w:r w:rsidR="0014525D">
        <w:t xml:space="preserve"> </w:t>
      </w:r>
      <w:r>
        <w:t>0.574 and specificity</w:t>
      </w:r>
      <w:r w:rsidR="0014525D">
        <w:t xml:space="preserve"> </w:t>
      </w:r>
      <w:r w:rsidR="002B556B">
        <w:t>=</w:t>
      </w:r>
      <w:r w:rsidR="0014525D">
        <w:t xml:space="preserve"> </w:t>
      </w:r>
      <w:r>
        <w:t>0.881, inhibitory connections had sensitivity</w:t>
      </w:r>
      <w:r w:rsidR="0014525D">
        <w:t xml:space="preserve"> </w:t>
      </w:r>
      <w:r w:rsidR="002B556B">
        <w:t>=</w:t>
      </w:r>
      <w:r w:rsidR="0014525D">
        <w:t xml:space="preserve"> </w:t>
      </w:r>
      <w:r>
        <w:t>0.781 and specificity</w:t>
      </w:r>
      <w:r w:rsidR="0014525D">
        <w:t xml:space="preserve"> </w:t>
      </w:r>
      <w:r w:rsidR="002B556B">
        <w:t>=</w:t>
      </w:r>
      <w:r w:rsidR="0014525D">
        <w:t xml:space="preserve"> </w:t>
      </w:r>
      <w:r>
        <w:t xml:space="preserve">0.854, non-existent connections had </w:t>
      </w:r>
      <w:r w:rsidR="0014525D">
        <w:br/>
      </w:r>
      <w:r>
        <w:t>sensitivity</w:t>
      </w:r>
      <w:r w:rsidR="0014525D">
        <w:t xml:space="preserve"> </w:t>
      </w:r>
      <w:r w:rsidR="002B556B">
        <w:t>=</w:t>
      </w:r>
      <w:r w:rsidR="0014525D">
        <w:t xml:space="preserve"> </w:t>
      </w:r>
      <w:r>
        <w:t>0.738 and specificity</w:t>
      </w:r>
      <w:r w:rsidR="0014525D">
        <w:t xml:space="preserve"> </w:t>
      </w:r>
      <w:r w:rsidR="002B556B">
        <w:t>=</w:t>
      </w:r>
      <w:r w:rsidR="0014525D">
        <w:t xml:space="preserve"> </w:t>
      </w:r>
      <w:r>
        <w:t xml:space="preserve">0.767. Categorical correlation was also significant with </w:t>
      </w:r>
      <w:r w:rsidR="0014525D">
        <w:br/>
      </w:r>
      <w:r>
        <w:t>Chi-squared</w:t>
      </w:r>
      <w:r w:rsidR="0014525D">
        <w:t xml:space="preserve"> </w:t>
      </w:r>
      <w:r w:rsidR="002B556B">
        <w:t>=</w:t>
      </w:r>
      <w:r w:rsidR="0014525D">
        <w:t xml:space="preserve"> </w:t>
      </w:r>
      <w:r>
        <w:t>6767.2, df</w:t>
      </w:r>
      <w:r w:rsidR="0014525D">
        <w:t xml:space="preserve"> </w:t>
      </w:r>
      <w:r w:rsidR="002B556B">
        <w:t>=</w:t>
      </w:r>
      <w:r w:rsidR="0014525D">
        <w:t xml:space="preserve"> </w:t>
      </w:r>
      <w:r>
        <w:t>4, p</w:t>
      </w:r>
      <w:r w:rsidR="0014525D">
        <w:t xml:space="preserve"> </w:t>
      </w:r>
      <w:r w:rsidR="002B556B">
        <w:t>&lt;</w:t>
      </w:r>
      <w:r w:rsidR="0014525D">
        <w:t xml:space="preserve"> </w:t>
      </w:r>
      <w:r>
        <w:t>2.2x10</w:t>
      </w:r>
      <w:r>
        <w:rPr>
          <w:vertAlign w:val="superscript"/>
        </w:rPr>
        <w:t>-16</w:t>
      </w:r>
      <w:r>
        <w:t>.</w:t>
      </w:r>
    </w:p>
    <w:p w14:paraId="2CA36D68" w14:textId="77777777" w:rsidR="006468B8" w:rsidRDefault="006468B8" w:rsidP="00E7603E">
      <w:pPr>
        <w:spacing w:line="360" w:lineRule="auto"/>
        <w:jc w:val="both"/>
      </w:pPr>
    </w:p>
    <w:p w14:paraId="2CA36D69" w14:textId="640A0771" w:rsidR="006468B8" w:rsidRDefault="00922C1F" w:rsidP="00E7603E">
      <w:pPr>
        <w:spacing w:line="360" w:lineRule="auto"/>
        <w:ind w:firstLine="720"/>
        <w:jc w:val="both"/>
        <w:rPr>
          <w:b/>
          <w:bCs/>
          <w:sz w:val="20"/>
          <w:szCs w:val="20"/>
        </w:rPr>
      </w:pPr>
      <w:r>
        <w:rPr>
          <w:b/>
          <w:bCs/>
          <w:sz w:val="20"/>
          <w:szCs w:val="20"/>
        </w:rPr>
        <w:t xml:space="preserve">Table </w:t>
      </w:r>
      <w:r w:rsidR="00EA357E">
        <w:rPr>
          <w:b/>
          <w:bCs/>
          <w:sz w:val="20"/>
          <w:szCs w:val="20"/>
        </w:rPr>
        <w:t>5</w:t>
      </w:r>
      <w:r>
        <w:rPr>
          <w:b/>
          <w:bCs/>
          <w:sz w:val="20"/>
          <w:szCs w:val="20"/>
        </w:rPr>
        <w:t xml:space="preserve">. </w:t>
      </w:r>
      <w:r>
        <w:rPr>
          <w:sz w:val="20"/>
          <w:szCs w:val="20"/>
        </w:rPr>
        <w:t>Sensitivity and specificity in somatic system by network.</w:t>
      </w:r>
    </w:p>
    <w:tbl>
      <w:tblPr>
        <w:tblStyle w:val="TableGrid"/>
        <w:tblW w:w="7093" w:type="dxa"/>
        <w:tblInd w:w="1080" w:type="dxa"/>
        <w:tblLook w:val="04A0" w:firstRow="1" w:lastRow="0" w:firstColumn="1" w:lastColumn="0" w:noHBand="0" w:noVBand="1"/>
      </w:tblPr>
      <w:tblGrid>
        <w:gridCol w:w="1029"/>
        <w:gridCol w:w="1108"/>
        <w:gridCol w:w="826"/>
        <w:gridCol w:w="1139"/>
        <w:gridCol w:w="1108"/>
        <w:gridCol w:w="742"/>
        <w:gridCol w:w="1141"/>
      </w:tblGrid>
      <w:tr w:rsidR="006468B8" w14:paraId="2CA36D6D" w14:textId="77777777" w:rsidTr="00927200">
        <w:trPr>
          <w:trHeight w:hRule="exact" w:val="340"/>
        </w:trPr>
        <w:tc>
          <w:tcPr>
            <w:tcW w:w="1029" w:type="dxa"/>
            <w:vMerge w:val="restart"/>
            <w:tcBorders>
              <w:top w:val="nil"/>
              <w:left w:val="nil"/>
            </w:tcBorders>
            <w:shd w:val="clear" w:color="auto" w:fill="auto"/>
            <w:vAlign w:val="center"/>
          </w:tcPr>
          <w:p w14:paraId="2CA36D6A" w14:textId="77777777" w:rsidR="006468B8" w:rsidRDefault="006468B8" w:rsidP="00E7603E">
            <w:pPr>
              <w:spacing w:line="360" w:lineRule="auto"/>
              <w:jc w:val="center"/>
            </w:pPr>
          </w:p>
        </w:tc>
        <w:tc>
          <w:tcPr>
            <w:tcW w:w="3074" w:type="dxa"/>
            <w:gridSpan w:val="3"/>
            <w:shd w:val="clear" w:color="auto" w:fill="auto"/>
            <w:vAlign w:val="center"/>
          </w:tcPr>
          <w:p w14:paraId="2CA36D6B" w14:textId="77777777" w:rsidR="006468B8" w:rsidRDefault="00922C1F" w:rsidP="00E7603E">
            <w:pPr>
              <w:spacing w:line="360" w:lineRule="auto"/>
              <w:jc w:val="center"/>
              <w:rPr>
                <w:b/>
                <w:bCs/>
              </w:rPr>
            </w:pPr>
            <w:r>
              <w:rPr>
                <w:b/>
                <w:bCs/>
              </w:rPr>
              <w:t>Sensitivity</w:t>
            </w:r>
          </w:p>
        </w:tc>
        <w:tc>
          <w:tcPr>
            <w:tcW w:w="2989" w:type="dxa"/>
            <w:gridSpan w:val="3"/>
            <w:shd w:val="clear" w:color="auto" w:fill="auto"/>
            <w:vAlign w:val="center"/>
          </w:tcPr>
          <w:p w14:paraId="2CA36D6C" w14:textId="77777777" w:rsidR="006468B8" w:rsidRDefault="00922C1F" w:rsidP="00E7603E">
            <w:pPr>
              <w:spacing w:line="360" w:lineRule="auto"/>
              <w:jc w:val="center"/>
              <w:rPr>
                <w:b/>
                <w:bCs/>
              </w:rPr>
            </w:pPr>
            <w:r>
              <w:rPr>
                <w:b/>
                <w:bCs/>
              </w:rPr>
              <w:t>Specificity</w:t>
            </w:r>
          </w:p>
        </w:tc>
      </w:tr>
      <w:tr w:rsidR="006468B8" w14:paraId="2CA36D75" w14:textId="77777777" w:rsidTr="00927200">
        <w:trPr>
          <w:trHeight w:hRule="exact" w:val="340"/>
        </w:trPr>
        <w:tc>
          <w:tcPr>
            <w:tcW w:w="1029" w:type="dxa"/>
            <w:vMerge/>
            <w:tcBorders>
              <w:left w:val="nil"/>
            </w:tcBorders>
            <w:shd w:val="clear" w:color="auto" w:fill="auto"/>
            <w:vAlign w:val="center"/>
          </w:tcPr>
          <w:p w14:paraId="2CA36D6E" w14:textId="77777777" w:rsidR="006468B8" w:rsidRDefault="006468B8" w:rsidP="00E7603E">
            <w:pPr>
              <w:spacing w:line="360" w:lineRule="auto"/>
              <w:jc w:val="center"/>
            </w:pPr>
          </w:p>
        </w:tc>
        <w:tc>
          <w:tcPr>
            <w:tcW w:w="1108" w:type="dxa"/>
            <w:shd w:val="clear" w:color="auto" w:fill="auto"/>
            <w:vAlign w:val="center"/>
          </w:tcPr>
          <w:p w14:paraId="2CA36D6F" w14:textId="77777777" w:rsidR="006468B8" w:rsidRDefault="00922C1F" w:rsidP="00E7603E">
            <w:pPr>
              <w:spacing w:line="360" w:lineRule="auto"/>
              <w:jc w:val="center"/>
              <w:rPr>
                <w:i/>
                <w:iCs/>
              </w:rPr>
            </w:pPr>
            <w:r>
              <w:rPr>
                <w:i/>
                <w:iCs/>
              </w:rPr>
              <w:t>Excitatory</w:t>
            </w:r>
          </w:p>
        </w:tc>
        <w:tc>
          <w:tcPr>
            <w:tcW w:w="827" w:type="dxa"/>
            <w:shd w:val="clear" w:color="auto" w:fill="auto"/>
            <w:vAlign w:val="center"/>
          </w:tcPr>
          <w:p w14:paraId="2CA36D70" w14:textId="77777777" w:rsidR="006468B8" w:rsidRDefault="00922C1F" w:rsidP="00E7603E">
            <w:pPr>
              <w:spacing w:line="360" w:lineRule="auto"/>
              <w:jc w:val="center"/>
              <w:rPr>
                <w:i/>
                <w:iCs/>
              </w:rPr>
            </w:pPr>
            <w:r>
              <w:rPr>
                <w:i/>
                <w:iCs/>
              </w:rPr>
              <w:t>Null</w:t>
            </w:r>
          </w:p>
        </w:tc>
        <w:tc>
          <w:tcPr>
            <w:tcW w:w="1138" w:type="dxa"/>
            <w:shd w:val="clear" w:color="auto" w:fill="auto"/>
            <w:vAlign w:val="center"/>
          </w:tcPr>
          <w:p w14:paraId="2CA36D71" w14:textId="77777777" w:rsidR="006468B8" w:rsidRDefault="00922C1F" w:rsidP="00E7603E">
            <w:pPr>
              <w:spacing w:line="360" w:lineRule="auto"/>
              <w:jc w:val="center"/>
              <w:rPr>
                <w:i/>
                <w:iCs/>
              </w:rPr>
            </w:pPr>
            <w:r>
              <w:rPr>
                <w:i/>
                <w:iCs/>
              </w:rPr>
              <w:t>Inhibitory</w:t>
            </w:r>
          </w:p>
        </w:tc>
        <w:tc>
          <w:tcPr>
            <w:tcW w:w="1107" w:type="dxa"/>
            <w:shd w:val="clear" w:color="auto" w:fill="auto"/>
            <w:vAlign w:val="center"/>
          </w:tcPr>
          <w:p w14:paraId="2CA36D72" w14:textId="77777777" w:rsidR="006468B8" w:rsidRDefault="00922C1F" w:rsidP="00E7603E">
            <w:pPr>
              <w:spacing w:line="360" w:lineRule="auto"/>
              <w:jc w:val="center"/>
              <w:rPr>
                <w:i/>
                <w:iCs/>
              </w:rPr>
            </w:pPr>
            <w:r>
              <w:rPr>
                <w:i/>
                <w:iCs/>
              </w:rPr>
              <w:t>Excitatory</w:t>
            </w:r>
          </w:p>
        </w:tc>
        <w:tc>
          <w:tcPr>
            <w:tcW w:w="742" w:type="dxa"/>
            <w:shd w:val="clear" w:color="auto" w:fill="auto"/>
            <w:vAlign w:val="center"/>
          </w:tcPr>
          <w:p w14:paraId="2CA36D73" w14:textId="77777777" w:rsidR="006468B8" w:rsidRDefault="00922C1F" w:rsidP="00E7603E">
            <w:pPr>
              <w:spacing w:line="360" w:lineRule="auto"/>
              <w:jc w:val="center"/>
              <w:rPr>
                <w:i/>
                <w:iCs/>
              </w:rPr>
            </w:pPr>
            <w:r>
              <w:rPr>
                <w:i/>
                <w:iCs/>
              </w:rPr>
              <w:t>Null</w:t>
            </w:r>
          </w:p>
        </w:tc>
        <w:tc>
          <w:tcPr>
            <w:tcW w:w="1141" w:type="dxa"/>
            <w:shd w:val="clear" w:color="auto" w:fill="auto"/>
            <w:vAlign w:val="center"/>
          </w:tcPr>
          <w:p w14:paraId="2CA36D74" w14:textId="77777777" w:rsidR="006468B8" w:rsidRDefault="00922C1F" w:rsidP="00E7603E">
            <w:pPr>
              <w:spacing w:line="360" w:lineRule="auto"/>
              <w:jc w:val="center"/>
              <w:rPr>
                <w:i/>
                <w:iCs/>
              </w:rPr>
            </w:pPr>
            <w:r>
              <w:rPr>
                <w:i/>
                <w:iCs/>
              </w:rPr>
              <w:t>Inhibitory</w:t>
            </w:r>
          </w:p>
        </w:tc>
      </w:tr>
      <w:tr w:rsidR="006468B8" w14:paraId="2CA36D7D" w14:textId="77777777" w:rsidTr="00927200">
        <w:trPr>
          <w:trHeight w:hRule="exact" w:val="340"/>
        </w:trPr>
        <w:tc>
          <w:tcPr>
            <w:tcW w:w="1029" w:type="dxa"/>
            <w:shd w:val="clear" w:color="auto" w:fill="auto"/>
            <w:vAlign w:val="center"/>
          </w:tcPr>
          <w:p w14:paraId="2CA36D76" w14:textId="77777777" w:rsidR="006468B8" w:rsidRDefault="00922C1F" w:rsidP="00E7603E">
            <w:pPr>
              <w:spacing w:line="360" w:lineRule="auto"/>
              <w:jc w:val="center"/>
              <w:rPr>
                <w:i/>
                <w:iCs/>
              </w:rPr>
            </w:pPr>
            <w:r>
              <w:rPr>
                <w:i/>
                <w:iCs/>
              </w:rPr>
              <w:t>Whole</w:t>
            </w:r>
          </w:p>
        </w:tc>
        <w:tc>
          <w:tcPr>
            <w:tcW w:w="1108" w:type="dxa"/>
            <w:shd w:val="clear" w:color="auto" w:fill="auto"/>
            <w:vAlign w:val="center"/>
          </w:tcPr>
          <w:p w14:paraId="2CA36D77" w14:textId="77777777" w:rsidR="006468B8" w:rsidRDefault="00922C1F" w:rsidP="00E7603E">
            <w:pPr>
              <w:spacing w:line="360" w:lineRule="auto"/>
              <w:jc w:val="center"/>
            </w:pPr>
            <w:r>
              <w:t>0.611</w:t>
            </w:r>
          </w:p>
        </w:tc>
        <w:tc>
          <w:tcPr>
            <w:tcW w:w="827" w:type="dxa"/>
            <w:shd w:val="clear" w:color="auto" w:fill="auto"/>
            <w:vAlign w:val="center"/>
          </w:tcPr>
          <w:p w14:paraId="2CA36D78" w14:textId="77777777" w:rsidR="006468B8" w:rsidRDefault="00922C1F" w:rsidP="00E7603E">
            <w:pPr>
              <w:spacing w:line="360" w:lineRule="auto"/>
              <w:jc w:val="center"/>
            </w:pPr>
            <w:r>
              <w:t>0.738</w:t>
            </w:r>
          </w:p>
        </w:tc>
        <w:tc>
          <w:tcPr>
            <w:tcW w:w="1138" w:type="dxa"/>
            <w:shd w:val="clear" w:color="auto" w:fill="auto"/>
            <w:vAlign w:val="center"/>
          </w:tcPr>
          <w:p w14:paraId="2CA36D79" w14:textId="77777777" w:rsidR="006468B8" w:rsidRDefault="00922C1F" w:rsidP="00E7603E">
            <w:pPr>
              <w:spacing w:line="360" w:lineRule="auto"/>
              <w:jc w:val="center"/>
            </w:pPr>
            <w:r>
              <w:t>0.781</w:t>
            </w:r>
          </w:p>
        </w:tc>
        <w:tc>
          <w:tcPr>
            <w:tcW w:w="1107" w:type="dxa"/>
            <w:shd w:val="clear" w:color="auto" w:fill="auto"/>
            <w:vAlign w:val="center"/>
          </w:tcPr>
          <w:p w14:paraId="2CA36D7A" w14:textId="77777777" w:rsidR="006468B8" w:rsidRDefault="00922C1F" w:rsidP="00E7603E">
            <w:pPr>
              <w:spacing w:line="360" w:lineRule="auto"/>
              <w:jc w:val="center"/>
            </w:pPr>
            <w:r>
              <w:t>0.881</w:t>
            </w:r>
          </w:p>
        </w:tc>
        <w:tc>
          <w:tcPr>
            <w:tcW w:w="742" w:type="dxa"/>
            <w:shd w:val="clear" w:color="auto" w:fill="auto"/>
            <w:vAlign w:val="center"/>
          </w:tcPr>
          <w:p w14:paraId="2CA36D7B" w14:textId="77777777" w:rsidR="006468B8" w:rsidRDefault="00922C1F" w:rsidP="00E7603E">
            <w:pPr>
              <w:spacing w:line="360" w:lineRule="auto"/>
              <w:jc w:val="center"/>
            </w:pPr>
            <w:r>
              <w:t>0.782</w:t>
            </w:r>
          </w:p>
        </w:tc>
        <w:tc>
          <w:tcPr>
            <w:tcW w:w="1141" w:type="dxa"/>
            <w:shd w:val="clear" w:color="auto" w:fill="auto"/>
            <w:vAlign w:val="center"/>
          </w:tcPr>
          <w:p w14:paraId="2CA36D7C" w14:textId="77777777" w:rsidR="006468B8" w:rsidRDefault="00922C1F" w:rsidP="00E7603E">
            <w:pPr>
              <w:spacing w:line="360" w:lineRule="auto"/>
              <w:jc w:val="center"/>
            </w:pPr>
            <w:r>
              <w:t>0.855</w:t>
            </w:r>
          </w:p>
        </w:tc>
      </w:tr>
      <w:tr w:rsidR="006468B8" w14:paraId="2CA36D85" w14:textId="77777777" w:rsidTr="00927200">
        <w:trPr>
          <w:trHeight w:hRule="exact" w:val="340"/>
        </w:trPr>
        <w:tc>
          <w:tcPr>
            <w:tcW w:w="1029" w:type="dxa"/>
            <w:shd w:val="clear" w:color="auto" w:fill="auto"/>
            <w:vAlign w:val="center"/>
          </w:tcPr>
          <w:p w14:paraId="2CA36D7E" w14:textId="77777777" w:rsidR="006468B8" w:rsidRDefault="00922C1F" w:rsidP="00E7603E">
            <w:pPr>
              <w:spacing w:line="360" w:lineRule="auto"/>
              <w:jc w:val="center"/>
              <w:rPr>
                <w:i/>
                <w:iCs/>
              </w:rPr>
            </w:pPr>
            <w:r>
              <w:rPr>
                <w:i/>
                <w:iCs/>
              </w:rPr>
              <w:t>Electrical</w:t>
            </w:r>
          </w:p>
        </w:tc>
        <w:tc>
          <w:tcPr>
            <w:tcW w:w="1108" w:type="dxa"/>
            <w:shd w:val="clear" w:color="auto" w:fill="auto"/>
            <w:vAlign w:val="center"/>
          </w:tcPr>
          <w:p w14:paraId="2CA36D7F" w14:textId="77777777" w:rsidR="006468B8" w:rsidRDefault="00922C1F" w:rsidP="00E7603E">
            <w:pPr>
              <w:spacing w:line="360" w:lineRule="auto"/>
              <w:jc w:val="center"/>
            </w:pPr>
            <w:r>
              <w:t>0.752</w:t>
            </w:r>
          </w:p>
        </w:tc>
        <w:tc>
          <w:tcPr>
            <w:tcW w:w="827" w:type="dxa"/>
            <w:shd w:val="clear" w:color="auto" w:fill="auto"/>
            <w:vAlign w:val="center"/>
          </w:tcPr>
          <w:p w14:paraId="2CA36D80" w14:textId="77777777" w:rsidR="006468B8" w:rsidRDefault="00922C1F" w:rsidP="00E7603E">
            <w:pPr>
              <w:spacing w:line="360" w:lineRule="auto"/>
              <w:jc w:val="center"/>
            </w:pPr>
            <w:r>
              <w:t>0.738</w:t>
            </w:r>
          </w:p>
        </w:tc>
        <w:tc>
          <w:tcPr>
            <w:tcW w:w="1138" w:type="dxa"/>
            <w:shd w:val="clear" w:color="auto" w:fill="auto"/>
            <w:vAlign w:val="center"/>
          </w:tcPr>
          <w:p w14:paraId="2CA36D81" w14:textId="77777777" w:rsidR="006468B8" w:rsidRDefault="00922C1F" w:rsidP="00E7603E">
            <w:pPr>
              <w:spacing w:line="360" w:lineRule="auto"/>
              <w:jc w:val="center"/>
            </w:pPr>
            <w:r>
              <w:t>0.781</w:t>
            </w:r>
          </w:p>
        </w:tc>
        <w:tc>
          <w:tcPr>
            <w:tcW w:w="1107" w:type="dxa"/>
            <w:shd w:val="clear" w:color="auto" w:fill="auto"/>
            <w:vAlign w:val="center"/>
          </w:tcPr>
          <w:p w14:paraId="2CA36D82" w14:textId="77777777" w:rsidR="006468B8" w:rsidRDefault="00922C1F" w:rsidP="00E7603E">
            <w:pPr>
              <w:spacing w:line="360" w:lineRule="auto"/>
              <w:jc w:val="center"/>
            </w:pPr>
            <w:r>
              <w:t>0.881</w:t>
            </w:r>
          </w:p>
        </w:tc>
        <w:tc>
          <w:tcPr>
            <w:tcW w:w="742" w:type="dxa"/>
            <w:shd w:val="clear" w:color="auto" w:fill="auto"/>
            <w:vAlign w:val="center"/>
          </w:tcPr>
          <w:p w14:paraId="2CA36D83" w14:textId="77777777" w:rsidR="006468B8" w:rsidRDefault="00922C1F" w:rsidP="00E7603E">
            <w:pPr>
              <w:spacing w:line="360" w:lineRule="auto"/>
              <w:jc w:val="center"/>
            </w:pPr>
            <w:r>
              <w:t>0.858</w:t>
            </w:r>
          </w:p>
        </w:tc>
        <w:tc>
          <w:tcPr>
            <w:tcW w:w="1141" w:type="dxa"/>
            <w:shd w:val="clear" w:color="auto" w:fill="auto"/>
            <w:vAlign w:val="center"/>
          </w:tcPr>
          <w:p w14:paraId="2CA36D84" w14:textId="77777777" w:rsidR="006468B8" w:rsidRDefault="00922C1F" w:rsidP="00E7603E">
            <w:pPr>
              <w:spacing w:line="360" w:lineRule="auto"/>
              <w:jc w:val="center"/>
            </w:pPr>
            <w:r>
              <w:t>0.858</w:t>
            </w:r>
          </w:p>
        </w:tc>
      </w:tr>
      <w:tr w:rsidR="006468B8" w14:paraId="2CA36D8D" w14:textId="77777777" w:rsidTr="00927200">
        <w:trPr>
          <w:trHeight w:hRule="exact" w:val="340"/>
        </w:trPr>
        <w:tc>
          <w:tcPr>
            <w:tcW w:w="1029" w:type="dxa"/>
            <w:shd w:val="clear" w:color="auto" w:fill="auto"/>
            <w:vAlign w:val="center"/>
          </w:tcPr>
          <w:p w14:paraId="2CA36D86" w14:textId="77777777" w:rsidR="006468B8" w:rsidRDefault="00922C1F" w:rsidP="00E7603E">
            <w:pPr>
              <w:spacing w:line="360" w:lineRule="auto"/>
              <w:jc w:val="center"/>
              <w:rPr>
                <w:i/>
                <w:iCs/>
              </w:rPr>
            </w:pPr>
            <w:r>
              <w:rPr>
                <w:i/>
                <w:iCs/>
              </w:rPr>
              <w:t>Chemical</w:t>
            </w:r>
          </w:p>
        </w:tc>
        <w:tc>
          <w:tcPr>
            <w:tcW w:w="1108" w:type="dxa"/>
            <w:shd w:val="clear" w:color="auto" w:fill="auto"/>
            <w:vAlign w:val="center"/>
          </w:tcPr>
          <w:p w14:paraId="2CA36D87" w14:textId="77777777" w:rsidR="006468B8" w:rsidRDefault="00922C1F" w:rsidP="00E7603E">
            <w:pPr>
              <w:spacing w:line="360" w:lineRule="auto"/>
              <w:jc w:val="center"/>
            </w:pPr>
            <w:r>
              <w:t>0.574</w:t>
            </w:r>
          </w:p>
        </w:tc>
        <w:tc>
          <w:tcPr>
            <w:tcW w:w="827" w:type="dxa"/>
            <w:shd w:val="clear" w:color="auto" w:fill="auto"/>
            <w:vAlign w:val="center"/>
          </w:tcPr>
          <w:p w14:paraId="2CA36D88" w14:textId="77777777" w:rsidR="006468B8" w:rsidRDefault="00922C1F" w:rsidP="00E7603E">
            <w:pPr>
              <w:spacing w:line="360" w:lineRule="auto"/>
              <w:jc w:val="center"/>
            </w:pPr>
            <w:r>
              <w:t>0.738</w:t>
            </w:r>
          </w:p>
        </w:tc>
        <w:tc>
          <w:tcPr>
            <w:tcW w:w="1138" w:type="dxa"/>
            <w:shd w:val="clear" w:color="auto" w:fill="auto"/>
            <w:vAlign w:val="center"/>
          </w:tcPr>
          <w:p w14:paraId="2CA36D89" w14:textId="77777777" w:rsidR="006468B8" w:rsidRDefault="00922C1F" w:rsidP="00E7603E">
            <w:pPr>
              <w:spacing w:line="360" w:lineRule="auto"/>
              <w:jc w:val="center"/>
            </w:pPr>
            <w:r>
              <w:t>0.781</w:t>
            </w:r>
          </w:p>
        </w:tc>
        <w:tc>
          <w:tcPr>
            <w:tcW w:w="1107" w:type="dxa"/>
            <w:shd w:val="clear" w:color="auto" w:fill="auto"/>
            <w:vAlign w:val="center"/>
          </w:tcPr>
          <w:p w14:paraId="2CA36D8A" w14:textId="77777777" w:rsidR="006468B8" w:rsidRDefault="00922C1F" w:rsidP="00E7603E">
            <w:pPr>
              <w:spacing w:line="360" w:lineRule="auto"/>
              <w:jc w:val="center"/>
            </w:pPr>
            <w:r>
              <w:t>0.881</w:t>
            </w:r>
          </w:p>
        </w:tc>
        <w:tc>
          <w:tcPr>
            <w:tcW w:w="742" w:type="dxa"/>
            <w:shd w:val="clear" w:color="auto" w:fill="auto"/>
            <w:vAlign w:val="center"/>
          </w:tcPr>
          <w:p w14:paraId="2CA36D8B" w14:textId="77777777" w:rsidR="006468B8" w:rsidRDefault="00922C1F" w:rsidP="00E7603E">
            <w:pPr>
              <w:spacing w:line="360" w:lineRule="auto"/>
              <w:jc w:val="center"/>
            </w:pPr>
            <w:r>
              <w:t>0.767</w:t>
            </w:r>
          </w:p>
        </w:tc>
        <w:tc>
          <w:tcPr>
            <w:tcW w:w="1141" w:type="dxa"/>
            <w:shd w:val="clear" w:color="auto" w:fill="auto"/>
            <w:vAlign w:val="center"/>
          </w:tcPr>
          <w:p w14:paraId="2CA36D8C" w14:textId="77777777" w:rsidR="006468B8" w:rsidRDefault="00922C1F" w:rsidP="00E7603E">
            <w:pPr>
              <w:spacing w:line="360" w:lineRule="auto"/>
              <w:jc w:val="center"/>
            </w:pPr>
            <w:r>
              <w:t>0.855</w:t>
            </w:r>
          </w:p>
        </w:tc>
      </w:tr>
    </w:tbl>
    <w:p w14:paraId="2CA36D8E" w14:textId="77777777" w:rsidR="006468B8" w:rsidRDefault="006468B8" w:rsidP="00E7603E">
      <w:pPr>
        <w:spacing w:line="360" w:lineRule="auto"/>
        <w:jc w:val="both"/>
        <w:rPr>
          <w:b/>
          <w:bCs/>
        </w:rPr>
      </w:pPr>
    </w:p>
    <w:p w14:paraId="2CA36D8F" w14:textId="77777777" w:rsidR="006468B8" w:rsidRDefault="00922C1F" w:rsidP="00E7603E">
      <w:pPr>
        <w:pStyle w:val="Heading1"/>
        <w:spacing w:line="360" w:lineRule="auto"/>
        <w:jc w:val="both"/>
        <w:rPr>
          <w:b/>
          <w:bCs/>
        </w:rPr>
      </w:pPr>
      <w:bookmarkStart w:id="56" w:name="_Toc16095116"/>
      <w:r>
        <w:rPr>
          <w:b/>
          <w:bCs/>
        </w:rPr>
        <w:lastRenderedPageBreak/>
        <w:t>Discussion</w:t>
      </w:r>
      <w:bookmarkEnd w:id="56"/>
    </w:p>
    <w:p w14:paraId="2CA36D90" w14:textId="107C31DD" w:rsidR="006468B8" w:rsidRDefault="00922C1F" w:rsidP="00E7603E">
      <w:pPr>
        <w:spacing w:line="360" w:lineRule="auto"/>
        <w:jc w:val="both"/>
      </w:pPr>
      <w:r w:rsidRPr="00E445CD">
        <w:rPr>
          <w:b/>
          <w:bCs/>
        </w:rPr>
        <w:t>Structural and functional networks</w:t>
      </w:r>
      <w:r>
        <w:t xml:space="preserve"> were not identical in our explorations; indeed, they were quite different </w:t>
      </w:r>
      <w:r w:rsidR="0014525D">
        <w:t xml:space="preserve">albeit </w:t>
      </w:r>
      <w:r>
        <w:t xml:space="preserve">correlated in different ways. On one hand, where there was an excitatory connection in structural network, between 60-70% of the times there were also a functional connection. On the other hand, within that 60-70% of connections, weights were moderately correlated </w:t>
      </w:r>
      <w:r w:rsidR="0014525D">
        <w:t>(</w:t>
      </w:r>
      <w:r>
        <w:t>when statistically significant</w:t>
      </w:r>
      <w:r w:rsidR="0014525D">
        <w:t>)</w:t>
      </w:r>
      <w:r w:rsidR="0056158C">
        <w:t>:</w:t>
      </w:r>
      <w:r w:rsidR="0014525D">
        <w:t xml:space="preserve"> </w:t>
      </w:r>
      <w:r>
        <w:t>r</w:t>
      </w:r>
      <w:r w:rsidR="00C5719F">
        <w:t xml:space="preserve"> </w:t>
      </w:r>
      <w:r>
        <w:t>= 0.31 and r</w:t>
      </w:r>
      <w:r w:rsidR="00C5719F">
        <w:t xml:space="preserve"> </w:t>
      </w:r>
      <w:r>
        <w:t>=</w:t>
      </w:r>
      <w:r w:rsidR="00C5719F">
        <w:t xml:space="preserve"> </w:t>
      </w:r>
      <w:r>
        <w:t xml:space="preserve">0.34 in somatic system excitatory and inhibitory connections respectively. </w:t>
      </w:r>
    </w:p>
    <w:p w14:paraId="2CA36D91" w14:textId="068F8B65" w:rsidR="006468B8" w:rsidRDefault="00783DE1" w:rsidP="00E7603E">
      <w:pPr>
        <w:spacing w:line="360" w:lineRule="auto"/>
        <w:jc w:val="both"/>
      </w:pPr>
      <w:r>
        <w:t>I</w:t>
      </w:r>
      <w:r w:rsidR="00922C1F">
        <w:t xml:space="preserve"> could also appreciate that the more connections in the analysis the closer both networks became. Correlations and categorical measures were higher in somatic system than in pharynx. This contradicts our fourth hypothesis that the more complexity in the network the lower the correlation. But </w:t>
      </w:r>
      <w:r>
        <w:t>I</w:t>
      </w:r>
      <w:r w:rsidR="00922C1F">
        <w:t xml:space="preserve"> think this was a consequence of an interaction between Granger analysis and simulated activity, and not because of a reduction in complexity and indirect activity pathways. Few nodes in the network might have determine a poor activity dynamic simulation and thus, introduce error in Granger calculations. Having more nodes to compare with, Granger analysis algorithm</w:t>
      </w:r>
      <w:r w:rsidR="00EC429D">
        <w:t xml:space="preserve"> becomes</w:t>
      </w:r>
      <w:r w:rsidR="00922C1F">
        <w:t xml:space="preserve"> more sensible to connectivity. Further research should explore how number of nodes in the network is related to the correlations between structural and functional networks. How many nodes are needed to obtain significant correlations? Is there any number of nodes that maximize them? </w:t>
      </w:r>
    </w:p>
    <w:p w14:paraId="2CA36D92" w14:textId="79DF2EA3" w:rsidR="006468B8" w:rsidRDefault="00922C1F" w:rsidP="00E7603E">
      <w:pPr>
        <w:spacing w:line="360" w:lineRule="auto"/>
        <w:jc w:val="both"/>
      </w:pPr>
      <w:r>
        <w:t xml:space="preserve">Also, the differences between electrical and chemical networks were remarkable. </w:t>
      </w:r>
      <w:r w:rsidR="00783DE1">
        <w:t>I</w:t>
      </w:r>
      <w:r>
        <w:t xml:space="preserve"> think it is related to the differences </w:t>
      </w:r>
      <w:r w:rsidR="00783DE1">
        <w:t>I</w:t>
      </w:r>
      <w:r>
        <w:t xml:space="preserve"> implemented in our simulation models for both connection types. </w:t>
      </w:r>
      <w:r w:rsidR="00783DE1">
        <w:t>I</w:t>
      </w:r>
      <w:r>
        <w:t xml:space="preserve"> wonder what specific parts of those models could be generating this phenomenon and how. </w:t>
      </w:r>
      <w:r w:rsidR="00604DF9">
        <w:t xml:space="preserve">Is that phenomenon related to the analysis of </w:t>
      </w:r>
      <w:r>
        <w:t>real neural activity recordings</w:t>
      </w:r>
      <w:r w:rsidR="00837524">
        <w:t>?</w:t>
      </w:r>
    </w:p>
    <w:p w14:paraId="2CA36D93" w14:textId="58AD9925" w:rsidR="006468B8" w:rsidRDefault="00922C1F" w:rsidP="00E7603E">
      <w:pPr>
        <w:spacing w:line="360" w:lineRule="auto"/>
        <w:jc w:val="both"/>
      </w:pPr>
      <w:r>
        <w:t xml:space="preserve">The main message of the study is that structural and functional networks are different although correlated. Why does this happen? As argued in the introduction, activity flowing over a structural neural network can take several pathways </w:t>
      </w:r>
      <w:r w:rsidR="0014525D">
        <w:t>(</w:t>
      </w:r>
      <w:r>
        <w:t>some of them indirect</w:t>
      </w:r>
      <w:r w:rsidR="0014525D">
        <w:t>)</w:t>
      </w:r>
      <w:r>
        <w:t xml:space="preserve">, such that eventually two neurons that are not structurally connected tend to fire in sequence. This means that functional patterns </w:t>
      </w:r>
      <w:r w:rsidR="008039A9">
        <w:t xml:space="preserve">can </w:t>
      </w:r>
      <w:r>
        <w:t xml:space="preserve">differ from underpinning structural ones. Does that mean that a single structure can give rise to different functional activity dynamics? </w:t>
      </w:r>
      <w:r w:rsidR="00783DE1">
        <w:t>I</w:t>
      </w:r>
      <w:r>
        <w:t xml:space="preserve"> think so, </w:t>
      </w:r>
      <w:r w:rsidR="00783DE1">
        <w:t>I</w:t>
      </w:r>
      <w:r>
        <w:t xml:space="preserve"> think that some structures might be able to support a greater number of functional dynamics. To what extent do structures differ in their capacity to accommodate different functional patterns? How can we measure the level of “flexibility” a structure could have to do it? </w:t>
      </w:r>
    </w:p>
    <w:p w14:paraId="2CA36D94" w14:textId="4271A30A" w:rsidR="006468B8" w:rsidRDefault="00922C1F" w:rsidP="00E7603E">
      <w:pPr>
        <w:spacing w:line="360" w:lineRule="auto"/>
        <w:jc w:val="both"/>
      </w:pPr>
      <w:r>
        <w:t xml:space="preserve">These might be future research questions to explore. First, using simple structures </w:t>
      </w:r>
      <w:r w:rsidR="00F43E98">
        <w:t xml:space="preserve">– with less than ten nodes- </w:t>
      </w:r>
      <w:r>
        <w:t xml:space="preserve">to observe and describe theoretical indirect pathways that could be found in a network. How those </w:t>
      </w:r>
      <w:r>
        <w:lastRenderedPageBreak/>
        <w:t xml:space="preserve">simple indirect pathways would shape a functional network? Second, finding ways to measure them systematically. And third, once we can do it, explore how information processing, cognition and behaviour could be affected by different degrees of structural “flexibility”. </w:t>
      </w:r>
    </w:p>
    <w:p w14:paraId="1C887C78" w14:textId="77777777" w:rsidR="00E445CD" w:rsidRDefault="00E445CD" w:rsidP="00E7603E">
      <w:pPr>
        <w:spacing w:line="360" w:lineRule="auto"/>
        <w:jc w:val="both"/>
      </w:pPr>
    </w:p>
    <w:p w14:paraId="41CC9D8C" w14:textId="448DBEFC" w:rsidR="00046E8E" w:rsidRDefault="00922C1F" w:rsidP="00E7603E">
      <w:pPr>
        <w:spacing w:line="360" w:lineRule="auto"/>
        <w:jc w:val="both"/>
      </w:pPr>
      <w:r>
        <w:t xml:space="preserve">With respect to our methodologies, </w:t>
      </w:r>
      <w:r w:rsidR="00783DE1">
        <w:t>I</w:t>
      </w:r>
      <w:r>
        <w:t xml:space="preserve"> </w:t>
      </w:r>
      <w:r w:rsidR="0014525D">
        <w:t>used</w:t>
      </w:r>
      <w:r>
        <w:t xml:space="preserve"> a logarithmic </w:t>
      </w:r>
      <w:r w:rsidRPr="00E445CD">
        <w:rPr>
          <w:b/>
          <w:bCs/>
        </w:rPr>
        <w:t>transformation of weights</w:t>
      </w:r>
      <w:r>
        <w:t xml:space="preserve"> to correct positive kurtosis in </w:t>
      </w:r>
      <w:r w:rsidR="00DD5FC5">
        <w:t xml:space="preserve">weight </w:t>
      </w:r>
      <w:r>
        <w:t>distribution</w:t>
      </w:r>
      <w:r w:rsidR="00DD5FC5">
        <w:t xml:space="preserve"> (Fig. </w:t>
      </w:r>
      <w:r w:rsidR="00BC0794">
        <w:t>1)</w:t>
      </w:r>
      <w:r>
        <w:t xml:space="preserve">. This decision was made after the exploration of first network simulations with original weights. What </w:t>
      </w:r>
      <w:r w:rsidR="00783DE1">
        <w:t>I</w:t>
      </w:r>
      <w:r>
        <w:t xml:space="preserve"> obtained were activity dynamics </w:t>
      </w:r>
      <w:r w:rsidR="00783DE1">
        <w:t>in which</w:t>
      </w:r>
      <w:r>
        <w:t xml:space="preserve"> few nodes -</w:t>
      </w:r>
      <w:r w:rsidR="0014525D">
        <w:t xml:space="preserve"> </w:t>
      </w:r>
      <w:r>
        <w:t>targets of the highest weighted connections</w:t>
      </w:r>
      <w:r w:rsidR="0014525D">
        <w:t xml:space="preserve"> </w:t>
      </w:r>
      <w:r>
        <w:t>- were activated with much more frequency than the rest. Manipulating</w:t>
      </w:r>
      <w:r w:rsidR="0014525D">
        <w:t xml:space="preserve"> the</w:t>
      </w:r>
      <w:r>
        <w:t xml:space="preserve"> synaptic efficacy coefficient, we could make every node to participate in the network dynamics but with an obvious overactivation in the network. On the other hand, </w:t>
      </w:r>
      <w:r w:rsidR="00783DE1">
        <w:t>I</w:t>
      </w:r>
      <w:r>
        <w:t xml:space="preserve"> could make the network show moderate levels of activity but with scarce participation of most nodes </w:t>
      </w:r>
      <w:r w:rsidR="0014525D">
        <w:t>(</w:t>
      </w:r>
      <w:r w:rsidR="00571838">
        <w:t>low-</w:t>
      </w:r>
      <w:r>
        <w:t>weighted connections</w:t>
      </w:r>
      <w:r w:rsidR="0014525D">
        <w:t>)</w:t>
      </w:r>
      <w:r>
        <w:t xml:space="preserve">. </w:t>
      </w:r>
      <w:r w:rsidR="000648CF">
        <w:t>Validation p</w:t>
      </w:r>
      <w:r w:rsidR="006B2791">
        <w:t>ro</w:t>
      </w:r>
      <w:r w:rsidR="00DB5324">
        <w:t>of</w:t>
      </w:r>
      <w:r w:rsidR="000648CF">
        <w:t>s</w:t>
      </w:r>
      <w:r w:rsidR="006B2791">
        <w:t xml:space="preserve"> for this decision were the subsequent representations of activity </w:t>
      </w:r>
      <w:r w:rsidR="00783DE1">
        <w:t>I</w:t>
      </w:r>
      <w:r w:rsidR="006B2791">
        <w:t xml:space="preserve"> obtained with a strong similarity to electrophysiological recordings.</w:t>
      </w:r>
    </w:p>
    <w:p w14:paraId="6015E150" w14:textId="77777777" w:rsidR="00E445CD" w:rsidRDefault="00E445CD" w:rsidP="00E7603E">
      <w:pPr>
        <w:spacing w:line="360" w:lineRule="auto"/>
        <w:jc w:val="both"/>
      </w:pPr>
    </w:p>
    <w:p w14:paraId="2CA36D97" w14:textId="74886AD7" w:rsidR="006468B8" w:rsidRDefault="00922C1F" w:rsidP="00E7603E">
      <w:pPr>
        <w:spacing w:line="360" w:lineRule="auto"/>
        <w:jc w:val="both"/>
      </w:pPr>
      <w:r>
        <w:t xml:space="preserve">Regarding these </w:t>
      </w:r>
      <w:r w:rsidRPr="00E445CD">
        <w:rPr>
          <w:b/>
          <w:bCs/>
        </w:rPr>
        <w:t xml:space="preserve">representations </w:t>
      </w:r>
      <w:r>
        <w:t xml:space="preserve">(Fig. 3) in which simulated cycles </w:t>
      </w:r>
      <w:r w:rsidR="0014525D">
        <w:t>(</w:t>
      </w:r>
      <w:r>
        <w:t>of 4 timesteps</w:t>
      </w:r>
      <w:r w:rsidR="0014525D">
        <w:t>)</w:t>
      </w:r>
      <w:r>
        <w:t xml:space="preserve"> seem to be </w:t>
      </w:r>
      <w:proofErr w:type="gramStart"/>
      <w:r>
        <w:t>similar to</w:t>
      </w:r>
      <w:proofErr w:type="gramEnd"/>
      <w:r>
        <w:t xml:space="preserve"> biological cycles </w:t>
      </w:r>
      <w:r w:rsidR="0014525D">
        <w:t>(</w:t>
      </w:r>
      <w:r w:rsidR="006A1DDE">
        <w:t>166</w:t>
      </w:r>
      <w:r w:rsidR="0014525D">
        <w:t xml:space="preserve"> </w:t>
      </w:r>
      <w:proofErr w:type="spellStart"/>
      <w:r w:rsidR="006A1DDE">
        <w:t>ms</w:t>
      </w:r>
      <w:proofErr w:type="spellEnd"/>
      <w:r w:rsidR="0014525D">
        <w:t>)</w:t>
      </w:r>
      <w:r w:rsidR="007F7925">
        <w:t>,</w:t>
      </w:r>
      <w:r>
        <w:t xml:space="preserve"> it raises the question whether there could be a temporal match between them. This would mean in our model, that chemical synapses are effective </w:t>
      </w:r>
      <w:r w:rsidR="0014525D">
        <w:t>(</w:t>
      </w:r>
      <w:r>
        <w:t>reaching postsynaptic neuron’s body</w:t>
      </w:r>
      <w:r w:rsidR="0014525D">
        <w:t>)</w:t>
      </w:r>
      <w:r>
        <w:t xml:space="preserve"> approximately </w:t>
      </w:r>
      <w:r w:rsidR="00B51D33">
        <w:t>166</w:t>
      </w:r>
      <w:r w:rsidR="0014525D">
        <w:t xml:space="preserve"> </w:t>
      </w:r>
      <w:proofErr w:type="spellStart"/>
      <w:r w:rsidR="00B51D33">
        <w:t>ms</w:t>
      </w:r>
      <w:proofErr w:type="spellEnd"/>
      <w:r>
        <w:t xml:space="preserve"> after activation in presynaptic neuron’s body (following our estimations from </w:t>
      </w:r>
      <w:r>
        <w:fldChar w:fldCharType="begin" w:fldLock="1"/>
      </w:r>
      <w:r>
        <w:instrText>ADDIN CSL_CITATION {"citationItems":[{"id":"ITEM-1","itemData":{"DOI":"10.1073/pnas.1507110112","ISBN":"1091-6490 (Electronic)\\r0027-8424 (Linking)","ISSN":"0027-8424","PMID":"26712014","abstract":"The ability to acquire large-scale recordings of neuronal activity in awake and unrestrained animals poses a major challenge for studying neural coding of animal behavior. We present a new instrument capable of recording intracellular calcium transients from every neuron in the head of a freely behaving C. elegans with cellular resolution while simultaneously recording the animal's position, posture and locomotion. We employ spinning-disk confocal microscopy to capture 3D volumetric fluorescent images of neurons expressing the calcium indicator GCaMP6s at 5 head-volumes per second. Two cameras simultaneously monitor the animal's position and orientation. Custom software tracks the 3D position of the animal's head in real-time and adjusts a motorized stage to keep it within the field of view as the animal roams freely. We observe calcium transients from 78 neurons and correlate this activity with the animal's behavior. Across worms, multiple neurons show significant correlations with modes of behavior corresponding to forward, backward, and turning locomotion. By comparing the 3D positions of these neurons with a known atlas, our results are consistent with previous single-neuron studies and demonstrate the existence of new candidate neurons for behavioral circuits.","author":[{"dropping-particle":"","family":"Nguyen","given":"Jeffrey P.","non-dropping-particle":"","parse-names":false,"suffix":""},{"dropping-particle":"","family":"Shipley","given":"Frederick B.","non-dropping-particle":"","parse-names":false,"suffix":""},{"dropping-particle":"","family":"Linder","given":"Ashley N.","non-dropping-particle":"","parse-names":false,"suffix":""},{"dropping-particle":"","family":"Plummer","given":"George S.","non-dropping-particle":"","parse-names":false,"suffix":""},{"dropping-particle":"","family":"Liu","given":"Mochi","non-dropping-particle":"","parse-names":false,"suffix":""},{"dropping-particle":"","family":"Setru","given":"Sagar U.","non-dropping-particle":"","parse-names":false,"suffix":""},{"dropping-particle":"","family":"Shaevitz","given":"Joshua W.","non-dropping-particle":"","parse-names":false,"suffix":""},{"dropping-particle":"","family":"Leifer","given":"Andrew M.","non-dropping-particle":"","parse-names":false,"suffix":""}],"container-title":"Proceedings of the National Academy of Sciences","id":"ITEM-1","issue":"8","issued":{"date-parts":[["2016","2","23"]]},"page":"E1074-E1081","title":"Whole-brain calcium imaging with cellular resolution in freely behaving Caenorhabditis elegans","type":"article-journal","volume":"113"},"uris":["http://www.mendeley.com/documents/?uuid=07be4926-7297-4bf7-8117-5ad7b2536fd3"]}],"mendeley":{"formattedCitation":"(Nguyen et al., 2016)","manualFormatting":"Nguyen et al. (2016)","plainTextFormattedCitation":"(Nguyen et al., 2016)","previouslyFormattedCitation":"(Nguyen et al., 2016)"},"properties":{"noteIndex":0},"schema":"https://github.com/citation-style-language/schema/raw/master/csl-citation.json"}</w:instrText>
      </w:r>
      <w:r>
        <w:fldChar w:fldCharType="separate"/>
      </w:r>
      <w:bookmarkStart w:id="57" w:name="Bookmark32"/>
      <w:r>
        <w:rPr>
          <w:noProof/>
        </w:rPr>
        <w:t>Nguyen et al. (2016)</w:t>
      </w:r>
      <w:r>
        <w:fldChar w:fldCharType="end"/>
      </w:r>
      <w:bookmarkEnd w:id="57"/>
      <w:r>
        <w:t xml:space="preserve"> recordings). In addition, each timestep would represent 41.</w:t>
      </w:r>
      <w:r w:rsidR="00562901">
        <w:t>5</w:t>
      </w:r>
      <w:r w:rsidR="0014525D">
        <w:t xml:space="preserve"> </w:t>
      </w:r>
      <w:proofErr w:type="spellStart"/>
      <w:r w:rsidR="00562901">
        <w:t>ms</w:t>
      </w:r>
      <w:proofErr w:type="spellEnd"/>
      <w:r>
        <w:t xml:space="preserve">, the time that an electrical connection would last to be effective. </w:t>
      </w:r>
    </w:p>
    <w:p w14:paraId="2CA36D98" w14:textId="20C0E6DC" w:rsidR="006468B8" w:rsidRDefault="000A14D2" w:rsidP="00E7603E">
      <w:pPr>
        <w:spacing w:line="360" w:lineRule="auto"/>
        <w:jc w:val="both"/>
      </w:pPr>
      <w:r>
        <w:t xml:space="preserve">As noted in the introduction, </w:t>
      </w:r>
      <w:r w:rsidR="00922C1F">
        <w:rPr>
          <w:i/>
          <w:iCs/>
        </w:rPr>
        <w:t>C. elegans</w:t>
      </w:r>
      <w:r w:rsidR="00922C1F">
        <w:t xml:space="preserve"> neurons’ do not fire action potentials, </w:t>
      </w:r>
      <w:r w:rsidR="00F766A9">
        <w:t>but they have graded potentials</w:t>
      </w:r>
      <w:r w:rsidR="00922C1F">
        <w:t xml:space="preserve"> </w:t>
      </w:r>
      <w:r w:rsidR="00922C1F">
        <w:fldChar w:fldCharType="begin" w:fldLock="1"/>
      </w:r>
      <w:r w:rsidR="0064009C">
        <w:instrText>ADDIN CSL_CITATION {"citationItems":[{"id":"ITEM-1","itemData":{"PMID":"9581767","abstract":"Little is known about the physiology of neurons in Caenorhabditis elegans. Using new techniques for in situ patch-clamp recording in C. elegans, we analyzed the electrical properties of an identified sensory neuron (ASER) across four developmental stages and 42 unidentified neurons at one stage. We find that ASER is nearly isopotential and fails to generate classical Na+ action potentials. Rather, ASER displays a high sensitivity to input currents coupled to a depolarization-dependent reduction in sensitivity that may endow ASER with a wide dynamic range. Voltage clamp revealed depolarization-activated K+ and Ca2+ currents that contribute to high sensitivity near the zero-current potential. The depolarization-dependent reduction in sensitivity can be attributed to activation of K+ current at voltages where it dominates the net membrane current. The voltage dependence of membrane current was similar in all neurons examined, suggesting that C. elegans neurons share a common mechanism of sensitivity and dynamic range.","author":[{"dropping-particle":"","family":"Goodman","given":"Miriam B.","non-dropping-particle":"","parse-names":false,"suffix":""},{"dropping-particle":"","family":"Hall","given":"David H.","non-dropping-particle":"","parse-names":false,"suffix":""},{"dropping-particle":"","family":"Avery","given":"Leon","non-dropping-particle":"","parse-names":false,"suffix":""},{"dropping-particle":"","family":"Lockery","given":"SR","non-dropping-particle":"","parse-names":false,"suffix":""}],"container-title":"Neuron","id":"ITEM-1","issued":{"date-parts":[["1998"]]},"page":"763-772","title":"Active currents regulate sensitivity and dynamic range in C. elegans neurons.","type":"article-journal","volume":"20"},"uris":["http://www.mendeley.com/documents/?uuid=111eeaed-cdc2-4011-b96b-9c4edc9580e5"]}],"mendeley":{"formattedCitation":"(Goodman et al., 1998)","plainTextFormattedCitation":"(Goodman et al., 1998)","previouslyFormattedCitation":"(Goodman et al., 1998)"},"properties":{"noteIndex":0},"schema":"https://github.com/citation-style-language/schema/raw/master/csl-citation.json"}</w:instrText>
      </w:r>
      <w:r w:rsidR="00922C1F">
        <w:fldChar w:fldCharType="separate"/>
      </w:r>
      <w:bookmarkStart w:id="58" w:name="Bookmark33"/>
      <w:r w:rsidR="002D0F64" w:rsidRPr="002D0F64">
        <w:rPr>
          <w:noProof/>
        </w:rPr>
        <w:t>(Goodman et al., 1998)</w:t>
      </w:r>
      <w:r w:rsidR="00922C1F">
        <w:fldChar w:fldCharType="end"/>
      </w:r>
      <w:bookmarkEnd w:id="58"/>
      <w:r w:rsidR="00922C1F">
        <w:t xml:space="preserve">. </w:t>
      </w:r>
      <w:r w:rsidR="00227364">
        <w:t>E</w:t>
      </w:r>
      <w:r w:rsidR="00922C1F">
        <w:t xml:space="preserve">lectrophysiological studies with current clamp recordings </w:t>
      </w:r>
      <w:r w:rsidR="00922C1F">
        <w:fldChar w:fldCharType="begin" w:fldLock="1"/>
      </w:r>
      <w:r w:rsidR="00922C1F">
        <w:instrText>ADDIN CSL_CITATION {"citationItems":[{"id":"ITEM-1","itemData":{"DOI":"10.1038/s41598-019-40158-9","ISSN":"2045-2322","abstract":"Active propagation of electrical signals in C. elegans neurons requires ion channels capable of regenerating membrane potentials. Here we report regenerative depolarization of a major gustatory sensory neuron, ASEL. Whole-cell patch-clamp recordings in vivo showed supralinear depolarization of ASEL upon current injection. Furthermore, stimulation of animal’s nose with NaCl evoked all-or-none membrane depolarization in ASEL. Mutant analysis showed that EGL-19, the α1 subunit of L-type voltage-gated Ca2+ channels, is essential for regenerative depolarization of ASEL. ASEL-specific knock-down of EGL-19 by RNAi demonstrated that EGL-19 functions in C. elegans chemotaxis along an NaCl gradient. These results demonstrate that a natural substance induces regenerative all-or-none electrical signals in dendrites, and that these signals are essential for activation of sensory neurons for chemotaxis. As in other vertebrate and invertebrate nervous systems, active information processing in dendrites occurs in C. elegans, and is necessary for adaptive behavior.","author":[{"dropping-particle":"","family":"Shindou","given":"Tomomi","non-dropping-particle":"","parse-names":false,"suffix":""},{"dropping-particle":"","family":"Ochi-Shindou","given":"Mayumi","non-dropping-particle":"","parse-names":false,"suffix":""},{"dropping-particle":"","family":"Murayama","given":"Takashi","non-dropping-particle":"","parse-names":false,"suffix":""},{"dropping-particle":"","family":"Saita","given":"Ei-ichiro","non-dropping-particle":"","parse-names":false,"suffix":""},{"dropping-particle":"","family":"Momohara","given":"Yuto","non-dropping-particle":"","parse-names":false,"suffix":""},{"dropping-particle":"","family":"Wickens","given":"Jeffery R.","non-dropping-particle":"","parse-names":false,"suffix":""},{"dropping-particle":"","family":"Maruyama","given":"Ichiro N.","non-dropping-particle":"","parse-names":false,"suffix":""}],"container-title":"Scientific Reports","id":"ITEM-1","issue":"1","issued":{"date-parts":[["2019","12","5"]]},"page":"3430","publisher":"Springer US","title":"Active propagation of dendritic electrical signals in C. elegans","type":"article-journal","volume":"9"},"uris":["http://www.mendeley.com/documents/?uuid=153dd315-7a94-4cfb-b200-48c91ac1c26f"]}],"mendeley":{"formattedCitation":"(Shindou et al., 2019)","plainTextFormattedCitation":"(Shindou et al., 2019)","previouslyFormattedCitation":"(Shindou et al., 2019)"},"properties":{"noteIndex":0},"schema":"https://github.com/citation-style-language/schema/raw/master/csl-citation.json"}</w:instrText>
      </w:r>
      <w:r w:rsidR="00922C1F">
        <w:fldChar w:fldCharType="separate"/>
      </w:r>
      <w:bookmarkStart w:id="59" w:name="Bookmark35"/>
      <w:r w:rsidR="00922C1F">
        <w:rPr>
          <w:noProof/>
        </w:rPr>
        <w:t>(Shindou et al., 2019)</w:t>
      </w:r>
      <w:r w:rsidR="00922C1F">
        <w:fldChar w:fldCharType="end"/>
      </w:r>
      <w:bookmarkEnd w:id="59"/>
      <w:r w:rsidR="00922C1F">
        <w:t xml:space="preserve"> show that depolarization and recovery processes </w:t>
      </w:r>
      <w:r w:rsidR="00A54649">
        <w:t xml:space="preserve">can take </w:t>
      </w:r>
      <w:r w:rsidR="00720F7D">
        <w:t>around</w:t>
      </w:r>
      <w:r w:rsidR="00A54649">
        <w:t xml:space="preserve"> 200 </w:t>
      </w:r>
      <w:proofErr w:type="spellStart"/>
      <w:r w:rsidR="00A54649">
        <w:t>ms</w:t>
      </w:r>
      <w:proofErr w:type="spellEnd"/>
      <w:r w:rsidR="00A54649">
        <w:t xml:space="preserve"> to be </w:t>
      </w:r>
      <w:r w:rsidR="00E4270C">
        <w:t>completed</w:t>
      </w:r>
      <w:r w:rsidR="00241B0B">
        <w:t>.</w:t>
      </w:r>
      <w:r w:rsidR="006D54C4">
        <w:t xml:space="preserve"> </w:t>
      </w:r>
      <w:r w:rsidR="00CE55FB">
        <w:t xml:space="preserve">In addition, C. elegans neurons’ </w:t>
      </w:r>
      <w:r w:rsidR="00146146">
        <w:t xml:space="preserve">axons </w:t>
      </w:r>
      <w:r w:rsidR="00CE55FB">
        <w:t>are not myelinated</w:t>
      </w:r>
      <w:r w:rsidR="00C0247A">
        <w:t xml:space="preserve"> </w:t>
      </w:r>
      <w:r w:rsidR="0064009C">
        <w:fldChar w:fldCharType="begin" w:fldLock="1"/>
      </w:r>
      <w:r w:rsidR="0064009C">
        <w:instrText>ADDIN CSL_CITATION {"citationItems":[{"id":"ITEM-1","itemData":{"DOI":"10.1002/glia.21084","ISBN":"6176321972","ISSN":"08941491","PMID":"1000000221","author":[{"dropping-particle":"","family":"Oikonomou","given":"Grigorios","non-dropping-particle":"","parse-names":false,"suffix":""},{"dropping-particle":"","family":"Shaham","given":"Shai","non-dropping-particle":"","parse-names":false,"suffix":""}],"container-title":"Glia","id":"ITEM-1","issue":"9","issued":{"date-parts":[["2011","9"]]},"page":"1253-1263","title":"The Glia of Caenorhabditis elegans","type":"article-journal","volume":"59"},"uris":["http://www.mendeley.com/documents/?uuid=61b7a9b8-0dbe-476c-b8ae-6bca784b5842"]}],"mendeley":{"formattedCitation":"(Oikonomou &amp; Shaham, 2011)","plainTextFormattedCitation":"(Oikonomou &amp; Shaham, 2011)"},"properties":{"noteIndex":0},"schema":"https://github.com/citation-style-language/schema/raw/master/csl-citation.json"}</w:instrText>
      </w:r>
      <w:r w:rsidR="0064009C">
        <w:fldChar w:fldCharType="separate"/>
      </w:r>
      <w:r w:rsidR="0064009C" w:rsidRPr="0064009C">
        <w:rPr>
          <w:noProof/>
        </w:rPr>
        <w:t>(Oikonomou &amp; Shaham, 2011)</w:t>
      </w:r>
      <w:r w:rsidR="0064009C">
        <w:fldChar w:fldCharType="end"/>
      </w:r>
      <w:r w:rsidR="00E879F7">
        <w:t xml:space="preserve"> </w:t>
      </w:r>
      <w:r w:rsidR="00146146">
        <w:t xml:space="preserve">what could </w:t>
      </w:r>
      <w:r w:rsidR="007C6189">
        <w:t xml:space="preserve">delay </w:t>
      </w:r>
      <w:r w:rsidR="0064009C">
        <w:t xml:space="preserve">information transmission. </w:t>
      </w:r>
      <w:r w:rsidR="00C0247A">
        <w:t>Considering the abstraction needed to build these models,</w:t>
      </w:r>
      <w:r w:rsidR="00E97170">
        <w:t xml:space="preserve"> these </w:t>
      </w:r>
      <w:r w:rsidR="00C07AEE">
        <w:t xml:space="preserve">evidence </w:t>
      </w:r>
      <w:r w:rsidR="00241B0B">
        <w:t>could partially support our timeframe</w:t>
      </w:r>
      <w:r w:rsidR="00E97170">
        <w:t>s</w:t>
      </w:r>
      <w:r w:rsidR="00C93BE3">
        <w:t xml:space="preserve">. </w:t>
      </w:r>
    </w:p>
    <w:p w14:paraId="2F9F2611" w14:textId="77777777" w:rsidR="00705A20" w:rsidRDefault="00705A20" w:rsidP="00E7603E">
      <w:pPr>
        <w:spacing w:line="360" w:lineRule="auto"/>
        <w:jc w:val="both"/>
      </w:pPr>
    </w:p>
    <w:p w14:paraId="2CA36D99" w14:textId="3C6952ED" w:rsidR="006468B8" w:rsidRDefault="00922C1F" w:rsidP="00E7603E">
      <w:pPr>
        <w:spacing w:line="360" w:lineRule="auto"/>
        <w:jc w:val="both"/>
      </w:pPr>
      <w:r w:rsidRPr="00E445CD">
        <w:rPr>
          <w:b/>
          <w:bCs/>
        </w:rPr>
        <w:t>Network characterization</w:t>
      </w:r>
      <w:r>
        <w:t xml:space="preserve"> was a description of our simulators’ parameters behaviour over relevant activity dynamics variables. This helped us choosing sets of optimal parameters to generate coherent </w:t>
      </w:r>
      <w:r>
        <w:lastRenderedPageBreak/>
        <w:t>activity</w:t>
      </w:r>
      <w:r w:rsidR="003C16B8">
        <w:t xml:space="preserve"> for</w:t>
      </w:r>
      <w:r>
        <w:t xml:space="preserve"> the following Granger Causality analysis. Synaptic efficacy that mediates the transformation of structural weights to cell depolarization was overall the most important parameter for the different variables measured. In addition, attenuation coefficient that mediates synaptic inputs from neighbour neurons had an expected influence over attenuated potentials. Less expected was its influence over minimum node activity, proposing that over a threshold where every neuron can be activated (that depends on synaptic efficacy), attenuation coefficient modulate the amount of minimum node activity. </w:t>
      </w:r>
    </w:p>
    <w:p w14:paraId="5615A3FF" w14:textId="27E9C6F3" w:rsidR="00046E8E" w:rsidRDefault="00783DE1" w:rsidP="00E7603E">
      <w:pPr>
        <w:spacing w:line="360" w:lineRule="auto"/>
        <w:jc w:val="both"/>
      </w:pPr>
      <w:r>
        <w:t>I</w:t>
      </w:r>
      <w:r w:rsidR="00922C1F">
        <w:t xml:space="preserve"> could observe a differential relevance of </w:t>
      </w:r>
      <w:proofErr w:type="spellStart"/>
      <w:r w:rsidR="00922C1F">
        <w:rPr>
          <w:i/>
          <w:iCs/>
        </w:rPr>
        <w:t>Psens</w:t>
      </w:r>
      <w:proofErr w:type="spellEnd"/>
      <w:r w:rsidR="00922C1F">
        <w:rPr>
          <w:i/>
          <w:iCs/>
        </w:rPr>
        <w:t xml:space="preserve"> </w:t>
      </w:r>
      <w:r w:rsidR="00922C1F">
        <w:t xml:space="preserve">parameter in pharyngeal </w:t>
      </w:r>
      <w:r w:rsidR="0014525D">
        <w:t>(</w:t>
      </w:r>
      <w:r w:rsidR="00922C1F">
        <w:t>less influence</w:t>
      </w:r>
      <w:r w:rsidR="0014525D">
        <w:t>)</w:t>
      </w:r>
      <w:r w:rsidR="00922C1F">
        <w:t xml:space="preserve"> </w:t>
      </w:r>
      <w:r w:rsidR="00085D94">
        <w:t>and</w:t>
      </w:r>
      <w:r w:rsidR="00922C1F">
        <w:t xml:space="preserve"> somatic systems </w:t>
      </w:r>
      <w:r w:rsidR="0014525D">
        <w:t>(</w:t>
      </w:r>
      <w:r w:rsidR="00922C1F">
        <w:t>more influence</w:t>
      </w:r>
      <w:r w:rsidR="0014525D">
        <w:t>)</w:t>
      </w:r>
      <w:r w:rsidR="00922C1F">
        <w:t xml:space="preserve">. </w:t>
      </w:r>
      <w:r>
        <w:t>I</w:t>
      </w:r>
      <w:r w:rsidR="00922C1F">
        <w:t xml:space="preserve"> think it is due to a differential probability of </w:t>
      </w:r>
      <w:r w:rsidR="00922C1F">
        <w:rPr>
          <w:i/>
          <w:iCs/>
        </w:rPr>
        <w:t>one</w:t>
      </w:r>
      <w:r w:rsidR="00922C1F">
        <w:t xml:space="preserve"> neuron to be stimulated in those systems, as that probability is linked to the number of sensors</w:t>
      </w:r>
      <w:r w:rsidR="00046E8E">
        <w:t xml:space="preserve"> (the more sensors the more chances to obtaining one sensor activated)</w:t>
      </w:r>
      <w:r w:rsidR="0014525D">
        <w:t>.</w:t>
      </w:r>
      <w:r w:rsidR="00FF4BE2">
        <w:t xml:space="preserve"> Thus, somatic system h</w:t>
      </w:r>
      <w:r w:rsidR="00EE2AE2">
        <w:t>a</w:t>
      </w:r>
      <w:r w:rsidR="00046E8E">
        <w:t>s</w:t>
      </w:r>
      <w:r w:rsidR="00EE2AE2">
        <w:t xml:space="preserve"> higher probability of </w:t>
      </w:r>
      <w:r w:rsidR="00477FDE">
        <w:rPr>
          <w:i/>
          <w:iCs/>
        </w:rPr>
        <w:t>one</w:t>
      </w:r>
      <w:r w:rsidR="00EE2AE2">
        <w:rPr>
          <w:i/>
          <w:iCs/>
        </w:rPr>
        <w:t xml:space="preserve"> </w:t>
      </w:r>
      <w:r w:rsidR="00EE2AE2">
        <w:t>sensor to be activated</w:t>
      </w:r>
      <w:r w:rsidR="00477FDE">
        <w:t>.</w:t>
      </w:r>
      <w:r w:rsidR="0014525D">
        <w:t xml:space="preserve"> </w:t>
      </w:r>
      <w:r w:rsidR="00922C1F">
        <w:t xml:space="preserve">The same </w:t>
      </w:r>
      <w:r w:rsidR="00241DCF">
        <w:t>happen</w:t>
      </w:r>
      <w:r w:rsidR="0014525D">
        <w:t>s</w:t>
      </w:r>
      <w:r w:rsidR="00922C1F">
        <w:t xml:space="preserve"> with sensor</w:t>
      </w:r>
      <w:r w:rsidR="0014525D">
        <w:t>-</w:t>
      </w:r>
      <w:r w:rsidR="00922C1F">
        <w:t xml:space="preserve">type groups and location subgroups. </w:t>
      </w:r>
      <w:r w:rsidR="00046E8E">
        <w:t xml:space="preserve">This difference is a caveat of our model that should be corrected in further developments of the simulator. It could be done by </w:t>
      </w:r>
      <w:r w:rsidR="00922C1F">
        <w:t>implement</w:t>
      </w:r>
      <w:r w:rsidR="00046E8E">
        <w:t>ing</w:t>
      </w:r>
      <w:r w:rsidR="00922C1F">
        <w:t xml:space="preserve"> as </w:t>
      </w:r>
      <w:r w:rsidR="00046E8E">
        <w:t xml:space="preserve">a </w:t>
      </w:r>
      <w:r w:rsidR="00922C1F">
        <w:t xml:space="preserve">factor </w:t>
      </w:r>
      <w:r w:rsidR="00046E8E">
        <w:t xml:space="preserve">of a static activation probability, </w:t>
      </w:r>
      <w:r w:rsidR="00922C1F">
        <w:t xml:space="preserve">the number of groups, subgroups and sensors in each stage of algorithm decision. </w:t>
      </w:r>
    </w:p>
    <w:p w14:paraId="2CA36D9A" w14:textId="5E82DFD4" w:rsidR="006468B8" w:rsidRDefault="00922C1F" w:rsidP="00E7603E">
      <w:pPr>
        <w:spacing w:line="360" w:lineRule="auto"/>
        <w:jc w:val="both"/>
      </w:pPr>
      <w:r>
        <w:t xml:space="preserve">Additionally, </w:t>
      </w:r>
      <w:r w:rsidR="00783DE1">
        <w:t>I</w:t>
      </w:r>
      <w:r>
        <w:t xml:space="preserve"> claimed above that our compartmentalization of sensory stimulation makes sensory input more coherent. Although, it is a better approach than complete randomized stimulation, it is not a final solution and </w:t>
      </w:r>
      <w:r w:rsidR="00783DE1">
        <w:t>I</w:t>
      </w:r>
      <w:r>
        <w:t xml:space="preserve"> should find a better way of introducing environmental inputs in our simulator. </w:t>
      </w:r>
    </w:p>
    <w:p w14:paraId="59C47ED3" w14:textId="77777777" w:rsidR="00046E8E" w:rsidRDefault="00046E8E" w:rsidP="00E7603E">
      <w:pPr>
        <w:spacing w:line="360" w:lineRule="auto"/>
        <w:jc w:val="both"/>
        <w:rPr>
          <w:rFonts w:asciiTheme="majorHAnsi" w:eastAsiaTheme="majorEastAsia" w:hAnsiTheme="majorHAnsi" w:cstheme="majorBidi"/>
          <w:i/>
          <w:iCs/>
          <w:color w:val="2F5496" w:themeColor="accent1" w:themeShade="BF"/>
          <w:sz w:val="26"/>
          <w:szCs w:val="26"/>
        </w:rPr>
      </w:pPr>
    </w:p>
    <w:p w14:paraId="2CA36D9D" w14:textId="7048154E" w:rsidR="006468B8" w:rsidRDefault="00922C1F" w:rsidP="00E7603E">
      <w:pPr>
        <w:spacing w:line="360" w:lineRule="auto"/>
        <w:jc w:val="both"/>
      </w:pPr>
      <w:r>
        <w:t xml:space="preserve">In general terms, </w:t>
      </w:r>
      <w:r w:rsidR="00783DE1">
        <w:t>I</w:t>
      </w:r>
      <w:r>
        <w:t xml:space="preserve"> </w:t>
      </w:r>
      <w:r w:rsidR="00783DE1">
        <w:t>am</w:t>
      </w:r>
      <w:r>
        <w:t xml:space="preserve"> aware that the abstraction in </w:t>
      </w:r>
      <w:r w:rsidRPr="00E445CD">
        <w:rPr>
          <w:b/>
          <w:bCs/>
        </w:rPr>
        <w:t>our</w:t>
      </w:r>
      <w:r>
        <w:t xml:space="preserve"> </w:t>
      </w:r>
      <w:r w:rsidRPr="00E445CD">
        <w:rPr>
          <w:b/>
          <w:bCs/>
        </w:rPr>
        <w:t>simulator</w:t>
      </w:r>
      <w:r>
        <w:t xml:space="preserve"> </w:t>
      </w:r>
      <w:r w:rsidR="003B02A1">
        <w:t>(</w:t>
      </w:r>
      <w:r>
        <w:t>avoiding the modelling of intracellular and molecular dynamics</w:t>
      </w:r>
      <w:r w:rsidR="003B02A1">
        <w:t>)</w:t>
      </w:r>
      <w:r>
        <w:t xml:space="preserve"> could be generating a biased network activity that may be interacting </w:t>
      </w:r>
      <w:r w:rsidRPr="00A914D7">
        <w:rPr>
          <w:i/>
        </w:rPr>
        <w:t>a posteriori</w:t>
      </w:r>
      <w:r>
        <w:t xml:space="preserve"> with Granger Causality analysis and, therefore, biasing results. </w:t>
      </w:r>
    </w:p>
    <w:p w14:paraId="2CA36D9E" w14:textId="6AF77FA5" w:rsidR="006468B8" w:rsidRDefault="00922C1F" w:rsidP="00E7603E">
      <w:pPr>
        <w:spacing w:line="360" w:lineRule="auto"/>
        <w:jc w:val="both"/>
      </w:pPr>
      <w:r>
        <w:t xml:space="preserve">Our model doesn’t implement the possibility of neuron hyperpolarization. </w:t>
      </w:r>
      <w:r w:rsidR="003B02A1">
        <w:t>I</w:t>
      </w:r>
      <w:r w:rsidR="002074B5">
        <w:t>ntegrals</w:t>
      </w:r>
      <w:r>
        <w:t xml:space="preserve"> of neighbours’ activity inputs are used just to check threshold exceeding. This integral can be either positive or negative but just reaching threshold it has an effect over neurons activity. Thus, inhibitory process could be specially biased within our simulator and analysis. </w:t>
      </w:r>
    </w:p>
    <w:p w14:paraId="067E915E" w14:textId="4446523B" w:rsidR="001041E0" w:rsidRDefault="001041E0" w:rsidP="001041E0">
      <w:pPr>
        <w:spacing w:line="360" w:lineRule="auto"/>
        <w:jc w:val="both"/>
      </w:pPr>
      <w:r>
        <w:t xml:space="preserve">To implement inhibitory processes and maintain point process modelling analysis, we could include another discrete state of activity under resting potential at -70mV. We </w:t>
      </w:r>
      <w:r w:rsidR="00783DE1">
        <w:t xml:space="preserve">should </w:t>
      </w:r>
      <w:r>
        <w:t>research what would be the most convenient voltage under -70mV to abstract a hyperpolarization state.</w:t>
      </w:r>
    </w:p>
    <w:p w14:paraId="33E8D6A0" w14:textId="77777777" w:rsidR="001041E0" w:rsidRDefault="001041E0" w:rsidP="00E7603E">
      <w:pPr>
        <w:spacing w:line="360" w:lineRule="auto"/>
        <w:jc w:val="both"/>
      </w:pPr>
    </w:p>
    <w:p w14:paraId="2CA36DA1" w14:textId="7AEA9875" w:rsidR="006468B8" w:rsidRDefault="00922C1F" w:rsidP="00E7603E">
      <w:pPr>
        <w:spacing w:line="360" w:lineRule="auto"/>
        <w:jc w:val="both"/>
      </w:pPr>
      <w:r>
        <w:lastRenderedPageBreak/>
        <w:t xml:space="preserve">As commented earlier, </w:t>
      </w:r>
      <w:r>
        <w:rPr>
          <w:i/>
          <w:iCs/>
        </w:rPr>
        <w:t>C. elegans</w:t>
      </w:r>
      <w:r>
        <w:t xml:space="preserve"> neurons have graded potentials but our model implements an integrate and fire model </w:t>
      </w:r>
      <w:proofErr w:type="gramStart"/>
      <w:r>
        <w:t>similar to</w:t>
      </w:r>
      <w:proofErr w:type="gramEnd"/>
      <w:r>
        <w:t xml:space="preserve"> spiking. Depolarization in a network with graded potentials is led by the amount of depolarization of sensory neurons and the strength of connections</w:t>
      </w:r>
      <w:r w:rsidR="00E445CD">
        <w:t>.</w:t>
      </w:r>
      <w:r>
        <w:t xml:space="preserve"> </w:t>
      </w:r>
      <w:r w:rsidR="00E445CD">
        <w:t>L</w:t>
      </w:r>
      <w:r>
        <w:t>ess connected neurons can depolarize although with less intensity</w:t>
      </w:r>
      <w:r w:rsidR="00E445CD">
        <w:t>, as they don’t need to exceed a threshold</w:t>
      </w:r>
      <w:r>
        <w:t>.</w:t>
      </w:r>
      <w:r w:rsidR="00E445CD">
        <w:t xml:space="preserve"> </w:t>
      </w:r>
      <w:r>
        <w:t xml:space="preserve"> </w:t>
      </w:r>
    </w:p>
    <w:p w14:paraId="07BD1F67" w14:textId="77777777" w:rsidR="001041E0" w:rsidRDefault="001041E0" w:rsidP="00E7603E">
      <w:pPr>
        <w:spacing w:line="360" w:lineRule="auto"/>
        <w:jc w:val="both"/>
      </w:pPr>
    </w:p>
    <w:p w14:paraId="2CA36DA3" w14:textId="20E18BCE" w:rsidR="006468B8" w:rsidRDefault="00922C1F" w:rsidP="00E7603E">
      <w:pPr>
        <w:spacing w:line="360" w:lineRule="auto"/>
        <w:jc w:val="both"/>
      </w:pPr>
      <w:r>
        <w:t>Besides the questions stated</w:t>
      </w:r>
      <w:r w:rsidR="00E445CD">
        <w:t xml:space="preserve"> above</w:t>
      </w:r>
      <w:r>
        <w:t xml:space="preserve">, </w:t>
      </w:r>
      <w:r w:rsidRPr="001041E0">
        <w:rPr>
          <w:b/>
          <w:bCs/>
        </w:rPr>
        <w:t>further research</w:t>
      </w:r>
      <w:r>
        <w:t xml:space="preserve"> should be done with the whole neural network</w:t>
      </w:r>
      <w:r w:rsidR="0087585C">
        <w:t xml:space="preserve"> (302 neurons)</w:t>
      </w:r>
      <w:r>
        <w:t xml:space="preserve"> to analyse what difference introduce splitting of both systems and analysing them </w:t>
      </w:r>
      <w:r w:rsidR="006F3C59">
        <w:t>separately</w:t>
      </w:r>
      <w:r>
        <w:t xml:space="preserve">. Do the two neurons that link both systems have an impact on activity dynamics and subsequently on functional network? </w:t>
      </w:r>
    </w:p>
    <w:p w14:paraId="08FA0C5F" w14:textId="237EAC04" w:rsidR="00E14162" w:rsidRDefault="001041E0" w:rsidP="00D27CC4">
      <w:pPr>
        <w:spacing w:line="360" w:lineRule="auto"/>
        <w:jc w:val="both"/>
      </w:pPr>
      <w:r>
        <w:t xml:space="preserve">Also, the questions developed here </w:t>
      </w:r>
      <w:r w:rsidR="00922C1F">
        <w:t>should</w:t>
      </w:r>
      <w:r>
        <w:t xml:space="preserve"> be</w:t>
      </w:r>
      <w:r w:rsidR="00922C1F">
        <w:t xml:space="preserve"> t</w:t>
      </w:r>
      <w:r>
        <w:t>ackled</w:t>
      </w:r>
      <w:r w:rsidR="00922C1F">
        <w:t xml:space="preserve"> from</w:t>
      </w:r>
      <w:r>
        <w:t xml:space="preserve"> a biological approach. Using as activity measures</w:t>
      </w:r>
      <w:r w:rsidR="00922C1F">
        <w:t xml:space="preserve"> accurate </w:t>
      </w:r>
      <w:r>
        <w:t>cellular</w:t>
      </w:r>
      <w:r w:rsidR="00922C1F">
        <w:t xml:space="preserve"> recordings </w:t>
      </w:r>
      <w:r>
        <w:t>from</w:t>
      </w:r>
      <w:r w:rsidR="00922C1F">
        <w:t xml:space="preserve"> </w:t>
      </w:r>
      <w:r w:rsidR="00922C1F">
        <w:rPr>
          <w:i/>
          <w:iCs/>
        </w:rPr>
        <w:t>C. elegans</w:t>
      </w:r>
      <w:r w:rsidR="00922C1F">
        <w:t xml:space="preserve"> neurons</w:t>
      </w:r>
      <w:r>
        <w:t>, in which</w:t>
      </w:r>
      <w:r w:rsidR="00922C1F">
        <w:t xml:space="preserve"> we c</w:t>
      </w:r>
      <w:r>
        <w:t>ould</w:t>
      </w:r>
      <w:r w:rsidR="00922C1F">
        <w:t xml:space="preserve"> identify each</w:t>
      </w:r>
      <w:r>
        <w:t xml:space="preserve"> C. elegans</w:t>
      </w:r>
      <w:r w:rsidR="00922C1F">
        <w:t xml:space="preserve"> neuron</w:t>
      </w:r>
      <w:r>
        <w:t xml:space="preserve">s. </w:t>
      </w:r>
      <w:r w:rsidR="00922C1F">
        <w:t xml:space="preserve"> </w:t>
      </w:r>
    </w:p>
    <w:p w14:paraId="05C1ECE3" w14:textId="7E61E4F9" w:rsidR="00D27CC4" w:rsidRDefault="001041E0" w:rsidP="00E7603E">
      <w:pPr>
        <w:spacing w:line="360" w:lineRule="auto"/>
        <w:jc w:val="both"/>
      </w:pPr>
      <w:r>
        <w:t>This work emerged from questioning a possible near future</w:t>
      </w:r>
      <w:r w:rsidR="00E14162">
        <w:t xml:space="preserve"> whe</w:t>
      </w:r>
      <w:r>
        <w:t>n</w:t>
      </w:r>
      <w:r w:rsidR="00E14162">
        <w:t xml:space="preserve"> research in connectomics </w:t>
      </w:r>
      <w:proofErr w:type="gramStart"/>
      <w:r w:rsidR="00E14162">
        <w:t>will have concrete claims about how specific neural structures</w:t>
      </w:r>
      <w:proofErr w:type="gramEnd"/>
      <w:r w:rsidR="00E14162">
        <w:t xml:space="preserve"> are correlated with cognitive processes, personalities and disorders, and functional researchers will also have posed their own </w:t>
      </w:r>
      <w:r w:rsidR="00D27CC4">
        <w:t xml:space="preserve">ideas </w:t>
      </w:r>
      <w:r w:rsidR="00E14162">
        <w:t>about how activity dynamics are correlated with them</w:t>
      </w:r>
      <w:r w:rsidR="00D27CC4">
        <w:t>. At that point,</w:t>
      </w:r>
      <w:r w:rsidR="00E14162">
        <w:t xml:space="preserve"> </w:t>
      </w:r>
      <w:r w:rsidR="00783DE1">
        <w:t>I</w:t>
      </w:r>
      <w:r w:rsidR="00E14162">
        <w:t xml:space="preserve"> would have some questions.</w:t>
      </w:r>
      <w:r w:rsidR="00D27CC4">
        <w:t xml:space="preserve"> First, the one </w:t>
      </w:r>
      <w:r w:rsidR="00783DE1">
        <w:t>I</w:t>
      </w:r>
      <w:r w:rsidR="00D27CC4">
        <w:t xml:space="preserve"> tried to answer here. How are structural and functional networks related? From our results</w:t>
      </w:r>
      <w:r w:rsidR="00783DE1">
        <w:t>,</w:t>
      </w:r>
      <w:r w:rsidR="00D27CC4">
        <w:t xml:space="preserve"> </w:t>
      </w:r>
      <w:r w:rsidR="00783DE1">
        <w:t>I</w:t>
      </w:r>
      <w:r w:rsidR="00D27CC4">
        <w:t xml:space="preserve"> could s</w:t>
      </w:r>
      <w:r w:rsidR="00783DE1">
        <w:t>ay</w:t>
      </w:r>
      <w:r w:rsidR="00D27CC4">
        <w:t xml:space="preserve"> that they are similar but not identical. </w:t>
      </w:r>
    </w:p>
    <w:p w14:paraId="2CA36DB5" w14:textId="0DD117ED" w:rsidR="006468B8" w:rsidRDefault="00783DE1" w:rsidP="00E7603E">
      <w:pPr>
        <w:spacing w:line="360" w:lineRule="auto"/>
        <w:jc w:val="both"/>
      </w:pPr>
      <w:r>
        <w:t>I</w:t>
      </w:r>
      <w:r w:rsidR="00E14162">
        <w:t xml:space="preserve"> </w:t>
      </w:r>
      <w:r w:rsidR="00D27CC4">
        <w:t xml:space="preserve">would also </w:t>
      </w:r>
      <w:r w:rsidR="00E14162">
        <w:t xml:space="preserve">wonder how “flexible” a structural connectivity pattern can be to give rise to different functional activity dynamics, and how “flexible” are different structural connectivity patterns to give rise to the same specific </w:t>
      </w:r>
      <w:r>
        <w:t xml:space="preserve">functional </w:t>
      </w:r>
      <w:r w:rsidR="00E14162">
        <w:t>activity dynamic. Could it be that for some cognitive processes, network structures are not flexible enough so structure alone can determine processing throughputs? Could it be that for other cognitive processes structure is not determinant because it is so flexible that it can give rise to different functional patterns? Might that flexibility tell us something about adaptative neural processing? Might that flexibility be related to schizophrenia, creativity or dementia somehow?</w:t>
      </w:r>
    </w:p>
    <w:p w14:paraId="53F91840" w14:textId="16242F3C" w:rsidR="001041E0" w:rsidRDefault="001041E0" w:rsidP="00E7603E">
      <w:pPr>
        <w:spacing w:line="360" w:lineRule="auto"/>
        <w:jc w:val="both"/>
      </w:pPr>
    </w:p>
    <w:p w14:paraId="0534DE6D" w14:textId="364717BC" w:rsidR="001041E0" w:rsidRDefault="001041E0" w:rsidP="00E7603E">
      <w:pPr>
        <w:spacing w:line="360" w:lineRule="auto"/>
        <w:jc w:val="both"/>
      </w:pPr>
    </w:p>
    <w:p w14:paraId="26D08BE4" w14:textId="4D99E8FF" w:rsidR="001041E0" w:rsidRDefault="001041E0" w:rsidP="00E7603E">
      <w:pPr>
        <w:spacing w:line="360" w:lineRule="auto"/>
        <w:jc w:val="both"/>
      </w:pPr>
    </w:p>
    <w:p w14:paraId="248C6CC9" w14:textId="77777777" w:rsidR="00D27CC4" w:rsidRDefault="00D27CC4" w:rsidP="00E7603E">
      <w:pPr>
        <w:spacing w:line="360" w:lineRule="auto"/>
        <w:jc w:val="both"/>
      </w:pPr>
    </w:p>
    <w:p w14:paraId="2CA36DB6" w14:textId="77777777" w:rsidR="006468B8" w:rsidRDefault="00922C1F" w:rsidP="00E7603E">
      <w:pPr>
        <w:pStyle w:val="Heading1"/>
        <w:spacing w:line="360" w:lineRule="auto"/>
        <w:jc w:val="both"/>
        <w:rPr>
          <w:b/>
          <w:bCs/>
          <w:sz w:val="24"/>
          <w:szCs w:val="24"/>
        </w:rPr>
      </w:pPr>
      <w:bookmarkStart w:id="60" w:name="_Toc16095117"/>
      <w:r>
        <w:rPr>
          <w:b/>
          <w:bCs/>
          <w:sz w:val="24"/>
          <w:szCs w:val="24"/>
        </w:rPr>
        <w:t>References</w:t>
      </w:r>
      <w:bookmarkEnd w:id="60"/>
    </w:p>
    <w:p w14:paraId="2804F7FD" w14:textId="40C18D86" w:rsidR="0064009C" w:rsidRPr="0064009C" w:rsidRDefault="00922C1F" w:rsidP="0064009C">
      <w:pPr>
        <w:widowControl w:val="0"/>
        <w:autoSpaceDE w:val="0"/>
        <w:autoSpaceDN w:val="0"/>
        <w:adjustRightInd w:val="0"/>
        <w:spacing w:line="360" w:lineRule="auto"/>
        <w:ind w:left="480" w:hanging="480"/>
        <w:rPr>
          <w:rFonts w:ascii="Calibri" w:hAnsi="Calibri" w:cs="Calibri"/>
          <w:noProof/>
          <w:szCs w:val="24"/>
        </w:rPr>
      </w:pPr>
      <w:r>
        <w:fldChar w:fldCharType="begin" w:fldLock="1"/>
      </w:r>
      <w:r>
        <w:instrText>ADDIN Mendeley Bibliography CSL_BIBLIOGRAPHY</w:instrText>
      </w:r>
      <w:r>
        <w:fldChar w:fldCharType="separate"/>
      </w:r>
      <w:bookmarkStart w:id="61" w:name="Bookmark36"/>
      <w:r w:rsidR="0064009C" w:rsidRPr="0064009C">
        <w:rPr>
          <w:rFonts w:ascii="Calibri" w:hAnsi="Calibri" w:cs="Calibri"/>
          <w:noProof/>
          <w:szCs w:val="24"/>
        </w:rPr>
        <w:t xml:space="preserve">Altun, Z. F., &amp; Hall, D. H. (2011). Nervous system, general description. In </w:t>
      </w:r>
      <w:r w:rsidR="0064009C" w:rsidRPr="0064009C">
        <w:rPr>
          <w:rFonts w:ascii="Calibri" w:hAnsi="Calibri" w:cs="Calibri"/>
          <w:i/>
          <w:iCs/>
          <w:noProof/>
          <w:szCs w:val="24"/>
        </w:rPr>
        <w:t>WormAtlas</w:t>
      </w:r>
      <w:r w:rsidR="0064009C" w:rsidRPr="0064009C">
        <w:rPr>
          <w:rFonts w:ascii="Calibri" w:hAnsi="Calibri" w:cs="Calibri"/>
          <w:noProof/>
          <w:szCs w:val="24"/>
        </w:rPr>
        <w:t>. https://doi.org/10.3908/wormatlas.1.18</w:t>
      </w:r>
    </w:p>
    <w:p w14:paraId="61AA5B02"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Atwood, H. L., &amp; Karunanithi, S. (2002). Diversification of synaptic strength: Presynaptic elements. </w:t>
      </w:r>
      <w:r w:rsidRPr="0064009C">
        <w:rPr>
          <w:rFonts w:ascii="Calibri" w:hAnsi="Calibri" w:cs="Calibri"/>
          <w:i/>
          <w:iCs/>
          <w:noProof/>
          <w:szCs w:val="24"/>
        </w:rPr>
        <w:t>Nature Reviews Neuroscience</w:t>
      </w:r>
      <w:r w:rsidRPr="0064009C">
        <w:rPr>
          <w:rFonts w:ascii="Calibri" w:hAnsi="Calibri" w:cs="Calibri"/>
          <w:noProof/>
          <w:szCs w:val="24"/>
        </w:rPr>
        <w:t xml:space="preserve">, </w:t>
      </w:r>
      <w:r w:rsidRPr="0064009C">
        <w:rPr>
          <w:rFonts w:ascii="Calibri" w:hAnsi="Calibri" w:cs="Calibri"/>
          <w:i/>
          <w:iCs/>
          <w:noProof/>
          <w:szCs w:val="24"/>
        </w:rPr>
        <w:t>3</w:t>
      </w:r>
      <w:r w:rsidRPr="0064009C">
        <w:rPr>
          <w:rFonts w:ascii="Calibri" w:hAnsi="Calibri" w:cs="Calibri"/>
          <w:noProof/>
          <w:szCs w:val="24"/>
        </w:rPr>
        <w:t>(7), 497–516. https://doi.org/10.1038/nrn876</w:t>
      </w:r>
    </w:p>
    <w:p w14:paraId="5F723B1C"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Azulay, A., Itskovits, E., &amp; Zaslaver, A. (2016). The C. elegans Connectome Consists of Homogenous Circuits with Defined Functional Roles. </w:t>
      </w:r>
      <w:r w:rsidRPr="0064009C">
        <w:rPr>
          <w:rFonts w:ascii="Calibri" w:hAnsi="Calibri" w:cs="Calibri"/>
          <w:i/>
          <w:iCs/>
          <w:noProof/>
          <w:szCs w:val="24"/>
        </w:rPr>
        <w:t>PLoS Computational Biology</w:t>
      </w:r>
      <w:r w:rsidRPr="0064009C">
        <w:rPr>
          <w:rFonts w:ascii="Calibri" w:hAnsi="Calibri" w:cs="Calibri"/>
          <w:noProof/>
          <w:szCs w:val="24"/>
        </w:rPr>
        <w:t xml:space="preserve">, </w:t>
      </w:r>
      <w:r w:rsidRPr="0064009C">
        <w:rPr>
          <w:rFonts w:ascii="Calibri" w:hAnsi="Calibri" w:cs="Calibri"/>
          <w:i/>
          <w:iCs/>
          <w:noProof/>
          <w:szCs w:val="24"/>
        </w:rPr>
        <w:t>12</w:t>
      </w:r>
      <w:r w:rsidRPr="0064009C">
        <w:rPr>
          <w:rFonts w:ascii="Calibri" w:hAnsi="Calibri" w:cs="Calibri"/>
          <w:noProof/>
          <w:szCs w:val="24"/>
        </w:rPr>
        <w:t>(9), 1–16. https://doi.org/10.1371/journal.pcbi.1005021</w:t>
      </w:r>
    </w:p>
    <w:p w14:paraId="3C5283C7"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Bargmann, C. I., &amp; Marder, E. (2013). From the connectome to brain function. </w:t>
      </w:r>
      <w:r w:rsidRPr="0064009C">
        <w:rPr>
          <w:rFonts w:ascii="Calibri" w:hAnsi="Calibri" w:cs="Calibri"/>
          <w:i/>
          <w:iCs/>
          <w:noProof/>
          <w:szCs w:val="24"/>
        </w:rPr>
        <w:t>Nature Methods</w:t>
      </w:r>
      <w:r w:rsidRPr="0064009C">
        <w:rPr>
          <w:rFonts w:ascii="Calibri" w:hAnsi="Calibri" w:cs="Calibri"/>
          <w:noProof/>
          <w:szCs w:val="24"/>
        </w:rPr>
        <w:t xml:space="preserve">, </w:t>
      </w:r>
      <w:r w:rsidRPr="0064009C">
        <w:rPr>
          <w:rFonts w:ascii="Calibri" w:hAnsi="Calibri" w:cs="Calibri"/>
          <w:i/>
          <w:iCs/>
          <w:noProof/>
          <w:szCs w:val="24"/>
        </w:rPr>
        <w:t>10</w:t>
      </w:r>
      <w:r w:rsidRPr="0064009C">
        <w:rPr>
          <w:rFonts w:ascii="Calibri" w:hAnsi="Calibri" w:cs="Calibri"/>
          <w:noProof/>
          <w:szCs w:val="24"/>
        </w:rPr>
        <w:t>(6), 483–490. https://doi.org/10.1038/nmeth.2451</w:t>
      </w:r>
    </w:p>
    <w:p w14:paraId="449644A1"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Bassett, D. S., &amp; Sporns, O. (2017). Network neuroscience. </w:t>
      </w:r>
      <w:r w:rsidRPr="0064009C">
        <w:rPr>
          <w:rFonts w:ascii="Calibri" w:hAnsi="Calibri" w:cs="Calibri"/>
          <w:i/>
          <w:iCs/>
          <w:noProof/>
          <w:szCs w:val="24"/>
        </w:rPr>
        <w:t>Nature Neuroscience</w:t>
      </w:r>
      <w:r w:rsidRPr="0064009C">
        <w:rPr>
          <w:rFonts w:ascii="Calibri" w:hAnsi="Calibri" w:cs="Calibri"/>
          <w:noProof/>
          <w:szCs w:val="24"/>
        </w:rPr>
        <w:t xml:space="preserve">, </w:t>
      </w:r>
      <w:r w:rsidRPr="0064009C">
        <w:rPr>
          <w:rFonts w:ascii="Calibri" w:hAnsi="Calibri" w:cs="Calibri"/>
          <w:i/>
          <w:iCs/>
          <w:noProof/>
          <w:szCs w:val="24"/>
        </w:rPr>
        <w:t>20</w:t>
      </w:r>
      <w:r w:rsidRPr="0064009C">
        <w:rPr>
          <w:rFonts w:ascii="Calibri" w:hAnsi="Calibri" w:cs="Calibri"/>
          <w:noProof/>
          <w:szCs w:val="24"/>
        </w:rPr>
        <w:t>(3), 353–364. https://doi.org/10.1038/nn.4502</w:t>
      </w:r>
    </w:p>
    <w:p w14:paraId="53D3BE70"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046E8E">
        <w:rPr>
          <w:rFonts w:ascii="Calibri" w:hAnsi="Calibri" w:cs="Calibri"/>
          <w:noProof/>
          <w:szCs w:val="24"/>
          <w:lang w:val="es-ES"/>
        </w:rPr>
        <w:t xml:space="preserve">Branco, T., Marra, V., &amp; Staras, K. (2010). </w:t>
      </w:r>
      <w:r w:rsidRPr="0064009C">
        <w:rPr>
          <w:rFonts w:ascii="Calibri" w:hAnsi="Calibri" w:cs="Calibri"/>
          <w:noProof/>
          <w:szCs w:val="24"/>
        </w:rPr>
        <w:t xml:space="preserve">Examining size-strength relationships at hippocampal synapses using an ultrastructural measurement of synaptic release probability. </w:t>
      </w:r>
      <w:r w:rsidRPr="0064009C">
        <w:rPr>
          <w:rFonts w:ascii="Calibri" w:hAnsi="Calibri" w:cs="Calibri"/>
          <w:i/>
          <w:iCs/>
          <w:noProof/>
          <w:szCs w:val="24"/>
        </w:rPr>
        <w:t>Journal of Structural Biology</w:t>
      </w:r>
      <w:r w:rsidRPr="0064009C">
        <w:rPr>
          <w:rFonts w:ascii="Calibri" w:hAnsi="Calibri" w:cs="Calibri"/>
          <w:noProof/>
          <w:szCs w:val="24"/>
        </w:rPr>
        <w:t xml:space="preserve">, </w:t>
      </w:r>
      <w:r w:rsidRPr="0064009C">
        <w:rPr>
          <w:rFonts w:ascii="Calibri" w:hAnsi="Calibri" w:cs="Calibri"/>
          <w:i/>
          <w:iCs/>
          <w:noProof/>
          <w:szCs w:val="24"/>
        </w:rPr>
        <w:t>172</w:t>
      </w:r>
      <w:r w:rsidRPr="0064009C">
        <w:rPr>
          <w:rFonts w:ascii="Calibri" w:hAnsi="Calibri" w:cs="Calibri"/>
          <w:noProof/>
          <w:szCs w:val="24"/>
        </w:rPr>
        <w:t>(2), 203–210. https://doi.org/10.1016/j.jsb.2009.10.014</w:t>
      </w:r>
    </w:p>
    <w:p w14:paraId="7D3DA261"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Bullmore, E., &amp; Sporns, O. (2009). Complex brain networks: graph theoretical analysis of structural and functional systems. </w:t>
      </w:r>
      <w:r w:rsidRPr="0064009C">
        <w:rPr>
          <w:rFonts w:ascii="Calibri" w:hAnsi="Calibri" w:cs="Calibri"/>
          <w:i/>
          <w:iCs/>
          <w:noProof/>
          <w:szCs w:val="24"/>
        </w:rPr>
        <w:t>Nature Reviews. Neuroscience</w:t>
      </w:r>
      <w:r w:rsidRPr="0064009C">
        <w:rPr>
          <w:rFonts w:ascii="Calibri" w:hAnsi="Calibri" w:cs="Calibri"/>
          <w:noProof/>
          <w:szCs w:val="24"/>
        </w:rPr>
        <w:t xml:space="preserve">, </w:t>
      </w:r>
      <w:r w:rsidRPr="0064009C">
        <w:rPr>
          <w:rFonts w:ascii="Calibri" w:hAnsi="Calibri" w:cs="Calibri"/>
          <w:i/>
          <w:iCs/>
          <w:noProof/>
          <w:szCs w:val="24"/>
        </w:rPr>
        <w:t>10</w:t>
      </w:r>
      <w:r w:rsidRPr="0064009C">
        <w:rPr>
          <w:rFonts w:ascii="Calibri" w:hAnsi="Calibri" w:cs="Calibri"/>
          <w:noProof/>
          <w:szCs w:val="24"/>
        </w:rPr>
        <w:t>(3), 186–198. https://doi.org/10.1038/nrn2575</w:t>
      </w:r>
    </w:p>
    <w:p w14:paraId="408B5F52"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Cao, Z. (2017). </w:t>
      </w:r>
      <w:r w:rsidRPr="0064009C">
        <w:rPr>
          <w:rFonts w:ascii="Calibri" w:hAnsi="Calibri" w:cs="Calibri"/>
          <w:i/>
          <w:iCs/>
          <w:noProof/>
          <w:szCs w:val="24"/>
        </w:rPr>
        <w:t>Information flow in the neuronal network of C . elegans and analysis of its dynamic oscillatory activity with transfer entropy</w:t>
      </w:r>
      <w:r w:rsidRPr="0064009C">
        <w:rPr>
          <w:rFonts w:ascii="Calibri" w:hAnsi="Calibri" w:cs="Calibri"/>
          <w:noProof/>
          <w:szCs w:val="24"/>
        </w:rPr>
        <w:t>. University of Edinburgh. Retrieved from github.com/zaleCao/elegansNet</w:t>
      </w:r>
    </w:p>
    <w:p w14:paraId="3DD49ED6" w14:textId="77777777" w:rsidR="0064009C" w:rsidRPr="00046E8E" w:rsidRDefault="0064009C" w:rsidP="0064009C">
      <w:pPr>
        <w:widowControl w:val="0"/>
        <w:autoSpaceDE w:val="0"/>
        <w:autoSpaceDN w:val="0"/>
        <w:adjustRightInd w:val="0"/>
        <w:spacing w:line="360" w:lineRule="auto"/>
        <w:ind w:left="480" w:hanging="480"/>
        <w:rPr>
          <w:rFonts w:ascii="Calibri" w:hAnsi="Calibri" w:cs="Calibri"/>
          <w:noProof/>
          <w:szCs w:val="24"/>
          <w:lang w:val="es-ES"/>
        </w:rPr>
      </w:pPr>
      <w:r w:rsidRPr="0064009C">
        <w:rPr>
          <w:rFonts w:ascii="Calibri" w:hAnsi="Calibri" w:cs="Calibri"/>
          <w:noProof/>
          <w:szCs w:val="24"/>
        </w:rPr>
        <w:t xml:space="preserve">Catani, M., &amp; Ffytche, D. H. (2005). The rises and falls of disconnection syndromes. </w:t>
      </w:r>
      <w:r w:rsidRPr="00046E8E">
        <w:rPr>
          <w:rFonts w:ascii="Calibri" w:hAnsi="Calibri" w:cs="Calibri"/>
          <w:i/>
          <w:iCs/>
          <w:noProof/>
          <w:szCs w:val="24"/>
          <w:lang w:val="es-ES"/>
        </w:rPr>
        <w:t>Brain</w:t>
      </w:r>
      <w:r w:rsidRPr="00046E8E">
        <w:rPr>
          <w:rFonts w:ascii="Calibri" w:hAnsi="Calibri" w:cs="Calibri"/>
          <w:noProof/>
          <w:szCs w:val="24"/>
          <w:lang w:val="es-ES"/>
        </w:rPr>
        <w:t xml:space="preserve">, </w:t>
      </w:r>
      <w:r w:rsidRPr="00046E8E">
        <w:rPr>
          <w:rFonts w:ascii="Calibri" w:hAnsi="Calibri" w:cs="Calibri"/>
          <w:i/>
          <w:iCs/>
          <w:noProof/>
          <w:szCs w:val="24"/>
          <w:lang w:val="es-ES"/>
        </w:rPr>
        <w:t>128</w:t>
      </w:r>
      <w:r w:rsidRPr="00046E8E">
        <w:rPr>
          <w:rFonts w:ascii="Calibri" w:hAnsi="Calibri" w:cs="Calibri"/>
          <w:noProof/>
          <w:szCs w:val="24"/>
          <w:lang w:val="es-ES"/>
        </w:rPr>
        <w:t>(10), 2224–2239. https://doi.org/10.1093/brain/awh622</w:t>
      </w:r>
    </w:p>
    <w:p w14:paraId="20DE4D9D"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046E8E">
        <w:rPr>
          <w:rFonts w:ascii="Calibri" w:hAnsi="Calibri" w:cs="Calibri"/>
          <w:noProof/>
          <w:szCs w:val="24"/>
          <w:lang w:val="es-ES"/>
        </w:rPr>
        <w:t xml:space="preserve">Delbeuck, X., Van der Linden, M., &amp; Collete, F. (2003). </w:t>
      </w:r>
      <w:r w:rsidRPr="0064009C">
        <w:rPr>
          <w:rFonts w:ascii="Calibri" w:hAnsi="Calibri" w:cs="Calibri"/>
          <w:noProof/>
          <w:szCs w:val="24"/>
        </w:rPr>
        <w:t xml:space="preserve">Alzheimer’s Disease as a Disconnection Syndrome? </w:t>
      </w:r>
      <w:r w:rsidRPr="0064009C">
        <w:rPr>
          <w:rFonts w:ascii="Calibri" w:hAnsi="Calibri" w:cs="Calibri"/>
          <w:i/>
          <w:iCs/>
          <w:noProof/>
          <w:szCs w:val="24"/>
        </w:rPr>
        <w:t>Neuropsychology Review</w:t>
      </w:r>
      <w:r w:rsidRPr="0064009C">
        <w:rPr>
          <w:rFonts w:ascii="Calibri" w:hAnsi="Calibri" w:cs="Calibri"/>
          <w:noProof/>
          <w:szCs w:val="24"/>
        </w:rPr>
        <w:t xml:space="preserve">, </w:t>
      </w:r>
      <w:r w:rsidRPr="0064009C">
        <w:rPr>
          <w:rFonts w:ascii="Calibri" w:hAnsi="Calibri" w:cs="Calibri"/>
          <w:i/>
          <w:iCs/>
          <w:noProof/>
          <w:szCs w:val="24"/>
        </w:rPr>
        <w:t>13</w:t>
      </w:r>
      <w:r w:rsidRPr="0064009C">
        <w:rPr>
          <w:rFonts w:ascii="Calibri" w:hAnsi="Calibri" w:cs="Calibri"/>
          <w:noProof/>
          <w:szCs w:val="24"/>
        </w:rPr>
        <w:t>(2), 79–92.</w:t>
      </w:r>
    </w:p>
    <w:p w14:paraId="0B5439A9"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Ford, J. H., &amp; Kensinger, E. A. (2014). The relation between structural and functional connectivity </w:t>
      </w:r>
      <w:r w:rsidRPr="0064009C">
        <w:rPr>
          <w:rFonts w:ascii="Calibri" w:hAnsi="Calibri" w:cs="Calibri"/>
          <w:noProof/>
          <w:szCs w:val="24"/>
        </w:rPr>
        <w:lastRenderedPageBreak/>
        <w:t xml:space="preserve">depends on age and on task goals. </w:t>
      </w:r>
      <w:r w:rsidRPr="0064009C">
        <w:rPr>
          <w:rFonts w:ascii="Calibri" w:hAnsi="Calibri" w:cs="Calibri"/>
          <w:i/>
          <w:iCs/>
          <w:noProof/>
          <w:szCs w:val="24"/>
        </w:rPr>
        <w:t>Frontiers in Human Neuroscience</w:t>
      </w:r>
      <w:r w:rsidRPr="0064009C">
        <w:rPr>
          <w:rFonts w:ascii="Calibri" w:hAnsi="Calibri" w:cs="Calibri"/>
          <w:noProof/>
          <w:szCs w:val="24"/>
        </w:rPr>
        <w:t xml:space="preserve">, </w:t>
      </w:r>
      <w:r w:rsidRPr="0064009C">
        <w:rPr>
          <w:rFonts w:ascii="Calibri" w:hAnsi="Calibri" w:cs="Calibri"/>
          <w:i/>
          <w:iCs/>
          <w:noProof/>
          <w:szCs w:val="24"/>
        </w:rPr>
        <w:t>8</w:t>
      </w:r>
      <w:r w:rsidRPr="0064009C">
        <w:rPr>
          <w:rFonts w:ascii="Calibri" w:hAnsi="Calibri" w:cs="Calibri"/>
          <w:noProof/>
          <w:szCs w:val="24"/>
        </w:rPr>
        <w:t>(May), 1–12. https://doi.org/10.3389/fnhum.2014.00307</w:t>
      </w:r>
    </w:p>
    <w:p w14:paraId="3934AFA8"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Friston, K., Brown, H. R., Siemerkus, J., &amp; Stephan, K. E. (2016). The dysconnection hypothesis (2016). </w:t>
      </w:r>
      <w:r w:rsidRPr="0064009C">
        <w:rPr>
          <w:rFonts w:ascii="Calibri" w:hAnsi="Calibri" w:cs="Calibri"/>
          <w:i/>
          <w:iCs/>
          <w:noProof/>
          <w:szCs w:val="24"/>
        </w:rPr>
        <w:t>Schizophrenia Research</w:t>
      </w:r>
      <w:r w:rsidRPr="0064009C">
        <w:rPr>
          <w:rFonts w:ascii="Calibri" w:hAnsi="Calibri" w:cs="Calibri"/>
          <w:noProof/>
          <w:szCs w:val="24"/>
        </w:rPr>
        <w:t xml:space="preserve">, </w:t>
      </w:r>
      <w:r w:rsidRPr="0064009C">
        <w:rPr>
          <w:rFonts w:ascii="Calibri" w:hAnsi="Calibri" w:cs="Calibri"/>
          <w:i/>
          <w:iCs/>
          <w:noProof/>
          <w:szCs w:val="24"/>
        </w:rPr>
        <w:t>176</w:t>
      </w:r>
      <w:r w:rsidRPr="0064009C">
        <w:rPr>
          <w:rFonts w:ascii="Calibri" w:hAnsi="Calibri" w:cs="Calibri"/>
          <w:noProof/>
          <w:szCs w:val="24"/>
        </w:rPr>
        <w:t>(2–3), 83–94. https://doi.org/10.1016/j.schres.2016.07.014</w:t>
      </w:r>
    </w:p>
    <w:p w14:paraId="3543A0C4"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Galán, R. F. (2008). On How Network Architecture Determines the Dominant Patterns of Spontaneous Neural Activity. </w:t>
      </w:r>
      <w:r w:rsidRPr="0064009C">
        <w:rPr>
          <w:rFonts w:ascii="Calibri" w:hAnsi="Calibri" w:cs="Calibri"/>
          <w:i/>
          <w:iCs/>
          <w:noProof/>
          <w:szCs w:val="24"/>
        </w:rPr>
        <w:t>PLoS ONE</w:t>
      </w:r>
      <w:r w:rsidRPr="0064009C">
        <w:rPr>
          <w:rFonts w:ascii="Calibri" w:hAnsi="Calibri" w:cs="Calibri"/>
          <w:noProof/>
          <w:szCs w:val="24"/>
        </w:rPr>
        <w:t xml:space="preserve">, </w:t>
      </w:r>
      <w:r w:rsidRPr="0064009C">
        <w:rPr>
          <w:rFonts w:ascii="Calibri" w:hAnsi="Calibri" w:cs="Calibri"/>
          <w:i/>
          <w:iCs/>
          <w:noProof/>
          <w:szCs w:val="24"/>
        </w:rPr>
        <w:t>3</w:t>
      </w:r>
      <w:r w:rsidRPr="0064009C">
        <w:rPr>
          <w:rFonts w:ascii="Calibri" w:hAnsi="Calibri" w:cs="Calibri"/>
          <w:noProof/>
          <w:szCs w:val="24"/>
        </w:rPr>
        <w:t>(5), e2148. https://doi.org/10.1371/journal.pone.0002148</w:t>
      </w:r>
    </w:p>
    <w:p w14:paraId="7E7B45C8"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Gleeson, P., Lung, D., Grosu, R., Hasani, R., &amp; Larson, S. D. (2018). c302: a multiscale framework for modelling the nervous system of Caenorhabditis elegans. </w:t>
      </w:r>
      <w:r w:rsidRPr="0064009C">
        <w:rPr>
          <w:rFonts w:ascii="Calibri" w:hAnsi="Calibri" w:cs="Calibri"/>
          <w:i/>
          <w:iCs/>
          <w:noProof/>
          <w:szCs w:val="24"/>
        </w:rPr>
        <w:t>Philosophical Transactions of the Royal Society B: Biological Sciences</w:t>
      </w:r>
      <w:r w:rsidRPr="0064009C">
        <w:rPr>
          <w:rFonts w:ascii="Calibri" w:hAnsi="Calibri" w:cs="Calibri"/>
          <w:noProof/>
          <w:szCs w:val="24"/>
        </w:rPr>
        <w:t xml:space="preserve">, </w:t>
      </w:r>
      <w:r w:rsidRPr="0064009C">
        <w:rPr>
          <w:rFonts w:ascii="Calibri" w:hAnsi="Calibri" w:cs="Calibri"/>
          <w:i/>
          <w:iCs/>
          <w:noProof/>
          <w:szCs w:val="24"/>
        </w:rPr>
        <w:t>373</w:t>
      </w:r>
      <w:r w:rsidRPr="0064009C">
        <w:rPr>
          <w:rFonts w:ascii="Calibri" w:hAnsi="Calibri" w:cs="Calibri"/>
          <w:noProof/>
          <w:szCs w:val="24"/>
        </w:rPr>
        <w:t>(1758), 20170379. https://doi.org/10.1098/rstb.2017.0379</w:t>
      </w:r>
    </w:p>
    <w:p w14:paraId="5A310DE7"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Goodman, M. B., Hall, D. H., Avery, L., &amp; Lockery, S. (1998). Active currents regulate sensitivity and dynamic range in C. elegans neurons. </w:t>
      </w:r>
      <w:r w:rsidRPr="0064009C">
        <w:rPr>
          <w:rFonts w:ascii="Calibri" w:hAnsi="Calibri" w:cs="Calibri"/>
          <w:i/>
          <w:iCs/>
          <w:noProof/>
          <w:szCs w:val="24"/>
        </w:rPr>
        <w:t>Neuron</w:t>
      </w:r>
      <w:r w:rsidRPr="0064009C">
        <w:rPr>
          <w:rFonts w:ascii="Calibri" w:hAnsi="Calibri" w:cs="Calibri"/>
          <w:noProof/>
          <w:szCs w:val="24"/>
        </w:rPr>
        <w:t xml:space="preserve">, </w:t>
      </w:r>
      <w:r w:rsidRPr="0064009C">
        <w:rPr>
          <w:rFonts w:ascii="Calibri" w:hAnsi="Calibri" w:cs="Calibri"/>
          <w:i/>
          <w:iCs/>
          <w:noProof/>
          <w:szCs w:val="24"/>
        </w:rPr>
        <w:t>20</w:t>
      </w:r>
      <w:r w:rsidRPr="0064009C">
        <w:rPr>
          <w:rFonts w:ascii="Calibri" w:hAnsi="Calibri" w:cs="Calibri"/>
          <w:noProof/>
          <w:szCs w:val="24"/>
        </w:rPr>
        <w:t>, 763–772. Retrieved from http://www.wormbase.org/db/misc/paper?name=WBPaper00003059</w:t>
      </w:r>
    </w:p>
    <w:p w14:paraId="26EF47B0"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Greicius, M. D., Supekar, K., Menon, V., &amp; Dougherty, R. F. (2009). Resting-state functional connectivity reflects structural connectivity in the default mode network. </w:t>
      </w:r>
      <w:r w:rsidRPr="0064009C">
        <w:rPr>
          <w:rFonts w:ascii="Calibri" w:hAnsi="Calibri" w:cs="Calibri"/>
          <w:i/>
          <w:iCs/>
          <w:noProof/>
          <w:szCs w:val="24"/>
        </w:rPr>
        <w:t>Cerebral Cortex</w:t>
      </w:r>
      <w:r w:rsidRPr="0064009C">
        <w:rPr>
          <w:rFonts w:ascii="Calibri" w:hAnsi="Calibri" w:cs="Calibri"/>
          <w:noProof/>
          <w:szCs w:val="24"/>
        </w:rPr>
        <w:t xml:space="preserve">, </w:t>
      </w:r>
      <w:r w:rsidRPr="0064009C">
        <w:rPr>
          <w:rFonts w:ascii="Calibri" w:hAnsi="Calibri" w:cs="Calibri"/>
          <w:i/>
          <w:iCs/>
          <w:noProof/>
          <w:szCs w:val="24"/>
        </w:rPr>
        <w:t>19</w:t>
      </w:r>
      <w:r w:rsidRPr="0064009C">
        <w:rPr>
          <w:rFonts w:ascii="Calibri" w:hAnsi="Calibri" w:cs="Calibri"/>
          <w:noProof/>
          <w:szCs w:val="24"/>
        </w:rPr>
        <w:t>(1), 72–78. https://doi.org/10.1093/cercor/bhn059</w:t>
      </w:r>
    </w:p>
    <w:p w14:paraId="449DEC93"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Honey, C. J., Sporns, O., Cammoun, L., Gigandet, X., Thiran, J. P., Meuli, R., &amp; Hagmann, P. (2009). Predicting human resting-state functional connectivity from structural connectivity. </w:t>
      </w:r>
      <w:r w:rsidRPr="0064009C">
        <w:rPr>
          <w:rFonts w:ascii="Calibri" w:hAnsi="Calibri" w:cs="Calibri"/>
          <w:i/>
          <w:iCs/>
          <w:noProof/>
          <w:szCs w:val="24"/>
        </w:rPr>
        <w:t>Proceedings of the National Academy of Sciences</w:t>
      </w:r>
      <w:r w:rsidRPr="0064009C">
        <w:rPr>
          <w:rFonts w:ascii="Calibri" w:hAnsi="Calibri" w:cs="Calibri"/>
          <w:noProof/>
          <w:szCs w:val="24"/>
        </w:rPr>
        <w:t xml:space="preserve">, </w:t>
      </w:r>
      <w:r w:rsidRPr="0064009C">
        <w:rPr>
          <w:rFonts w:ascii="Calibri" w:hAnsi="Calibri" w:cs="Calibri"/>
          <w:i/>
          <w:iCs/>
          <w:noProof/>
          <w:szCs w:val="24"/>
        </w:rPr>
        <w:t>106</w:t>
      </w:r>
      <w:r w:rsidRPr="0064009C">
        <w:rPr>
          <w:rFonts w:ascii="Calibri" w:hAnsi="Calibri" w:cs="Calibri"/>
          <w:noProof/>
          <w:szCs w:val="24"/>
        </w:rPr>
        <w:t>(6), 2035–2040. https://doi.org/10.1073/pnas.0811168106</w:t>
      </w:r>
    </w:p>
    <w:p w14:paraId="7989A1BC"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Jarrell, T. A., Wang, Y., Bloniarz, A. E., Brittin, C. A., Xu, M., Thomson, J. N., … Emmons, S. W. (2012). The Connectome of a Decision-Making Neural Network. </w:t>
      </w:r>
      <w:r w:rsidRPr="0064009C">
        <w:rPr>
          <w:rFonts w:ascii="Calibri" w:hAnsi="Calibri" w:cs="Calibri"/>
          <w:i/>
          <w:iCs/>
          <w:noProof/>
          <w:szCs w:val="24"/>
        </w:rPr>
        <w:t>Science</w:t>
      </w:r>
      <w:r w:rsidRPr="0064009C">
        <w:rPr>
          <w:rFonts w:ascii="Calibri" w:hAnsi="Calibri" w:cs="Calibri"/>
          <w:noProof/>
          <w:szCs w:val="24"/>
        </w:rPr>
        <w:t xml:space="preserve">, </w:t>
      </w:r>
      <w:r w:rsidRPr="0064009C">
        <w:rPr>
          <w:rFonts w:ascii="Calibri" w:hAnsi="Calibri" w:cs="Calibri"/>
          <w:i/>
          <w:iCs/>
          <w:noProof/>
          <w:szCs w:val="24"/>
        </w:rPr>
        <w:t>337</w:t>
      </w:r>
      <w:r w:rsidRPr="0064009C">
        <w:rPr>
          <w:rFonts w:ascii="Calibri" w:hAnsi="Calibri" w:cs="Calibri"/>
          <w:noProof/>
          <w:szCs w:val="24"/>
        </w:rPr>
        <w:t>(6093), 437–444. https://doi.org/10.1126/science.1221762</w:t>
      </w:r>
    </w:p>
    <w:p w14:paraId="300E9D70"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Johansen-Berg, H. (2013). Human connectomics - What will the future demand? </w:t>
      </w:r>
      <w:r w:rsidRPr="0064009C">
        <w:rPr>
          <w:rFonts w:ascii="Calibri" w:hAnsi="Calibri" w:cs="Calibri"/>
          <w:i/>
          <w:iCs/>
          <w:noProof/>
          <w:szCs w:val="24"/>
        </w:rPr>
        <w:t>NeuroImage</w:t>
      </w:r>
      <w:r w:rsidRPr="0064009C">
        <w:rPr>
          <w:rFonts w:ascii="Calibri" w:hAnsi="Calibri" w:cs="Calibri"/>
          <w:noProof/>
          <w:szCs w:val="24"/>
        </w:rPr>
        <w:t xml:space="preserve">, </w:t>
      </w:r>
      <w:r w:rsidRPr="0064009C">
        <w:rPr>
          <w:rFonts w:ascii="Calibri" w:hAnsi="Calibri" w:cs="Calibri"/>
          <w:i/>
          <w:iCs/>
          <w:noProof/>
          <w:szCs w:val="24"/>
        </w:rPr>
        <w:t>80</w:t>
      </w:r>
      <w:r w:rsidRPr="0064009C">
        <w:rPr>
          <w:rFonts w:ascii="Calibri" w:hAnsi="Calibri" w:cs="Calibri"/>
          <w:noProof/>
          <w:szCs w:val="24"/>
        </w:rPr>
        <w:t>, 541–544. https://doi.org/10.1016/j.neuroimage.2013.05.082</w:t>
      </w:r>
    </w:p>
    <w:p w14:paraId="3BBA9A25"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Kim, S., Putrino, D., Ghosh, S., &amp; Brown, E. N. (2011). A Granger Causality Measure for Point Process Models of Ensemble Neural Spiking Activity. </w:t>
      </w:r>
      <w:r w:rsidRPr="0064009C">
        <w:rPr>
          <w:rFonts w:ascii="Calibri" w:hAnsi="Calibri" w:cs="Calibri"/>
          <w:i/>
          <w:iCs/>
          <w:noProof/>
          <w:szCs w:val="24"/>
        </w:rPr>
        <w:t>PLoS Computational Biology</w:t>
      </w:r>
      <w:r w:rsidRPr="0064009C">
        <w:rPr>
          <w:rFonts w:ascii="Calibri" w:hAnsi="Calibri" w:cs="Calibri"/>
          <w:noProof/>
          <w:szCs w:val="24"/>
        </w:rPr>
        <w:t xml:space="preserve">, </w:t>
      </w:r>
      <w:r w:rsidRPr="0064009C">
        <w:rPr>
          <w:rFonts w:ascii="Calibri" w:hAnsi="Calibri" w:cs="Calibri"/>
          <w:i/>
          <w:iCs/>
          <w:noProof/>
          <w:szCs w:val="24"/>
        </w:rPr>
        <w:t>7</w:t>
      </w:r>
      <w:r w:rsidRPr="0064009C">
        <w:rPr>
          <w:rFonts w:ascii="Calibri" w:hAnsi="Calibri" w:cs="Calibri"/>
          <w:noProof/>
          <w:szCs w:val="24"/>
        </w:rPr>
        <w:t>(3), e1001110. https://doi.org/10.1371/journal.pcbi.1001110</w:t>
      </w:r>
    </w:p>
    <w:p w14:paraId="00B849B9"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Loer, C., &amp; Rand, J. (2016). The Evidence for Classical Neurotransmitters in Caenorhabditis elegans. In </w:t>
      </w:r>
      <w:r w:rsidRPr="0064009C">
        <w:rPr>
          <w:rFonts w:ascii="Calibri" w:hAnsi="Calibri" w:cs="Calibri"/>
          <w:i/>
          <w:iCs/>
          <w:noProof/>
          <w:szCs w:val="24"/>
        </w:rPr>
        <w:t>WormAtlas</w:t>
      </w:r>
      <w:r w:rsidRPr="0064009C">
        <w:rPr>
          <w:rFonts w:ascii="Calibri" w:hAnsi="Calibri" w:cs="Calibri"/>
          <w:noProof/>
          <w:szCs w:val="24"/>
        </w:rPr>
        <w:t>. https://doi.org/10.3908/wormatlas.5.200</w:t>
      </w:r>
    </w:p>
    <w:p w14:paraId="38F0EE3D"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lastRenderedPageBreak/>
        <w:t xml:space="preserve">Mellem, J. E., Brockie, P. J., Madsen, D. M., &amp; Maricq, A. V. (2009). Reply to “First report of action potentials in a C. elegans neuron is premature.” </w:t>
      </w:r>
      <w:r w:rsidRPr="0064009C">
        <w:rPr>
          <w:rFonts w:ascii="Calibri" w:hAnsi="Calibri" w:cs="Calibri"/>
          <w:i/>
          <w:iCs/>
          <w:noProof/>
          <w:szCs w:val="24"/>
        </w:rPr>
        <w:t>Nature Neuroscience</w:t>
      </w:r>
      <w:r w:rsidRPr="0064009C">
        <w:rPr>
          <w:rFonts w:ascii="Calibri" w:hAnsi="Calibri" w:cs="Calibri"/>
          <w:noProof/>
          <w:szCs w:val="24"/>
        </w:rPr>
        <w:t xml:space="preserve">, </w:t>
      </w:r>
      <w:r w:rsidRPr="0064009C">
        <w:rPr>
          <w:rFonts w:ascii="Calibri" w:hAnsi="Calibri" w:cs="Calibri"/>
          <w:i/>
          <w:iCs/>
          <w:noProof/>
          <w:szCs w:val="24"/>
        </w:rPr>
        <w:t>12</w:t>
      </w:r>
      <w:r w:rsidRPr="0064009C">
        <w:rPr>
          <w:rFonts w:ascii="Calibri" w:hAnsi="Calibri" w:cs="Calibri"/>
          <w:noProof/>
          <w:szCs w:val="24"/>
        </w:rPr>
        <w:t>(4), 366–366. https://doi.org/10.1038/nn0409-366</w:t>
      </w:r>
    </w:p>
    <w:p w14:paraId="0DF05E33"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Nguyen, J. P., Shipley, F. B., Linder, A. N., Plummer, G. S., Liu, M., Setru, S. U., … Leifer, A. M. (2016). Whole-brain calcium imaging with cellular resolution in freely behaving Caenorhabditis elegans. </w:t>
      </w:r>
      <w:r w:rsidRPr="0064009C">
        <w:rPr>
          <w:rFonts w:ascii="Calibri" w:hAnsi="Calibri" w:cs="Calibri"/>
          <w:i/>
          <w:iCs/>
          <w:noProof/>
          <w:szCs w:val="24"/>
        </w:rPr>
        <w:t>Proceedings of the National Academy of Sciences</w:t>
      </w:r>
      <w:r w:rsidRPr="0064009C">
        <w:rPr>
          <w:rFonts w:ascii="Calibri" w:hAnsi="Calibri" w:cs="Calibri"/>
          <w:noProof/>
          <w:szCs w:val="24"/>
        </w:rPr>
        <w:t xml:space="preserve">, </w:t>
      </w:r>
      <w:r w:rsidRPr="0064009C">
        <w:rPr>
          <w:rFonts w:ascii="Calibri" w:hAnsi="Calibri" w:cs="Calibri"/>
          <w:i/>
          <w:iCs/>
          <w:noProof/>
          <w:szCs w:val="24"/>
        </w:rPr>
        <w:t>113</w:t>
      </w:r>
      <w:r w:rsidRPr="0064009C">
        <w:rPr>
          <w:rFonts w:ascii="Calibri" w:hAnsi="Calibri" w:cs="Calibri"/>
          <w:noProof/>
          <w:szCs w:val="24"/>
        </w:rPr>
        <w:t>(8), E1074–E1081. https://doi.org/10.1073/pnas.1507110112</w:t>
      </w:r>
    </w:p>
    <w:p w14:paraId="595A86C5"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Oikonomou, G., &amp; Shaham, S. (2011). The Glia of Caenorhabditis elegans. </w:t>
      </w:r>
      <w:r w:rsidRPr="0064009C">
        <w:rPr>
          <w:rFonts w:ascii="Calibri" w:hAnsi="Calibri" w:cs="Calibri"/>
          <w:i/>
          <w:iCs/>
          <w:noProof/>
          <w:szCs w:val="24"/>
        </w:rPr>
        <w:t>Glia</w:t>
      </w:r>
      <w:r w:rsidRPr="0064009C">
        <w:rPr>
          <w:rFonts w:ascii="Calibri" w:hAnsi="Calibri" w:cs="Calibri"/>
          <w:noProof/>
          <w:szCs w:val="24"/>
        </w:rPr>
        <w:t xml:space="preserve">, </w:t>
      </w:r>
      <w:r w:rsidRPr="0064009C">
        <w:rPr>
          <w:rFonts w:ascii="Calibri" w:hAnsi="Calibri" w:cs="Calibri"/>
          <w:i/>
          <w:iCs/>
          <w:noProof/>
          <w:szCs w:val="24"/>
        </w:rPr>
        <w:t>59</w:t>
      </w:r>
      <w:r w:rsidRPr="0064009C">
        <w:rPr>
          <w:rFonts w:ascii="Calibri" w:hAnsi="Calibri" w:cs="Calibri"/>
          <w:noProof/>
          <w:szCs w:val="24"/>
        </w:rPr>
        <w:t>(9), 1253–1263. https://doi.org/10.1002/glia.21084</w:t>
      </w:r>
    </w:p>
    <w:p w14:paraId="00F10EE8" w14:textId="77777777" w:rsidR="0064009C" w:rsidRPr="00046E8E" w:rsidRDefault="0064009C" w:rsidP="0064009C">
      <w:pPr>
        <w:widowControl w:val="0"/>
        <w:autoSpaceDE w:val="0"/>
        <w:autoSpaceDN w:val="0"/>
        <w:adjustRightInd w:val="0"/>
        <w:spacing w:line="360" w:lineRule="auto"/>
        <w:ind w:left="480" w:hanging="480"/>
        <w:rPr>
          <w:rFonts w:ascii="Calibri" w:hAnsi="Calibri" w:cs="Calibri"/>
          <w:noProof/>
          <w:szCs w:val="24"/>
          <w:lang w:val="es-ES"/>
        </w:rPr>
      </w:pPr>
      <w:r w:rsidRPr="0064009C">
        <w:rPr>
          <w:rFonts w:ascii="Calibri" w:hAnsi="Calibri" w:cs="Calibri"/>
          <w:noProof/>
          <w:szCs w:val="24"/>
        </w:rPr>
        <w:t xml:space="preserve">Park, H. J., &amp; Friston, K. (2013). Structural and functional brain networks: From connections to cognition. </w:t>
      </w:r>
      <w:r w:rsidRPr="00046E8E">
        <w:rPr>
          <w:rFonts w:ascii="Calibri" w:hAnsi="Calibri" w:cs="Calibri"/>
          <w:i/>
          <w:iCs/>
          <w:noProof/>
          <w:szCs w:val="24"/>
          <w:lang w:val="es-ES"/>
        </w:rPr>
        <w:t>Science</w:t>
      </w:r>
      <w:r w:rsidRPr="00046E8E">
        <w:rPr>
          <w:rFonts w:ascii="Calibri" w:hAnsi="Calibri" w:cs="Calibri"/>
          <w:noProof/>
          <w:szCs w:val="24"/>
          <w:lang w:val="es-ES"/>
        </w:rPr>
        <w:t xml:space="preserve">, </w:t>
      </w:r>
      <w:r w:rsidRPr="00046E8E">
        <w:rPr>
          <w:rFonts w:ascii="Calibri" w:hAnsi="Calibri" w:cs="Calibri"/>
          <w:i/>
          <w:iCs/>
          <w:noProof/>
          <w:szCs w:val="24"/>
          <w:lang w:val="es-ES"/>
        </w:rPr>
        <w:t>342</w:t>
      </w:r>
      <w:r w:rsidRPr="00046E8E">
        <w:rPr>
          <w:rFonts w:ascii="Calibri" w:hAnsi="Calibri" w:cs="Calibri"/>
          <w:noProof/>
          <w:szCs w:val="24"/>
          <w:lang w:val="es-ES"/>
        </w:rPr>
        <w:t>(6158). https://doi.org/10.1126/science.1238411</w:t>
      </w:r>
    </w:p>
    <w:p w14:paraId="3AD59DDE"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046E8E">
        <w:rPr>
          <w:rFonts w:ascii="Calibri" w:hAnsi="Calibri" w:cs="Calibri"/>
          <w:noProof/>
          <w:szCs w:val="24"/>
          <w:lang w:val="es-ES"/>
        </w:rPr>
        <w:t xml:space="preserve">Pereira, L., Kratsios, P., Serrano-saiz, E., Sheftel, H., Mayo, A. E., Hall, D. H., … </w:t>
      </w:r>
      <w:r w:rsidRPr="0064009C">
        <w:rPr>
          <w:rFonts w:ascii="Calibri" w:hAnsi="Calibri" w:cs="Calibri"/>
          <w:noProof/>
          <w:szCs w:val="24"/>
        </w:rPr>
        <w:t xml:space="preserve">Hobert, O. (2015). A cellular and regulatory map of the cholinergic nervous system of C . elegans. </w:t>
      </w:r>
      <w:r w:rsidRPr="0064009C">
        <w:rPr>
          <w:rFonts w:ascii="Calibri" w:hAnsi="Calibri" w:cs="Calibri"/>
          <w:i/>
          <w:iCs/>
          <w:noProof/>
          <w:szCs w:val="24"/>
        </w:rPr>
        <w:t>ELIFE</w:t>
      </w:r>
      <w:r w:rsidRPr="0064009C">
        <w:rPr>
          <w:rFonts w:ascii="Calibri" w:hAnsi="Calibri" w:cs="Calibri"/>
          <w:noProof/>
          <w:szCs w:val="24"/>
        </w:rPr>
        <w:t>, 1–46. https://doi.org/10.7554/eLife.12432.001</w:t>
      </w:r>
    </w:p>
    <w:p w14:paraId="30162159"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Perrone, D., Sullivan, C. J., Pratt, T. C., &amp; Margaryan, S. (2004). Parental Efficacy, Self-Control, and Delinquency: A Test of a General Theory of Crime on a Nationally Representative Sample of Youth. </w:t>
      </w:r>
      <w:r w:rsidRPr="0064009C">
        <w:rPr>
          <w:rFonts w:ascii="Calibri" w:hAnsi="Calibri" w:cs="Calibri"/>
          <w:i/>
          <w:iCs/>
          <w:noProof/>
          <w:szCs w:val="24"/>
        </w:rPr>
        <w:t>International Journal of Offender Therapy and Comparative Criminology</w:t>
      </w:r>
      <w:r w:rsidRPr="0064009C">
        <w:rPr>
          <w:rFonts w:ascii="Calibri" w:hAnsi="Calibri" w:cs="Calibri"/>
          <w:noProof/>
          <w:szCs w:val="24"/>
        </w:rPr>
        <w:t xml:space="preserve">, </w:t>
      </w:r>
      <w:r w:rsidRPr="0064009C">
        <w:rPr>
          <w:rFonts w:ascii="Calibri" w:hAnsi="Calibri" w:cs="Calibri"/>
          <w:i/>
          <w:iCs/>
          <w:noProof/>
          <w:szCs w:val="24"/>
        </w:rPr>
        <w:t>48</w:t>
      </w:r>
      <w:r w:rsidRPr="0064009C">
        <w:rPr>
          <w:rFonts w:ascii="Calibri" w:hAnsi="Calibri" w:cs="Calibri"/>
          <w:noProof/>
          <w:szCs w:val="24"/>
        </w:rPr>
        <w:t>(3), 298–312. https://doi.org/http://dx.doi.org/10.1177/0306624X03262513</w:t>
      </w:r>
    </w:p>
    <w:p w14:paraId="5C0A0E26"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Pozo, K., &amp; Goda, Y. (2010). Unraveling Mechanisms of Homeostatic Synaptic Plasticity. </w:t>
      </w:r>
      <w:r w:rsidRPr="0064009C">
        <w:rPr>
          <w:rFonts w:ascii="Calibri" w:hAnsi="Calibri" w:cs="Calibri"/>
          <w:i/>
          <w:iCs/>
          <w:noProof/>
          <w:szCs w:val="24"/>
        </w:rPr>
        <w:t>Neuron</w:t>
      </w:r>
      <w:r w:rsidRPr="0064009C">
        <w:rPr>
          <w:rFonts w:ascii="Calibri" w:hAnsi="Calibri" w:cs="Calibri"/>
          <w:noProof/>
          <w:szCs w:val="24"/>
        </w:rPr>
        <w:t xml:space="preserve">, </w:t>
      </w:r>
      <w:r w:rsidRPr="0064009C">
        <w:rPr>
          <w:rFonts w:ascii="Calibri" w:hAnsi="Calibri" w:cs="Calibri"/>
          <w:i/>
          <w:iCs/>
          <w:noProof/>
          <w:szCs w:val="24"/>
        </w:rPr>
        <w:t>66</w:t>
      </w:r>
      <w:r w:rsidRPr="0064009C">
        <w:rPr>
          <w:rFonts w:ascii="Calibri" w:hAnsi="Calibri" w:cs="Calibri"/>
          <w:noProof/>
          <w:szCs w:val="24"/>
        </w:rPr>
        <w:t>(3), 337–351. https://doi.org/10.1016/j.neuron.2010.04.028</w:t>
      </w:r>
    </w:p>
    <w:p w14:paraId="08CDB833"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Sanz-Arigita, E. J., Schoonheim, M. M., Damoiseaux, J. S., Rombouts, S. A. R. B., Maris, E., Barkhof, F., … Stam, C. J. (2010). Loss of “Small-World” Networks in Alzheimer’s Disease: Graph Analysis of fMRI Resting-State Functional Connectivity. </w:t>
      </w:r>
      <w:r w:rsidRPr="0064009C">
        <w:rPr>
          <w:rFonts w:ascii="Calibri" w:hAnsi="Calibri" w:cs="Calibri"/>
          <w:i/>
          <w:iCs/>
          <w:noProof/>
          <w:szCs w:val="24"/>
        </w:rPr>
        <w:t>PLoS ONE</w:t>
      </w:r>
      <w:r w:rsidRPr="0064009C">
        <w:rPr>
          <w:rFonts w:ascii="Calibri" w:hAnsi="Calibri" w:cs="Calibri"/>
          <w:noProof/>
          <w:szCs w:val="24"/>
        </w:rPr>
        <w:t xml:space="preserve">, </w:t>
      </w:r>
      <w:r w:rsidRPr="0064009C">
        <w:rPr>
          <w:rFonts w:ascii="Calibri" w:hAnsi="Calibri" w:cs="Calibri"/>
          <w:i/>
          <w:iCs/>
          <w:noProof/>
          <w:szCs w:val="24"/>
        </w:rPr>
        <w:t>5</w:t>
      </w:r>
      <w:r w:rsidRPr="0064009C">
        <w:rPr>
          <w:rFonts w:ascii="Calibri" w:hAnsi="Calibri" w:cs="Calibri"/>
          <w:noProof/>
          <w:szCs w:val="24"/>
        </w:rPr>
        <w:t>(11). https://doi.org/10.1371/journal.pone.0013788</w:t>
      </w:r>
    </w:p>
    <w:p w14:paraId="572041AF"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Schafer, W. (2006). Neurophysiological methods in C. elegans: an introduction. </w:t>
      </w:r>
      <w:r w:rsidRPr="0064009C">
        <w:rPr>
          <w:rFonts w:ascii="Calibri" w:hAnsi="Calibri" w:cs="Calibri"/>
          <w:i/>
          <w:iCs/>
          <w:noProof/>
          <w:szCs w:val="24"/>
        </w:rPr>
        <w:t>WormBook</w:t>
      </w:r>
      <w:r w:rsidRPr="0064009C">
        <w:rPr>
          <w:rFonts w:ascii="Calibri" w:hAnsi="Calibri" w:cs="Calibri"/>
          <w:noProof/>
          <w:szCs w:val="24"/>
        </w:rPr>
        <w:t>. https://doi.org/10.1895/wormbook.1.111.1</w:t>
      </w:r>
    </w:p>
    <w:p w14:paraId="0B84C985"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Seung, H. S. (2011). Towards functional connectomics. </w:t>
      </w:r>
      <w:r w:rsidRPr="0064009C">
        <w:rPr>
          <w:rFonts w:ascii="Calibri" w:hAnsi="Calibri" w:cs="Calibri"/>
          <w:i/>
          <w:iCs/>
          <w:noProof/>
          <w:szCs w:val="24"/>
        </w:rPr>
        <w:t>Nature</w:t>
      </w:r>
      <w:r w:rsidRPr="0064009C">
        <w:rPr>
          <w:rFonts w:ascii="Calibri" w:hAnsi="Calibri" w:cs="Calibri"/>
          <w:noProof/>
          <w:szCs w:val="24"/>
        </w:rPr>
        <w:t xml:space="preserve">, </w:t>
      </w:r>
      <w:r w:rsidRPr="0064009C">
        <w:rPr>
          <w:rFonts w:ascii="Calibri" w:hAnsi="Calibri" w:cs="Calibri"/>
          <w:i/>
          <w:iCs/>
          <w:noProof/>
          <w:szCs w:val="24"/>
        </w:rPr>
        <w:t>471</w:t>
      </w:r>
      <w:r w:rsidRPr="0064009C">
        <w:rPr>
          <w:rFonts w:ascii="Calibri" w:hAnsi="Calibri" w:cs="Calibri"/>
          <w:noProof/>
          <w:szCs w:val="24"/>
        </w:rPr>
        <w:t>(7337), 171–172. https://doi.org/10.1038/471170a</w:t>
      </w:r>
    </w:p>
    <w:p w14:paraId="003398DC"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lastRenderedPageBreak/>
        <w:t xml:space="preserve">Shindou, T., Ochi-Shindou, M., Murayama, T., Saita, E., Momohara, Y., Wickens, J. R., &amp; Maruyama, I. N. (2019). Active propagation of dendritic electrical signals in C. elegans. </w:t>
      </w:r>
      <w:r w:rsidRPr="0064009C">
        <w:rPr>
          <w:rFonts w:ascii="Calibri" w:hAnsi="Calibri" w:cs="Calibri"/>
          <w:i/>
          <w:iCs/>
          <w:noProof/>
          <w:szCs w:val="24"/>
        </w:rPr>
        <w:t>Scientific Reports</w:t>
      </w:r>
      <w:r w:rsidRPr="0064009C">
        <w:rPr>
          <w:rFonts w:ascii="Calibri" w:hAnsi="Calibri" w:cs="Calibri"/>
          <w:noProof/>
          <w:szCs w:val="24"/>
        </w:rPr>
        <w:t xml:space="preserve">, </w:t>
      </w:r>
      <w:r w:rsidRPr="0064009C">
        <w:rPr>
          <w:rFonts w:ascii="Calibri" w:hAnsi="Calibri" w:cs="Calibri"/>
          <w:i/>
          <w:iCs/>
          <w:noProof/>
          <w:szCs w:val="24"/>
        </w:rPr>
        <w:t>9</w:t>
      </w:r>
      <w:r w:rsidRPr="0064009C">
        <w:rPr>
          <w:rFonts w:ascii="Calibri" w:hAnsi="Calibri" w:cs="Calibri"/>
          <w:noProof/>
          <w:szCs w:val="24"/>
        </w:rPr>
        <w:t>(1), 3430. https://doi.org/10.1038/s41598-019-40158-9</w:t>
      </w:r>
    </w:p>
    <w:p w14:paraId="567BE379"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046E8E">
        <w:rPr>
          <w:rFonts w:ascii="Calibri" w:hAnsi="Calibri" w:cs="Calibri"/>
          <w:noProof/>
          <w:szCs w:val="24"/>
          <w:lang w:val="es-ES"/>
        </w:rPr>
        <w:t xml:space="preserve">Siegelbaum, S. A., &amp; Kandel, E. R. (2013). </w:t>
      </w:r>
      <w:r w:rsidRPr="0064009C">
        <w:rPr>
          <w:rFonts w:ascii="Calibri" w:hAnsi="Calibri" w:cs="Calibri"/>
          <w:noProof/>
          <w:szCs w:val="24"/>
        </w:rPr>
        <w:t xml:space="preserve">Overview of synaptic transmission. In </w:t>
      </w:r>
      <w:r w:rsidRPr="0064009C">
        <w:rPr>
          <w:rFonts w:ascii="Calibri" w:hAnsi="Calibri" w:cs="Calibri"/>
          <w:i/>
          <w:iCs/>
          <w:noProof/>
          <w:szCs w:val="24"/>
        </w:rPr>
        <w:t>Principles of Neural Science</w:t>
      </w:r>
      <w:r w:rsidRPr="0064009C">
        <w:rPr>
          <w:rFonts w:ascii="Calibri" w:hAnsi="Calibri" w:cs="Calibri"/>
          <w:noProof/>
          <w:szCs w:val="24"/>
        </w:rPr>
        <w:t xml:space="preserve"> (Fifth, pp. 177–188). New York: McGraw-Hill.</w:t>
      </w:r>
    </w:p>
    <w:p w14:paraId="69D27199"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Sporns, O. (2011a). </w:t>
      </w:r>
      <w:r w:rsidRPr="0064009C">
        <w:rPr>
          <w:rFonts w:ascii="Calibri" w:hAnsi="Calibri" w:cs="Calibri"/>
          <w:i/>
          <w:iCs/>
          <w:noProof/>
          <w:szCs w:val="24"/>
        </w:rPr>
        <w:t>Networks of the brain</w:t>
      </w:r>
      <w:r w:rsidRPr="0064009C">
        <w:rPr>
          <w:rFonts w:ascii="Calibri" w:hAnsi="Calibri" w:cs="Calibri"/>
          <w:noProof/>
          <w:szCs w:val="24"/>
        </w:rPr>
        <w:t>. Cambridge: MIT Press.</w:t>
      </w:r>
    </w:p>
    <w:p w14:paraId="495CDE3D"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Sporns, O. (2011b). The human connectome: A complex network. </w:t>
      </w:r>
      <w:r w:rsidRPr="0064009C">
        <w:rPr>
          <w:rFonts w:ascii="Calibri" w:hAnsi="Calibri" w:cs="Calibri"/>
          <w:i/>
          <w:iCs/>
          <w:noProof/>
          <w:szCs w:val="24"/>
        </w:rPr>
        <w:t>Annals of the New York Academy of Sciences</w:t>
      </w:r>
      <w:r w:rsidRPr="0064009C">
        <w:rPr>
          <w:rFonts w:ascii="Calibri" w:hAnsi="Calibri" w:cs="Calibri"/>
          <w:noProof/>
          <w:szCs w:val="24"/>
        </w:rPr>
        <w:t xml:space="preserve">, </w:t>
      </w:r>
      <w:r w:rsidRPr="0064009C">
        <w:rPr>
          <w:rFonts w:ascii="Calibri" w:hAnsi="Calibri" w:cs="Calibri"/>
          <w:i/>
          <w:iCs/>
          <w:noProof/>
          <w:szCs w:val="24"/>
        </w:rPr>
        <w:t>1224</w:t>
      </w:r>
      <w:r w:rsidRPr="0064009C">
        <w:rPr>
          <w:rFonts w:ascii="Calibri" w:hAnsi="Calibri" w:cs="Calibri"/>
          <w:noProof/>
          <w:szCs w:val="24"/>
        </w:rPr>
        <w:t>(1), 109–125. https://doi.org/10.1111/j.1749-6632.2010.05888.x</w:t>
      </w:r>
    </w:p>
    <w:p w14:paraId="0AC693F8"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Sporns, O. (2013). The human connectome: Origins and challenges. </w:t>
      </w:r>
      <w:r w:rsidRPr="0064009C">
        <w:rPr>
          <w:rFonts w:ascii="Calibri" w:hAnsi="Calibri" w:cs="Calibri"/>
          <w:i/>
          <w:iCs/>
          <w:noProof/>
          <w:szCs w:val="24"/>
        </w:rPr>
        <w:t>NeuroImage</w:t>
      </w:r>
      <w:r w:rsidRPr="0064009C">
        <w:rPr>
          <w:rFonts w:ascii="Calibri" w:hAnsi="Calibri" w:cs="Calibri"/>
          <w:noProof/>
          <w:szCs w:val="24"/>
        </w:rPr>
        <w:t xml:space="preserve">, </w:t>
      </w:r>
      <w:r w:rsidRPr="0064009C">
        <w:rPr>
          <w:rFonts w:ascii="Calibri" w:hAnsi="Calibri" w:cs="Calibri"/>
          <w:i/>
          <w:iCs/>
          <w:noProof/>
          <w:szCs w:val="24"/>
        </w:rPr>
        <w:t>80</w:t>
      </w:r>
      <w:r w:rsidRPr="0064009C">
        <w:rPr>
          <w:rFonts w:ascii="Calibri" w:hAnsi="Calibri" w:cs="Calibri"/>
          <w:noProof/>
          <w:szCs w:val="24"/>
        </w:rPr>
        <w:t>, 53–61. https://doi.org/10.1016/j.neuroimage.2013.03.023</w:t>
      </w:r>
    </w:p>
    <w:p w14:paraId="7F274158"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Uddin, L. Q. (2013). Complex relationships between structural and functional brain connectivity. </w:t>
      </w:r>
      <w:r w:rsidRPr="0064009C">
        <w:rPr>
          <w:rFonts w:ascii="Calibri" w:hAnsi="Calibri" w:cs="Calibri"/>
          <w:i/>
          <w:iCs/>
          <w:noProof/>
          <w:szCs w:val="24"/>
        </w:rPr>
        <w:t>Trends in Cognitive Sciences</w:t>
      </w:r>
      <w:r w:rsidRPr="0064009C">
        <w:rPr>
          <w:rFonts w:ascii="Calibri" w:hAnsi="Calibri" w:cs="Calibri"/>
          <w:noProof/>
          <w:szCs w:val="24"/>
        </w:rPr>
        <w:t xml:space="preserve">, </w:t>
      </w:r>
      <w:r w:rsidRPr="0064009C">
        <w:rPr>
          <w:rFonts w:ascii="Calibri" w:hAnsi="Calibri" w:cs="Calibri"/>
          <w:i/>
          <w:iCs/>
          <w:noProof/>
          <w:szCs w:val="24"/>
        </w:rPr>
        <w:t>17</w:t>
      </w:r>
      <w:r w:rsidRPr="0064009C">
        <w:rPr>
          <w:rFonts w:ascii="Calibri" w:hAnsi="Calibri" w:cs="Calibri"/>
          <w:noProof/>
          <w:szCs w:val="24"/>
        </w:rPr>
        <w:t>(12), 600–602. https://doi.org/10.1016/j.tics.2013.09.011</w:t>
      </w:r>
    </w:p>
    <w:p w14:paraId="2002CC46"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Van Essen, D. C., &amp; Ugurbil, K. (2012). The future of the human connectome. </w:t>
      </w:r>
      <w:r w:rsidRPr="0064009C">
        <w:rPr>
          <w:rFonts w:ascii="Calibri" w:hAnsi="Calibri" w:cs="Calibri"/>
          <w:i/>
          <w:iCs/>
          <w:noProof/>
          <w:szCs w:val="24"/>
        </w:rPr>
        <w:t>NeuroImage</w:t>
      </w:r>
      <w:r w:rsidRPr="0064009C">
        <w:rPr>
          <w:rFonts w:ascii="Calibri" w:hAnsi="Calibri" w:cs="Calibri"/>
          <w:noProof/>
          <w:szCs w:val="24"/>
        </w:rPr>
        <w:t xml:space="preserve">, </w:t>
      </w:r>
      <w:r w:rsidRPr="0064009C">
        <w:rPr>
          <w:rFonts w:ascii="Calibri" w:hAnsi="Calibri" w:cs="Calibri"/>
          <w:i/>
          <w:iCs/>
          <w:noProof/>
          <w:szCs w:val="24"/>
        </w:rPr>
        <w:t>62</w:t>
      </w:r>
      <w:r w:rsidRPr="0064009C">
        <w:rPr>
          <w:rFonts w:ascii="Calibri" w:hAnsi="Calibri" w:cs="Calibri"/>
          <w:noProof/>
          <w:szCs w:val="24"/>
        </w:rPr>
        <w:t>(2), 1299–1310. https://doi.org/10.1016/j.neuroimage.2012.01.032</w:t>
      </w:r>
    </w:p>
    <w:p w14:paraId="26636449"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Varshney, L. R., Chen, B. L., Paniagua, E., Hall, D. H., &amp; Chklovskii, D. B. (2011). Structural properties of the Caenorhabditis elegans neuronal network. </w:t>
      </w:r>
      <w:r w:rsidRPr="0064009C">
        <w:rPr>
          <w:rFonts w:ascii="Calibri" w:hAnsi="Calibri" w:cs="Calibri"/>
          <w:i/>
          <w:iCs/>
          <w:noProof/>
          <w:szCs w:val="24"/>
        </w:rPr>
        <w:t>PLoS Computational Biology</w:t>
      </w:r>
      <w:r w:rsidRPr="0064009C">
        <w:rPr>
          <w:rFonts w:ascii="Calibri" w:hAnsi="Calibri" w:cs="Calibri"/>
          <w:noProof/>
          <w:szCs w:val="24"/>
        </w:rPr>
        <w:t xml:space="preserve">, </w:t>
      </w:r>
      <w:r w:rsidRPr="0064009C">
        <w:rPr>
          <w:rFonts w:ascii="Calibri" w:hAnsi="Calibri" w:cs="Calibri"/>
          <w:i/>
          <w:iCs/>
          <w:noProof/>
          <w:szCs w:val="24"/>
        </w:rPr>
        <w:t>7</w:t>
      </w:r>
      <w:r w:rsidRPr="0064009C">
        <w:rPr>
          <w:rFonts w:ascii="Calibri" w:hAnsi="Calibri" w:cs="Calibri"/>
          <w:noProof/>
          <w:szCs w:val="24"/>
        </w:rPr>
        <w:t>(2). https://doi.org/10.1371/journal.pcbi.1001066</w:t>
      </w:r>
    </w:p>
    <w:p w14:paraId="4E0B099A"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Watts, D. J., &amp; Strogatz, S. H. (1998). Collective dynamics of “small-world” networks. </w:t>
      </w:r>
      <w:r w:rsidRPr="0064009C">
        <w:rPr>
          <w:rFonts w:ascii="Calibri" w:hAnsi="Calibri" w:cs="Calibri"/>
          <w:i/>
          <w:iCs/>
          <w:noProof/>
          <w:szCs w:val="24"/>
        </w:rPr>
        <w:t>Nature</w:t>
      </w:r>
      <w:r w:rsidRPr="0064009C">
        <w:rPr>
          <w:rFonts w:ascii="Calibri" w:hAnsi="Calibri" w:cs="Calibri"/>
          <w:noProof/>
          <w:szCs w:val="24"/>
        </w:rPr>
        <w:t xml:space="preserve">, </w:t>
      </w:r>
      <w:r w:rsidRPr="0064009C">
        <w:rPr>
          <w:rFonts w:ascii="Calibri" w:hAnsi="Calibri" w:cs="Calibri"/>
          <w:i/>
          <w:iCs/>
          <w:noProof/>
          <w:szCs w:val="24"/>
        </w:rPr>
        <w:t>393</w:t>
      </w:r>
      <w:r w:rsidRPr="0064009C">
        <w:rPr>
          <w:rFonts w:ascii="Calibri" w:hAnsi="Calibri" w:cs="Calibri"/>
          <w:noProof/>
          <w:szCs w:val="24"/>
        </w:rPr>
        <w:t>(6684), 440–442.</w:t>
      </w:r>
    </w:p>
    <w:p w14:paraId="187C44EB"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szCs w:val="24"/>
        </w:rPr>
      </w:pPr>
      <w:r w:rsidRPr="0064009C">
        <w:rPr>
          <w:rFonts w:ascii="Calibri" w:hAnsi="Calibri" w:cs="Calibri"/>
          <w:noProof/>
          <w:szCs w:val="24"/>
        </w:rPr>
        <w:t xml:space="preserve">White, J. G., Southgate, E., Thomson, J. N., &amp; Brenner, S. (1986). The Structure of the Nervous System of the Nematode Caenorhabditis elegans. </w:t>
      </w:r>
      <w:r w:rsidRPr="0064009C">
        <w:rPr>
          <w:rFonts w:ascii="Calibri" w:hAnsi="Calibri" w:cs="Calibri"/>
          <w:i/>
          <w:iCs/>
          <w:noProof/>
          <w:szCs w:val="24"/>
        </w:rPr>
        <w:t>Philosophical Transactions of the Royal Society B: Biological Sciences</w:t>
      </w:r>
      <w:r w:rsidRPr="0064009C">
        <w:rPr>
          <w:rFonts w:ascii="Calibri" w:hAnsi="Calibri" w:cs="Calibri"/>
          <w:noProof/>
          <w:szCs w:val="24"/>
        </w:rPr>
        <w:t xml:space="preserve">, </w:t>
      </w:r>
      <w:r w:rsidRPr="0064009C">
        <w:rPr>
          <w:rFonts w:ascii="Calibri" w:hAnsi="Calibri" w:cs="Calibri"/>
          <w:i/>
          <w:iCs/>
          <w:noProof/>
          <w:szCs w:val="24"/>
        </w:rPr>
        <w:t>314</w:t>
      </w:r>
      <w:r w:rsidRPr="0064009C">
        <w:rPr>
          <w:rFonts w:ascii="Calibri" w:hAnsi="Calibri" w:cs="Calibri"/>
          <w:noProof/>
          <w:szCs w:val="24"/>
        </w:rPr>
        <w:t>(1165), 1–340. https://doi.org/10.1098/rstb.1986.0056</w:t>
      </w:r>
    </w:p>
    <w:p w14:paraId="726CBB64" w14:textId="77777777" w:rsidR="0064009C" w:rsidRPr="0064009C" w:rsidRDefault="0064009C" w:rsidP="0064009C">
      <w:pPr>
        <w:widowControl w:val="0"/>
        <w:autoSpaceDE w:val="0"/>
        <w:autoSpaceDN w:val="0"/>
        <w:adjustRightInd w:val="0"/>
        <w:spacing w:line="360" w:lineRule="auto"/>
        <w:ind w:left="480" w:hanging="480"/>
        <w:rPr>
          <w:rFonts w:ascii="Calibri" w:hAnsi="Calibri" w:cs="Calibri"/>
          <w:noProof/>
        </w:rPr>
      </w:pPr>
      <w:r w:rsidRPr="0064009C">
        <w:rPr>
          <w:rFonts w:ascii="Calibri" w:hAnsi="Calibri" w:cs="Calibri"/>
          <w:noProof/>
          <w:szCs w:val="24"/>
        </w:rPr>
        <w:t xml:space="preserve">Yuste, R. (2015). From the neuron doctrine to neural networks. </w:t>
      </w:r>
      <w:r w:rsidRPr="0064009C">
        <w:rPr>
          <w:rFonts w:ascii="Calibri" w:hAnsi="Calibri" w:cs="Calibri"/>
          <w:i/>
          <w:iCs/>
          <w:noProof/>
          <w:szCs w:val="24"/>
        </w:rPr>
        <w:t>Nature Reviews Neuroscience</w:t>
      </w:r>
      <w:r w:rsidRPr="0064009C">
        <w:rPr>
          <w:rFonts w:ascii="Calibri" w:hAnsi="Calibri" w:cs="Calibri"/>
          <w:noProof/>
          <w:szCs w:val="24"/>
        </w:rPr>
        <w:t>. Nature Publishing Group. https://doi.org/10.1038/nrn3962</w:t>
      </w:r>
    </w:p>
    <w:p w14:paraId="2CA36DB7" w14:textId="2E4EB1EE" w:rsidR="006468B8" w:rsidRDefault="00922C1F" w:rsidP="00E7603E">
      <w:pPr>
        <w:widowControl w:val="0"/>
        <w:spacing w:line="360" w:lineRule="auto"/>
        <w:ind w:left="480" w:hanging="480"/>
        <w:jc w:val="both"/>
      </w:pPr>
      <w:r>
        <w:rPr>
          <w:rFonts w:cs="Calibri"/>
          <w:szCs w:val="24"/>
        </w:rPr>
        <w:fldChar w:fldCharType="end"/>
      </w:r>
      <w:bookmarkEnd w:id="61"/>
    </w:p>
    <w:p w14:paraId="2CA36DB8" w14:textId="77777777" w:rsidR="006468B8" w:rsidRDefault="00922C1F" w:rsidP="00E7603E">
      <w:pPr>
        <w:widowControl w:val="0"/>
        <w:spacing w:line="360" w:lineRule="auto"/>
        <w:ind w:left="480" w:hanging="480"/>
        <w:jc w:val="both"/>
        <w:rPr>
          <w:rFonts w:ascii="Calibri" w:hAnsi="Calibri" w:cs="Calibri"/>
          <w:szCs w:val="24"/>
        </w:rPr>
      </w:pPr>
      <w:r>
        <w:rPr>
          <w:rFonts w:cs="Calibri"/>
          <w:szCs w:val="24"/>
        </w:rPr>
        <w:t xml:space="preserve">Atwood, H. L., &amp; </w:t>
      </w:r>
      <w:proofErr w:type="spellStart"/>
      <w:r>
        <w:rPr>
          <w:rFonts w:cs="Calibri"/>
          <w:szCs w:val="24"/>
        </w:rPr>
        <w:t>Karunanithi</w:t>
      </w:r>
      <w:proofErr w:type="spellEnd"/>
      <w:r>
        <w:rPr>
          <w:rFonts w:cs="Calibri"/>
          <w:szCs w:val="24"/>
        </w:rPr>
        <w:t xml:space="preserve">, S. (2002). Diversification of synaptic strength: Presynaptic elements. </w:t>
      </w:r>
      <w:r>
        <w:rPr>
          <w:rFonts w:cs="Calibri"/>
          <w:i/>
          <w:iCs/>
          <w:szCs w:val="24"/>
        </w:rPr>
        <w:t>Nature Reviews Neuroscience</w:t>
      </w:r>
      <w:r>
        <w:rPr>
          <w:rFonts w:cs="Calibri"/>
          <w:szCs w:val="24"/>
        </w:rPr>
        <w:t xml:space="preserve">, </w:t>
      </w:r>
      <w:r>
        <w:rPr>
          <w:rFonts w:cs="Calibri"/>
          <w:i/>
          <w:iCs/>
          <w:szCs w:val="24"/>
        </w:rPr>
        <w:t>3</w:t>
      </w:r>
      <w:r>
        <w:rPr>
          <w:rFonts w:cs="Calibri"/>
          <w:szCs w:val="24"/>
        </w:rPr>
        <w:t>(7), 497–516. https://doi.org/10.1038/nrn876</w:t>
      </w:r>
    </w:p>
    <w:p w14:paraId="2CA36DB9" w14:textId="77777777" w:rsidR="006468B8" w:rsidRDefault="00922C1F" w:rsidP="00E7603E">
      <w:pPr>
        <w:widowControl w:val="0"/>
        <w:spacing w:line="360" w:lineRule="auto"/>
        <w:ind w:left="480" w:hanging="480"/>
        <w:jc w:val="both"/>
        <w:rPr>
          <w:rFonts w:ascii="Calibri" w:hAnsi="Calibri" w:cs="Calibri"/>
          <w:szCs w:val="24"/>
        </w:rPr>
      </w:pPr>
      <w:r>
        <w:rPr>
          <w:rFonts w:cs="Calibri"/>
          <w:szCs w:val="24"/>
        </w:rPr>
        <w:lastRenderedPageBreak/>
        <w:t xml:space="preserve">Azulay, A., </w:t>
      </w:r>
      <w:proofErr w:type="spellStart"/>
      <w:r>
        <w:rPr>
          <w:rFonts w:cs="Calibri"/>
          <w:szCs w:val="24"/>
        </w:rPr>
        <w:t>Itskovits</w:t>
      </w:r>
      <w:proofErr w:type="spellEnd"/>
      <w:r>
        <w:rPr>
          <w:rFonts w:cs="Calibri"/>
          <w:szCs w:val="24"/>
        </w:rPr>
        <w:t xml:space="preserve">, E., &amp; </w:t>
      </w:r>
      <w:proofErr w:type="spellStart"/>
      <w:r>
        <w:rPr>
          <w:rFonts w:cs="Calibri"/>
          <w:szCs w:val="24"/>
        </w:rPr>
        <w:t>Zaslaver</w:t>
      </w:r>
      <w:proofErr w:type="spellEnd"/>
      <w:r>
        <w:rPr>
          <w:rFonts w:cs="Calibri"/>
          <w:szCs w:val="24"/>
        </w:rPr>
        <w:t xml:space="preserve">, A. (2016). The C. elegans Connectome Consists of Homogenous Circuits with Defined Functional Roles. </w:t>
      </w:r>
      <w:proofErr w:type="spellStart"/>
      <w:r>
        <w:rPr>
          <w:rFonts w:cs="Calibri"/>
          <w:i/>
          <w:iCs/>
          <w:szCs w:val="24"/>
        </w:rPr>
        <w:t>PLoS</w:t>
      </w:r>
      <w:proofErr w:type="spellEnd"/>
      <w:r>
        <w:rPr>
          <w:rFonts w:cs="Calibri"/>
          <w:i/>
          <w:iCs/>
          <w:szCs w:val="24"/>
        </w:rPr>
        <w:t xml:space="preserve"> Computational Biology</w:t>
      </w:r>
      <w:r>
        <w:rPr>
          <w:rFonts w:cs="Calibri"/>
          <w:szCs w:val="24"/>
        </w:rPr>
        <w:t xml:space="preserve">, </w:t>
      </w:r>
      <w:r>
        <w:rPr>
          <w:rFonts w:cs="Calibri"/>
          <w:i/>
          <w:iCs/>
          <w:szCs w:val="24"/>
        </w:rPr>
        <w:t>12</w:t>
      </w:r>
      <w:r>
        <w:rPr>
          <w:rFonts w:cs="Calibri"/>
          <w:szCs w:val="24"/>
        </w:rPr>
        <w:t>(9), 1–16. https://doi.org/10.1371/journal.pcbi.1005021</w:t>
      </w:r>
    </w:p>
    <w:p w14:paraId="2CA36DBA" w14:textId="77777777" w:rsidR="006468B8" w:rsidRDefault="00922C1F" w:rsidP="00E7603E">
      <w:pPr>
        <w:widowControl w:val="0"/>
        <w:spacing w:line="360" w:lineRule="auto"/>
        <w:ind w:left="480" w:hanging="480"/>
        <w:jc w:val="both"/>
        <w:rPr>
          <w:rFonts w:ascii="Calibri" w:hAnsi="Calibri" w:cs="Calibri"/>
          <w:szCs w:val="24"/>
        </w:rPr>
      </w:pPr>
      <w:proofErr w:type="spellStart"/>
      <w:r>
        <w:rPr>
          <w:rFonts w:cs="Calibri"/>
          <w:szCs w:val="24"/>
        </w:rPr>
        <w:t>Bargmann</w:t>
      </w:r>
      <w:proofErr w:type="spellEnd"/>
      <w:r>
        <w:rPr>
          <w:rFonts w:cs="Calibri"/>
          <w:szCs w:val="24"/>
        </w:rPr>
        <w:t xml:space="preserve">, C. I., &amp; Marder, E. (2013). From the connectome to brain function. </w:t>
      </w:r>
      <w:r>
        <w:rPr>
          <w:rFonts w:cs="Calibri"/>
          <w:i/>
          <w:iCs/>
          <w:szCs w:val="24"/>
        </w:rPr>
        <w:t>Nature Methods</w:t>
      </w:r>
      <w:r>
        <w:rPr>
          <w:rFonts w:cs="Calibri"/>
          <w:szCs w:val="24"/>
        </w:rPr>
        <w:t xml:space="preserve">, </w:t>
      </w:r>
      <w:r>
        <w:rPr>
          <w:rFonts w:cs="Calibri"/>
          <w:i/>
          <w:iCs/>
          <w:szCs w:val="24"/>
        </w:rPr>
        <w:t>10</w:t>
      </w:r>
      <w:r>
        <w:rPr>
          <w:rFonts w:cs="Calibri"/>
          <w:szCs w:val="24"/>
        </w:rPr>
        <w:t>(6), 483–490. https://doi.org/10.1038/nmeth.2451</w:t>
      </w:r>
    </w:p>
    <w:p w14:paraId="2CA36DBB" w14:textId="77777777" w:rsidR="006468B8" w:rsidRDefault="00922C1F" w:rsidP="00E7603E">
      <w:pPr>
        <w:widowControl w:val="0"/>
        <w:spacing w:line="360" w:lineRule="auto"/>
        <w:ind w:left="480" w:hanging="480"/>
        <w:jc w:val="both"/>
        <w:rPr>
          <w:rFonts w:ascii="Calibri" w:hAnsi="Calibri" w:cs="Calibri"/>
          <w:szCs w:val="24"/>
        </w:rPr>
      </w:pPr>
      <w:r>
        <w:rPr>
          <w:rFonts w:cs="Calibri"/>
          <w:szCs w:val="24"/>
        </w:rPr>
        <w:t xml:space="preserve">Bassett, D. S., &amp; </w:t>
      </w:r>
      <w:proofErr w:type="spellStart"/>
      <w:r>
        <w:rPr>
          <w:rFonts w:cs="Calibri"/>
          <w:szCs w:val="24"/>
        </w:rPr>
        <w:t>Sporns</w:t>
      </w:r>
      <w:proofErr w:type="spellEnd"/>
      <w:r>
        <w:rPr>
          <w:rFonts w:cs="Calibri"/>
          <w:szCs w:val="24"/>
        </w:rPr>
        <w:t xml:space="preserve">, O. (2017). Network neuroscience. </w:t>
      </w:r>
      <w:r>
        <w:rPr>
          <w:rFonts w:cs="Calibri"/>
          <w:i/>
          <w:iCs/>
          <w:szCs w:val="24"/>
        </w:rPr>
        <w:t>Nature Neuroscience</w:t>
      </w:r>
      <w:r>
        <w:rPr>
          <w:rFonts w:cs="Calibri"/>
          <w:szCs w:val="24"/>
        </w:rPr>
        <w:t xml:space="preserve">, </w:t>
      </w:r>
      <w:r>
        <w:rPr>
          <w:rFonts w:cs="Calibri"/>
          <w:i/>
          <w:iCs/>
          <w:szCs w:val="24"/>
        </w:rPr>
        <w:t>20</w:t>
      </w:r>
      <w:r>
        <w:rPr>
          <w:rFonts w:cs="Calibri"/>
          <w:szCs w:val="24"/>
        </w:rPr>
        <w:t>(3), 353–364. https://doi.org/10.1038/nn.4502</w:t>
      </w:r>
    </w:p>
    <w:p w14:paraId="2CA36DBC" w14:textId="77777777" w:rsidR="006468B8" w:rsidRDefault="00922C1F" w:rsidP="00E7603E">
      <w:pPr>
        <w:widowControl w:val="0"/>
        <w:spacing w:line="360" w:lineRule="auto"/>
        <w:ind w:left="480" w:hanging="480"/>
        <w:jc w:val="both"/>
        <w:rPr>
          <w:rFonts w:ascii="Calibri" w:hAnsi="Calibri" w:cs="Calibri"/>
          <w:szCs w:val="24"/>
        </w:rPr>
      </w:pPr>
      <w:r>
        <w:rPr>
          <w:rFonts w:cs="Calibri"/>
          <w:szCs w:val="24"/>
          <w:lang w:val="es-ES"/>
        </w:rPr>
        <w:t xml:space="preserve">Branco, T., Marra, V., &amp; </w:t>
      </w:r>
      <w:proofErr w:type="spellStart"/>
      <w:r>
        <w:rPr>
          <w:rFonts w:cs="Calibri"/>
          <w:szCs w:val="24"/>
          <w:lang w:val="es-ES"/>
        </w:rPr>
        <w:t>Staras</w:t>
      </w:r>
      <w:proofErr w:type="spellEnd"/>
      <w:r>
        <w:rPr>
          <w:rFonts w:cs="Calibri"/>
          <w:szCs w:val="24"/>
          <w:lang w:val="es-ES"/>
        </w:rPr>
        <w:t xml:space="preserve">, K. (2010). </w:t>
      </w:r>
      <w:r>
        <w:rPr>
          <w:rFonts w:cs="Calibri"/>
          <w:szCs w:val="24"/>
        </w:rPr>
        <w:t xml:space="preserve">Examining size-strength relationships at hippocampal synapses using an ultrastructural measurement of synaptic release probability. </w:t>
      </w:r>
      <w:r>
        <w:rPr>
          <w:rFonts w:cs="Calibri"/>
          <w:i/>
          <w:iCs/>
          <w:szCs w:val="24"/>
        </w:rPr>
        <w:t>Journal of Structural Biology</w:t>
      </w:r>
      <w:r>
        <w:rPr>
          <w:rFonts w:cs="Calibri"/>
          <w:szCs w:val="24"/>
        </w:rPr>
        <w:t xml:space="preserve">, </w:t>
      </w:r>
      <w:r>
        <w:rPr>
          <w:rFonts w:cs="Calibri"/>
          <w:i/>
          <w:iCs/>
          <w:szCs w:val="24"/>
        </w:rPr>
        <w:t>172</w:t>
      </w:r>
      <w:r>
        <w:rPr>
          <w:rFonts w:cs="Calibri"/>
          <w:szCs w:val="24"/>
        </w:rPr>
        <w:t>(2), 203–210. https://doi.org/10.1016/j.jsb.2009.10.014</w:t>
      </w:r>
    </w:p>
    <w:p w14:paraId="2CA36DBD" w14:textId="77777777" w:rsidR="006468B8" w:rsidRDefault="00922C1F" w:rsidP="00E7603E">
      <w:pPr>
        <w:widowControl w:val="0"/>
        <w:spacing w:line="360" w:lineRule="auto"/>
        <w:ind w:left="480" w:hanging="480"/>
        <w:jc w:val="both"/>
        <w:rPr>
          <w:rFonts w:ascii="Calibri" w:hAnsi="Calibri" w:cs="Calibri"/>
          <w:szCs w:val="24"/>
        </w:rPr>
      </w:pPr>
      <w:proofErr w:type="spellStart"/>
      <w:r>
        <w:rPr>
          <w:rFonts w:cs="Calibri"/>
          <w:szCs w:val="24"/>
        </w:rPr>
        <w:t>Bullmore</w:t>
      </w:r>
      <w:proofErr w:type="spellEnd"/>
      <w:r>
        <w:rPr>
          <w:rFonts w:cs="Calibri"/>
          <w:szCs w:val="24"/>
        </w:rPr>
        <w:t xml:space="preserve">, E., &amp; </w:t>
      </w:r>
      <w:proofErr w:type="spellStart"/>
      <w:r>
        <w:rPr>
          <w:rFonts w:cs="Calibri"/>
          <w:szCs w:val="24"/>
        </w:rPr>
        <w:t>Sporns</w:t>
      </w:r>
      <w:proofErr w:type="spellEnd"/>
      <w:r>
        <w:rPr>
          <w:rFonts w:cs="Calibri"/>
          <w:szCs w:val="24"/>
        </w:rPr>
        <w:t xml:space="preserve">, O. (2009). Complex brain networks: graph theoretical analysis of structural and functional systems. </w:t>
      </w:r>
      <w:r>
        <w:rPr>
          <w:rFonts w:cs="Calibri"/>
          <w:i/>
          <w:iCs/>
          <w:szCs w:val="24"/>
        </w:rPr>
        <w:t>Nature Reviews. Neuroscience</w:t>
      </w:r>
      <w:r>
        <w:rPr>
          <w:rFonts w:cs="Calibri"/>
          <w:szCs w:val="24"/>
        </w:rPr>
        <w:t xml:space="preserve">, </w:t>
      </w:r>
      <w:r>
        <w:rPr>
          <w:rFonts w:cs="Calibri"/>
          <w:i/>
          <w:iCs/>
          <w:szCs w:val="24"/>
        </w:rPr>
        <w:t>10</w:t>
      </w:r>
      <w:r>
        <w:rPr>
          <w:rFonts w:cs="Calibri"/>
          <w:szCs w:val="24"/>
        </w:rPr>
        <w:t>(3), 186–198. https://doi.org/10.1038/nrn2575</w:t>
      </w:r>
    </w:p>
    <w:p w14:paraId="2CA36DBE" w14:textId="77777777" w:rsidR="006468B8" w:rsidRDefault="00922C1F" w:rsidP="00E7603E">
      <w:pPr>
        <w:widowControl w:val="0"/>
        <w:spacing w:line="360" w:lineRule="auto"/>
        <w:ind w:left="480" w:hanging="480"/>
        <w:jc w:val="both"/>
        <w:rPr>
          <w:rFonts w:ascii="Calibri" w:hAnsi="Calibri" w:cs="Calibri"/>
          <w:szCs w:val="24"/>
        </w:rPr>
      </w:pPr>
      <w:r>
        <w:rPr>
          <w:rFonts w:cs="Calibri"/>
          <w:szCs w:val="24"/>
        </w:rPr>
        <w:t xml:space="preserve">Cao, Z. (2017). </w:t>
      </w:r>
      <w:r>
        <w:rPr>
          <w:rFonts w:cs="Calibri"/>
          <w:i/>
          <w:iCs/>
          <w:szCs w:val="24"/>
        </w:rPr>
        <w:t xml:space="preserve">Information flow in the neuronal network of </w:t>
      </w:r>
      <w:proofErr w:type="gramStart"/>
      <w:r>
        <w:rPr>
          <w:rFonts w:cs="Calibri"/>
          <w:i/>
          <w:iCs/>
          <w:szCs w:val="24"/>
        </w:rPr>
        <w:t>C .</w:t>
      </w:r>
      <w:proofErr w:type="gramEnd"/>
      <w:r>
        <w:rPr>
          <w:rFonts w:cs="Calibri"/>
          <w:i/>
          <w:iCs/>
          <w:szCs w:val="24"/>
        </w:rPr>
        <w:t xml:space="preserve"> elegans and analysis of its dynamic oscillatory activity with transfer entropy</w:t>
      </w:r>
      <w:r>
        <w:rPr>
          <w:rFonts w:cs="Calibri"/>
          <w:szCs w:val="24"/>
        </w:rPr>
        <w:t>. University of Edinburgh.</w:t>
      </w:r>
    </w:p>
    <w:p w14:paraId="2CA36DBF" w14:textId="77777777" w:rsidR="006468B8" w:rsidRDefault="00922C1F" w:rsidP="00E7603E">
      <w:pPr>
        <w:widowControl w:val="0"/>
        <w:spacing w:line="360" w:lineRule="auto"/>
        <w:ind w:left="480" w:hanging="480"/>
        <w:jc w:val="both"/>
        <w:rPr>
          <w:rFonts w:ascii="Calibri" w:hAnsi="Calibri" w:cs="Calibri"/>
          <w:szCs w:val="24"/>
          <w:lang w:val="es-ES"/>
        </w:rPr>
      </w:pPr>
      <w:r>
        <w:rPr>
          <w:rFonts w:cs="Calibri"/>
          <w:szCs w:val="24"/>
        </w:rPr>
        <w:t xml:space="preserve">Catani, M., &amp; </w:t>
      </w:r>
      <w:proofErr w:type="spellStart"/>
      <w:r>
        <w:rPr>
          <w:rFonts w:cs="Calibri"/>
          <w:szCs w:val="24"/>
        </w:rPr>
        <w:t>Ffytche</w:t>
      </w:r>
      <w:proofErr w:type="spellEnd"/>
      <w:r>
        <w:rPr>
          <w:rFonts w:cs="Calibri"/>
          <w:szCs w:val="24"/>
        </w:rPr>
        <w:t xml:space="preserve">, D. H. (2005). The rises and falls of disconnection syndromes. </w:t>
      </w:r>
      <w:r>
        <w:rPr>
          <w:rFonts w:cs="Calibri"/>
          <w:i/>
          <w:iCs/>
          <w:szCs w:val="24"/>
          <w:lang w:val="es-ES"/>
        </w:rPr>
        <w:t>Brain</w:t>
      </w:r>
      <w:r>
        <w:rPr>
          <w:rFonts w:cs="Calibri"/>
          <w:szCs w:val="24"/>
          <w:lang w:val="es-ES"/>
        </w:rPr>
        <w:t xml:space="preserve">, </w:t>
      </w:r>
      <w:r>
        <w:rPr>
          <w:rFonts w:cs="Calibri"/>
          <w:i/>
          <w:iCs/>
          <w:szCs w:val="24"/>
          <w:lang w:val="es-ES"/>
        </w:rPr>
        <w:t>128</w:t>
      </w:r>
      <w:r>
        <w:rPr>
          <w:rFonts w:cs="Calibri"/>
          <w:szCs w:val="24"/>
          <w:lang w:val="es-ES"/>
        </w:rPr>
        <w:t>(10), 2224–2239. https://doi.org/10.1093/brain/awh622</w:t>
      </w:r>
    </w:p>
    <w:p w14:paraId="2CA36DC0" w14:textId="77777777" w:rsidR="006468B8" w:rsidRDefault="00922C1F" w:rsidP="00E7603E">
      <w:pPr>
        <w:widowControl w:val="0"/>
        <w:spacing w:line="360" w:lineRule="auto"/>
        <w:ind w:left="480" w:hanging="480"/>
        <w:jc w:val="both"/>
        <w:rPr>
          <w:rFonts w:ascii="Calibri" w:hAnsi="Calibri" w:cs="Calibri"/>
          <w:szCs w:val="24"/>
        </w:rPr>
      </w:pPr>
      <w:proofErr w:type="spellStart"/>
      <w:r>
        <w:rPr>
          <w:rFonts w:cs="Calibri"/>
          <w:szCs w:val="24"/>
          <w:lang w:val="es-ES"/>
        </w:rPr>
        <w:t>Delbeuck</w:t>
      </w:r>
      <w:proofErr w:type="spellEnd"/>
      <w:r>
        <w:rPr>
          <w:rFonts w:cs="Calibri"/>
          <w:szCs w:val="24"/>
          <w:lang w:val="es-ES"/>
        </w:rPr>
        <w:t xml:space="preserve">, X., Van </w:t>
      </w:r>
      <w:proofErr w:type="spellStart"/>
      <w:r>
        <w:rPr>
          <w:rFonts w:cs="Calibri"/>
          <w:szCs w:val="24"/>
          <w:lang w:val="es-ES"/>
        </w:rPr>
        <w:t>der</w:t>
      </w:r>
      <w:proofErr w:type="spellEnd"/>
      <w:r>
        <w:rPr>
          <w:rFonts w:cs="Calibri"/>
          <w:szCs w:val="24"/>
          <w:lang w:val="es-ES"/>
        </w:rPr>
        <w:t xml:space="preserve"> Linden, M., &amp; </w:t>
      </w:r>
      <w:proofErr w:type="spellStart"/>
      <w:r>
        <w:rPr>
          <w:rFonts w:cs="Calibri"/>
          <w:szCs w:val="24"/>
          <w:lang w:val="es-ES"/>
        </w:rPr>
        <w:t>Collete</w:t>
      </w:r>
      <w:proofErr w:type="spellEnd"/>
      <w:r>
        <w:rPr>
          <w:rFonts w:cs="Calibri"/>
          <w:szCs w:val="24"/>
          <w:lang w:val="es-ES"/>
        </w:rPr>
        <w:t xml:space="preserve">, F. (2003). </w:t>
      </w:r>
      <w:r>
        <w:rPr>
          <w:rFonts w:cs="Calibri"/>
          <w:szCs w:val="24"/>
        </w:rPr>
        <w:t xml:space="preserve">Alzheimer’s Disease as a Disconnection Syndrome? </w:t>
      </w:r>
      <w:r>
        <w:rPr>
          <w:rFonts w:cs="Calibri"/>
          <w:i/>
          <w:iCs/>
          <w:szCs w:val="24"/>
        </w:rPr>
        <w:t>Neuropsychology Review</w:t>
      </w:r>
      <w:r>
        <w:rPr>
          <w:rFonts w:cs="Calibri"/>
          <w:szCs w:val="24"/>
        </w:rPr>
        <w:t xml:space="preserve">, </w:t>
      </w:r>
      <w:r>
        <w:rPr>
          <w:rFonts w:cs="Calibri"/>
          <w:i/>
          <w:iCs/>
          <w:szCs w:val="24"/>
        </w:rPr>
        <w:t>13</w:t>
      </w:r>
      <w:r>
        <w:rPr>
          <w:rFonts w:cs="Calibri"/>
          <w:szCs w:val="24"/>
        </w:rPr>
        <w:t>(2), 79–92.</w:t>
      </w:r>
    </w:p>
    <w:p w14:paraId="2CA36DC1" w14:textId="77777777" w:rsidR="006468B8" w:rsidRDefault="00922C1F" w:rsidP="00E7603E">
      <w:pPr>
        <w:widowControl w:val="0"/>
        <w:spacing w:line="360" w:lineRule="auto"/>
        <w:ind w:left="480" w:hanging="480"/>
        <w:jc w:val="both"/>
        <w:rPr>
          <w:rFonts w:ascii="Calibri" w:hAnsi="Calibri" w:cs="Calibri"/>
          <w:szCs w:val="24"/>
        </w:rPr>
      </w:pPr>
      <w:r>
        <w:rPr>
          <w:rFonts w:cs="Calibri"/>
          <w:szCs w:val="24"/>
        </w:rPr>
        <w:t xml:space="preserve">Ford, J. H., &amp; </w:t>
      </w:r>
      <w:proofErr w:type="spellStart"/>
      <w:r>
        <w:rPr>
          <w:rFonts w:cs="Calibri"/>
          <w:szCs w:val="24"/>
        </w:rPr>
        <w:t>Kensinger</w:t>
      </w:r>
      <w:proofErr w:type="spellEnd"/>
      <w:r>
        <w:rPr>
          <w:rFonts w:cs="Calibri"/>
          <w:szCs w:val="24"/>
        </w:rPr>
        <w:t xml:space="preserve">, E. A. (2014). The relation between structural and functional connectivity depends on age and on task goals. </w:t>
      </w:r>
      <w:r>
        <w:rPr>
          <w:rFonts w:cs="Calibri"/>
          <w:i/>
          <w:iCs/>
          <w:szCs w:val="24"/>
        </w:rPr>
        <w:t>Frontiers in Human Neuroscience</w:t>
      </w:r>
      <w:r>
        <w:rPr>
          <w:rFonts w:cs="Calibri"/>
          <w:szCs w:val="24"/>
        </w:rPr>
        <w:t xml:space="preserve">, </w:t>
      </w:r>
      <w:r>
        <w:rPr>
          <w:rFonts w:cs="Calibri"/>
          <w:i/>
          <w:iCs/>
          <w:szCs w:val="24"/>
        </w:rPr>
        <w:t>8</w:t>
      </w:r>
      <w:r>
        <w:rPr>
          <w:rFonts w:cs="Calibri"/>
          <w:szCs w:val="24"/>
        </w:rPr>
        <w:t>(May), 1–12. https://doi.org/10.3389/fnhum.2014.00307</w:t>
      </w:r>
    </w:p>
    <w:p w14:paraId="2CA36DC2" w14:textId="77777777" w:rsidR="006468B8" w:rsidRDefault="00922C1F" w:rsidP="00E7603E">
      <w:pPr>
        <w:widowControl w:val="0"/>
        <w:spacing w:line="360" w:lineRule="auto"/>
        <w:ind w:left="480" w:hanging="480"/>
        <w:jc w:val="both"/>
        <w:rPr>
          <w:rFonts w:ascii="Calibri" w:hAnsi="Calibri" w:cs="Calibri"/>
          <w:szCs w:val="24"/>
        </w:rPr>
      </w:pPr>
      <w:proofErr w:type="spellStart"/>
      <w:r>
        <w:rPr>
          <w:rFonts w:cs="Calibri"/>
          <w:szCs w:val="24"/>
        </w:rPr>
        <w:t>Friston</w:t>
      </w:r>
      <w:proofErr w:type="spellEnd"/>
      <w:r>
        <w:rPr>
          <w:rFonts w:cs="Calibri"/>
          <w:szCs w:val="24"/>
        </w:rPr>
        <w:t xml:space="preserve">, K., Brown, H. R., </w:t>
      </w:r>
      <w:proofErr w:type="spellStart"/>
      <w:r>
        <w:rPr>
          <w:rFonts w:cs="Calibri"/>
          <w:szCs w:val="24"/>
        </w:rPr>
        <w:t>Siemerkus</w:t>
      </w:r>
      <w:proofErr w:type="spellEnd"/>
      <w:r>
        <w:rPr>
          <w:rFonts w:cs="Calibri"/>
          <w:szCs w:val="24"/>
        </w:rPr>
        <w:t xml:space="preserve">, J., &amp; Stephan, K. E. (2016). The </w:t>
      </w:r>
      <w:proofErr w:type="spellStart"/>
      <w:r>
        <w:rPr>
          <w:rFonts w:cs="Calibri"/>
          <w:szCs w:val="24"/>
        </w:rPr>
        <w:t>dysconnection</w:t>
      </w:r>
      <w:proofErr w:type="spellEnd"/>
      <w:r>
        <w:rPr>
          <w:rFonts w:cs="Calibri"/>
          <w:szCs w:val="24"/>
        </w:rPr>
        <w:t xml:space="preserve"> hypothesis (2016). </w:t>
      </w:r>
      <w:r>
        <w:rPr>
          <w:rFonts w:cs="Calibri"/>
          <w:i/>
          <w:iCs/>
          <w:szCs w:val="24"/>
        </w:rPr>
        <w:t>Schizophrenia Research</w:t>
      </w:r>
      <w:r>
        <w:rPr>
          <w:rFonts w:cs="Calibri"/>
          <w:szCs w:val="24"/>
        </w:rPr>
        <w:t xml:space="preserve">, </w:t>
      </w:r>
      <w:r>
        <w:rPr>
          <w:rFonts w:cs="Calibri"/>
          <w:i/>
          <w:iCs/>
          <w:szCs w:val="24"/>
        </w:rPr>
        <w:t>176</w:t>
      </w:r>
      <w:r>
        <w:rPr>
          <w:rFonts w:cs="Calibri"/>
          <w:szCs w:val="24"/>
        </w:rPr>
        <w:t>(2–3), 83–94. https://doi.org/10.1016/j.schres.2016.07.014</w:t>
      </w:r>
    </w:p>
    <w:p w14:paraId="2CA36DC3" w14:textId="77777777" w:rsidR="006468B8" w:rsidRDefault="00922C1F" w:rsidP="00E7603E">
      <w:pPr>
        <w:widowControl w:val="0"/>
        <w:spacing w:line="360" w:lineRule="auto"/>
        <w:ind w:left="480" w:hanging="480"/>
        <w:jc w:val="both"/>
        <w:rPr>
          <w:rFonts w:ascii="Calibri" w:hAnsi="Calibri" w:cs="Calibri"/>
          <w:szCs w:val="24"/>
        </w:rPr>
      </w:pPr>
      <w:proofErr w:type="spellStart"/>
      <w:r>
        <w:rPr>
          <w:rFonts w:cs="Calibri"/>
          <w:szCs w:val="24"/>
        </w:rPr>
        <w:t>Galán</w:t>
      </w:r>
      <w:proofErr w:type="spellEnd"/>
      <w:r>
        <w:rPr>
          <w:rFonts w:cs="Calibri"/>
          <w:szCs w:val="24"/>
        </w:rPr>
        <w:t xml:space="preserve">, R. F. (2008). On How Network Architecture Determines the Dominant Patterns of Spontaneous Neural Activity. </w:t>
      </w:r>
      <w:proofErr w:type="spellStart"/>
      <w:r>
        <w:rPr>
          <w:rFonts w:cs="Calibri"/>
          <w:i/>
          <w:iCs/>
          <w:szCs w:val="24"/>
        </w:rPr>
        <w:t>PLoS</w:t>
      </w:r>
      <w:proofErr w:type="spellEnd"/>
      <w:r>
        <w:rPr>
          <w:rFonts w:cs="Calibri"/>
          <w:i/>
          <w:iCs/>
          <w:szCs w:val="24"/>
        </w:rPr>
        <w:t xml:space="preserve"> ONE</w:t>
      </w:r>
      <w:r>
        <w:rPr>
          <w:rFonts w:cs="Calibri"/>
          <w:szCs w:val="24"/>
        </w:rPr>
        <w:t xml:space="preserve">, </w:t>
      </w:r>
      <w:r>
        <w:rPr>
          <w:rFonts w:cs="Calibri"/>
          <w:i/>
          <w:iCs/>
          <w:szCs w:val="24"/>
        </w:rPr>
        <w:t>3</w:t>
      </w:r>
      <w:r>
        <w:rPr>
          <w:rFonts w:cs="Calibri"/>
          <w:szCs w:val="24"/>
        </w:rPr>
        <w:t>(5), e2148. https://doi.org/10.1371/journal.pone.0002148</w:t>
      </w:r>
    </w:p>
    <w:p w14:paraId="2CA36DC4" w14:textId="77777777" w:rsidR="006468B8" w:rsidRDefault="00922C1F" w:rsidP="00E7603E">
      <w:pPr>
        <w:widowControl w:val="0"/>
        <w:spacing w:line="360" w:lineRule="auto"/>
        <w:ind w:left="480" w:hanging="480"/>
        <w:jc w:val="both"/>
        <w:rPr>
          <w:rFonts w:ascii="Calibri" w:hAnsi="Calibri" w:cs="Calibri"/>
          <w:szCs w:val="24"/>
        </w:rPr>
      </w:pPr>
      <w:r>
        <w:rPr>
          <w:rFonts w:cs="Calibri"/>
          <w:szCs w:val="24"/>
        </w:rPr>
        <w:t xml:space="preserve">Goodman, M. B., Hall, D. H., Avery, L., &amp; </w:t>
      </w:r>
      <w:proofErr w:type="spellStart"/>
      <w:r>
        <w:rPr>
          <w:rFonts w:cs="Calibri"/>
          <w:szCs w:val="24"/>
        </w:rPr>
        <w:t>Lockery</w:t>
      </w:r>
      <w:proofErr w:type="spellEnd"/>
      <w:r>
        <w:rPr>
          <w:rFonts w:cs="Calibri"/>
          <w:szCs w:val="24"/>
        </w:rPr>
        <w:t xml:space="preserve">, S. (1998). Active currents regulate sensitivity and dynamic range in C. elegans neurons. </w:t>
      </w:r>
      <w:r>
        <w:rPr>
          <w:rFonts w:cs="Calibri"/>
          <w:i/>
          <w:iCs/>
          <w:szCs w:val="24"/>
        </w:rPr>
        <w:t>Neuron</w:t>
      </w:r>
      <w:r>
        <w:rPr>
          <w:rFonts w:cs="Calibri"/>
          <w:szCs w:val="24"/>
        </w:rPr>
        <w:t xml:space="preserve">, </w:t>
      </w:r>
      <w:r>
        <w:rPr>
          <w:rFonts w:cs="Calibri"/>
          <w:i/>
          <w:iCs/>
          <w:szCs w:val="24"/>
        </w:rPr>
        <w:t>20</w:t>
      </w:r>
      <w:r>
        <w:rPr>
          <w:rFonts w:cs="Calibri"/>
          <w:szCs w:val="24"/>
        </w:rPr>
        <w:t xml:space="preserve">, 763–772. Retrieved from </w:t>
      </w:r>
      <w:r>
        <w:rPr>
          <w:rFonts w:cs="Calibri"/>
          <w:szCs w:val="24"/>
        </w:rPr>
        <w:lastRenderedPageBreak/>
        <w:t>http://www.wormbase.org/db/misc/paper?name=WBPaper00003059</w:t>
      </w:r>
    </w:p>
    <w:p w14:paraId="2CA36DC5" w14:textId="77777777" w:rsidR="006468B8" w:rsidRDefault="00922C1F" w:rsidP="00E7603E">
      <w:pPr>
        <w:widowControl w:val="0"/>
        <w:spacing w:line="360" w:lineRule="auto"/>
        <w:ind w:left="480" w:hanging="480"/>
        <w:jc w:val="both"/>
        <w:rPr>
          <w:rFonts w:ascii="Calibri" w:hAnsi="Calibri" w:cs="Calibri"/>
          <w:szCs w:val="24"/>
        </w:rPr>
      </w:pPr>
      <w:proofErr w:type="spellStart"/>
      <w:r>
        <w:rPr>
          <w:rFonts w:cs="Calibri"/>
          <w:szCs w:val="24"/>
        </w:rPr>
        <w:t>Greicius</w:t>
      </w:r>
      <w:proofErr w:type="spellEnd"/>
      <w:r>
        <w:rPr>
          <w:rFonts w:cs="Calibri"/>
          <w:szCs w:val="24"/>
        </w:rPr>
        <w:t xml:space="preserve">, M. D., </w:t>
      </w:r>
      <w:proofErr w:type="spellStart"/>
      <w:r>
        <w:rPr>
          <w:rFonts w:cs="Calibri"/>
          <w:szCs w:val="24"/>
        </w:rPr>
        <w:t>Supekar</w:t>
      </w:r>
      <w:proofErr w:type="spellEnd"/>
      <w:r>
        <w:rPr>
          <w:rFonts w:cs="Calibri"/>
          <w:szCs w:val="24"/>
        </w:rPr>
        <w:t xml:space="preserve">, K., Menon, V., &amp; Dougherty, R. F. (2009). Resting-state functional connectivity reflects structural connectivity in the default mode network. </w:t>
      </w:r>
      <w:r>
        <w:rPr>
          <w:rFonts w:cs="Calibri"/>
          <w:i/>
          <w:iCs/>
          <w:szCs w:val="24"/>
        </w:rPr>
        <w:t>Cerebral Cortex</w:t>
      </w:r>
      <w:r>
        <w:rPr>
          <w:rFonts w:cs="Calibri"/>
          <w:szCs w:val="24"/>
        </w:rPr>
        <w:t xml:space="preserve">, </w:t>
      </w:r>
      <w:r>
        <w:rPr>
          <w:rFonts w:cs="Calibri"/>
          <w:i/>
          <w:iCs/>
          <w:szCs w:val="24"/>
        </w:rPr>
        <w:t>19</w:t>
      </w:r>
      <w:r>
        <w:rPr>
          <w:rFonts w:cs="Calibri"/>
          <w:szCs w:val="24"/>
        </w:rPr>
        <w:t>(1), 72–78. https://doi.org/10.1093/cercor/bhn059</w:t>
      </w:r>
    </w:p>
    <w:p w14:paraId="2CA36DC6" w14:textId="77777777" w:rsidR="006468B8" w:rsidRDefault="00922C1F" w:rsidP="00E7603E">
      <w:pPr>
        <w:widowControl w:val="0"/>
        <w:spacing w:line="360" w:lineRule="auto"/>
        <w:ind w:left="480" w:hanging="480"/>
        <w:jc w:val="both"/>
        <w:rPr>
          <w:rFonts w:ascii="Calibri" w:hAnsi="Calibri" w:cs="Calibri"/>
          <w:szCs w:val="24"/>
        </w:rPr>
      </w:pPr>
      <w:r>
        <w:rPr>
          <w:rFonts w:cs="Calibri"/>
          <w:szCs w:val="24"/>
        </w:rPr>
        <w:t xml:space="preserve">Honey, C. J., </w:t>
      </w:r>
      <w:proofErr w:type="spellStart"/>
      <w:r>
        <w:rPr>
          <w:rFonts w:cs="Calibri"/>
          <w:szCs w:val="24"/>
        </w:rPr>
        <w:t>Sporns</w:t>
      </w:r>
      <w:proofErr w:type="spellEnd"/>
      <w:r>
        <w:rPr>
          <w:rFonts w:cs="Calibri"/>
          <w:szCs w:val="24"/>
        </w:rPr>
        <w:t xml:space="preserve">, O., </w:t>
      </w:r>
      <w:proofErr w:type="spellStart"/>
      <w:r>
        <w:rPr>
          <w:rFonts w:cs="Calibri"/>
          <w:szCs w:val="24"/>
        </w:rPr>
        <w:t>Cammoun</w:t>
      </w:r>
      <w:proofErr w:type="spellEnd"/>
      <w:r>
        <w:rPr>
          <w:rFonts w:cs="Calibri"/>
          <w:szCs w:val="24"/>
        </w:rPr>
        <w:t xml:space="preserve">, L., </w:t>
      </w:r>
      <w:proofErr w:type="spellStart"/>
      <w:r>
        <w:rPr>
          <w:rFonts w:cs="Calibri"/>
          <w:szCs w:val="24"/>
        </w:rPr>
        <w:t>Gigandet</w:t>
      </w:r>
      <w:proofErr w:type="spellEnd"/>
      <w:r>
        <w:rPr>
          <w:rFonts w:cs="Calibri"/>
          <w:szCs w:val="24"/>
        </w:rPr>
        <w:t xml:space="preserve">, X., </w:t>
      </w:r>
      <w:proofErr w:type="spellStart"/>
      <w:r>
        <w:rPr>
          <w:rFonts w:cs="Calibri"/>
          <w:szCs w:val="24"/>
        </w:rPr>
        <w:t>Thiran</w:t>
      </w:r>
      <w:proofErr w:type="spellEnd"/>
      <w:r>
        <w:rPr>
          <w:rFonts w:cs="Calibri"/>
          <w:szCs w:val="24"/>
        </w:rPr>
        <w:t xml:space="preserve">, J. P., </w:t>
      </w:r>
      <w:proofErr w:type="spellStart"/>
      <w:r>
        <w:rPr>
          <w:rFonts w:cs="Calibri"/>
          <w:szCs w:val="24"/>
        </w:rPr>
        <w:t>Meuli</w:t>
      </w:r>
      <w:proofErr w:type="spellEnd"/>
      <w:r>
        <w:rPr>
          <w:rFonts w:cs="Calibri"/>
          <w:szCs w:val="24"/>
        </w:rPr>
        <w:t xml:space="preserve">, R., &amp; </w:t>
      </w:r>
      <w:proofErr w:type="spellStart"/>
      <w:r>
        <w:rPr>
          <w:rFonts w:cs="Calibri"/>
          <w:szCs w:val="24"/>
        </w:rPr>
        <w:t>Hagmann</w:t>
      </w:r>
      <w:proofErr w:type="spellEnd"/>
      <w:r>
        <w:rPr>
          <w:rFonts w:cs="Calibri"/>
          <w:szCs w:val="24"/>
        </w:rPr>
        <w:t xml:space="preserve">, P. (2009). Predicting human resting-state functional connectivity from structural connectivity. </w:t>
      </w:r>
      <w:r>
        <w:rPr>
          <w:rFonts w:cs="Calibri"/>
          <w:i/>
          <w:iCs/>
          <w:szCs w:val="24"/>
        </w:rPr>
        <w:t>Proceedings of the National Academy of Sciences</w:t>
      </w:r>
      <w:r>
        <w:rPr>
          <w:rFonts w:cs="Calibri"/>
          <w:szCs w:val="24"/>
        </w:rPr>
        <w:t xml:space="preserve">, </w:t>
      </w:r>
      <w:r>
        <w:rPr>
          <w:rFonts w:cs="Calibri"/>
          <w:i/>
          <w:iCs/>
          <w:szCs w:val="24"/>
        </w:rPr>
        <w:t>106</w:t>
      </w:r>
      <w:r>
        <w:rPr>
          <w:rFonts w:cs="Calibri"/>
          <w:szCs w:val="24"/>
        </w:rPr>
        <w:t>(6), 2035–2040. https://doi.org/10.1073/pnas.0811168106</w:t>
      </w:r>
    </w:p>
    <w:p w14:paraId="2CA36DC7" w14:textId="77777777" w:rsidR="006468B8" w:rsidRDefault="00922C1F" w:rsidP="00E7603E">
      <w:pPr>
        <w:widowControl w:val="0"/>
        <w:spacing w:line="360" w:lineRule="auto"/>
        <w:ind w:left="480" w:hanging="480"/>
        <w:jc w:val="both"/>
        <w:rPr>
          <w:rFonts w:ascii="Calibri" w:hAnsi="Calibri" w:cs="Calibri"/>
          <w:szCs w:val="24"/>
        </w:rPr>
      </w:pPr>
      <w:r>
        <w:rPr>
          <w:rFonts w:cs="Calibri"/>
          <w:szCs w:val="24"/>
        </w:rPr>
        <w:t xml:space="preserve">Jarrell, T. A., Wang, Y., </w:t>
      </w:r>
      <w:proofErr w:type="spellStart"/>
      <w:r>
        <w:rPr>
          <w:rFonts w:cs="Calibri"/>
          <w:szCs w:val="24"/>
        </w:rPr>
        <w:t>Bloniarz</w:t>
      </w:r>
      <w:proofErr w:type="spellEnd"/>
      <w:r>
        <w:rPr>
          <w:rFonts w:cs="Calibri"/>
          <w:szCs w:val="24"/>
        </w:rPr>
        <w:t xml:space="preserve">, A. E., </w:t>
      </w:r>
      <w:proofErr w:type="spellStart"/>
      <w:r>
        <w:rPr>
          <w:rFonts w:cs="Calibri"/>
          <w:szCs w:val="24"/>
        </w:rPr>
        <w:t>Brittin</w:t>
      </w:r>
      <w:proofErr w:type="spellEnd"/>
      <w:r>
        <w:rPr>
          <w:rFonts w:cs="Calibri"/>
          <w:szCs w:val="24"/>
        </w:rPr>
        <w:t xml:space="preserve">, C. A., Xu, M., Thomson, J. N., … Emmons, S. W. (2012). The Connectome of a Decision-Making Neural Network. </w:t>
      </w:r>
      <w:r>
        <w:rPr>
          <w:rFonts w:cs="Calibri"/>
          <w:i/>
          <w:iCs/>
          <w:szCs w:val="24"/>
        </w:rPr>
        <w:t>Science</w:t>
      </w:r>
      <w:r>
        <w:rPr>
          <w:rFonts w:cs="Calibri"/>
          <w:szCs w:val="24"/>
        </w:rPr>
        <w:t xml:space="preserve">, </w:t>
      </w:r>
      <w:r>
        <w:rPr>
          <w:rFonts w:cs="Calibri"/>
          <w:i/>
          <w:iCs/>
          <w:szCs w:val="24"/>
        </w:rPr>
        <w:t>337</w:t>
      </w:r>
      <w:r>
        <w:rPr>
          <w:rFonts w:cs="Calibri"/>
          <w:szCs w:val="24"/>
        </w:rPr>
        <w:t>(6093), 437–444. https://doi.org/10.1126/science.1221762</w:t>
      </w:r>
    </w:p>
    <w:p w14:paraId="2CA36DC8" w14:textId="77777777" w:rsidR="006468B8" w:rsidRDefault="00922C1F" w:rsidP="00E7603E">
      <w:pPr>
        <w:widowControl w:val="0"/>
        <w:spacing w:line="360" w:lineRule="auto"/>
        <w:ind w:left="480" w:hanging="480"/>
        <w:jc w:val="both"/>
        <w:rPr>
          <w:rFonts w:ascii="Calibri" w:hAnsi="Calibri" w:cs="Calibri"/>
          <w:szCs w:val="24"/>
        </w:rPr>
      </w:pPr>
      <w:r>
        <w:rPr>
          <w:rFonts w:cs="Calibri"/>
          <w:szCs w:val="24"/>
        </w:rPr>
        <w:t xml:space="preserve">Johansen-Berg, H. (2013). Human connectomics - What will the future demand? </w:t>
      </w:r>
      <w:proofErr w:type="spellStart"/>
      <w:r>
        <w:rPr>
          <w:rFonts w:cs="Calibri"/>
          <w:i/>
          <w:iCs/>
          <w:szCs w:val="24"/>
        </w:rPr>
        <w:t>NeuroImage</w:t>
      </w:r>
      <w:proofErr w:type="spellEnd"/>
      <w:r>
        <w:rPr>
          <w:rFonts w:cs="Calibri"/>
          <w:szCs w:val="24"/>
        </w:rPr>
        <w:t xml:space="preserve">, </w:t>
      </w:r>
      <w:r>
        <w:rPr>
          <w:rFonts w:cs="Calibri"/>
          <w:i/>
          <w:iCs/>
          <w:szCs w:val="24"/>
        </w:rPr>
        <w:t>80</w:t>
      </w:r>
      <w:r>
        <w:rPr>
          <w:rFonts w:cs="Calibri"/>
          <w:szCs w:val="24"/>
        </w:rPr>
        <w:t>, 541–544. https://doi.org/10.1016/j.neuroimage.2013.05.082</w:t>
      </w:r>
    </w:p>
    <w:p w14:paraId="2CA36DC9" w14:textId="77777777" w:rsidR="006468B8" w:rsidRDefault="00922C1F" w:rsidP="00E7603E">
      <w:pPr>
        <w:widowControl w:val="0"/>
        <w:spacing w:line="360" w:lineRule="auto"/>
        <w:ind w:left="480" w:hanging="480"/>
        <w:jc w:val="both"/>
        <w:rPr>
          <w:rFonts w:ascii="Calibri" w:hAnsi="Calibri" w:cs="Calibri"/>
          <w:szCs w:val="24"/>
        </w:rPr>
      </w:pPr>
      <w:r>
        <w:rPr>
          <w:rFonts w:cs="Calibri"/>
          <w:szCs w:val="24"/>
        </w:rPr>
        <w:t xml:space="preserve">Kim, S., </w:t>
      </w:r>
      <w:proofErr w:type="spellStart"/>
      <w:r>
        <w:rPr>
          <w:rFonts w:cs="Calibri"/>
          <w:szCs w:val="24"/>
        </w:rPr>
        <w:t>Putrino</w:t>
      </w:r>
      <w:proofErr w:type="spellEnd"/>
      <w:r>
        <w:rPr>
          <w:rFonts w:cs="Calibri"/>
          <w:szCs w:val="24"/>
        </w:rPr>
        <w:t xml:space="preserve">, D., Ghosh, S., &amp; Brown, E. N. (2011). A Granger Causality Measure for Point Process Models of Ensemble Neural Spiking Activity. </w:t>
      </w:r>
      <w:proofErr w:type="spellStart"/>
      <w:r>
        <w:rPr>
          <w:rFonts w:cs="Calibri"/>
          <w:i/>
          <w:iCs/>
          <w:szCs w:val="24"/>
        </w:rPr>
        <w:t>PLoS</w:t>
      </w:r>
      <w:proofErr w:type="spellEnd"/>
      <w:r>
        <w:rPr>
          <w:rFonts w:cs="Calibri"/>
          <w:i/>
          <w:iCs/>
          <w:szCs w:val="24"/>
        </w:rPr>
        <w:t xml:space="preserve"> Computational Biology</w:t>
      </w:r>
      <w:r>
        <w:rPr>
          <w:rFonts w:cs="Calibri"/>
          <w:szCs w:val="24"/>
        </w:rPr>
        <w:t xml:space="preserve">, </w:t>
      </w:r>
      <w:r>
        <w:rPr>
          <w:rFonts w:cs="Calibri"/>
          <w:i/>
          <w:iCs/>
          <w:szCs w:val="24"/>
        </w:rPr>
        <w:t>7</w:t>
      </w:r>
      <w:r>
        <w:rPr>
          <w:rFonts w:cs="Calibri"/>
          <w:szCs w:val="24"/>
        </w:rPr>
        <w:t>(3), e1001110. https://doi.org/10.1371/journal.pcbi.1001110</w:t>
      </w:r>
    </w:p>
    <w:p w14:paraId="2CA36DCA" w14:textId="77777777" w:rsidR="006468B8" w:rsidRDefault="00922C1F" w:rsidP="00E7603E">
      <w:pPr>
        <w:widowControl w:val="0"/>
        <w:spacing w:line="360" w:lineRule="auto"/>
        <w:ind w:left="480" w:hanging="480"/>
        <w:jc w:val="both"/>
        <w:rPr>
          <w:rFonts w:ascii="Calibri" w:hAnsi="Calibri" w:cs="Calibri"/>
          <w:szCs w:val="24"/>
        </w:rPr>
      </w:pPr>
      <w:proofErr w:type="spellStart"/>
      <w:r>
        <w:rPr>
          <w:rFonts w:cs="Calibri"/>
          <w:szCs w:val="24"/>
        </w:rPr>
        <w:t>Loer</w:t>
      </w:r>
      <w:proofErr w:type="spellEnd"/>
      <w:r>
        <w:rPr>
          <w:rFonts w:cs="Calibri"/>
          <w:szCs w:val="24"/>
        </w:rPr>
        <w:t xml:space="preserve">, C., &amp; Rand, J. (2016). The Evidence for Classical Neurotransmitters in Caenorhabditis elegans. In </w:t>
      </w:r>
      <w:proofErr w:type="spellStart"/>
      <w:r>
        <w:rPr>
          <w:rFonts w:cs="Calibri"/>
          <w:i/>
          <w:iCs/>
          <w:szCs w:val="24"/>
        </w:rPr>
        <w:t>WormAtlas</w:t>
      </w:r>
      <w:proofErr w:type="spellEnd"/>
      <w:r>
        <w:rPr>
          <w:rFonts w:cs="Calibri"/>
          <w:szCs w:val="24"/>
        </w:rPr>
        <w:t>. https://doi.org/10.3908/wormatlas.5.200</w:t>
      </w:r>
    </w:p>
    <w:p w14:paraId="2CA36DCB" w14:textId="77777777" w:rsidR="006468B8" w:rsidRDefault="00922C1F" w:rsidP="00E7603E">
      <w:pPr>
        <w:widowControl w:val="0"/>
        <w:spacing w:line="360" w:lineRule="auto"/>
        <w:ind w:left="480" w:hanging="480"/>
        <w:jc w:val="both"/>
        <w:rPr>
          <w:rFonts w:ascii="Calibri" w:hAnsi="Calibri" w:cs="Calibri"/>
          <w:szCs w:val="24"/>
        </w:rPr>
      </w:pPr>
      <w:proofErr w:type="spellStart"/>
      <w:r>
        <w:rPr>
          <w:rFonts w:cs="Calibri"/>
          <w:szCs w:val="24"/>
        </w:rPr>
        <w:t>Mellem</w:t>
      </w:r>
      <w:proofErr w:type="spellEnd"/>
      <w:r>
        <w:rPr>
          <w:rFonts w:cs="Calibri"/>
          <w:szCs w:val="24"/>
        </w:rPr>
        <w:t xml:space="preserve">, J. E., Brockie, P. J., Madsen, D. M., &amp; </w:t>
      </w:r>
      <w:proofErr w:type="spellStart"/>
      <w:r>
        <w:rPr>
          <w:rFonts w:cs="Calibri"/>
          <w:szCs w:val="24"/>
        </w:rPr>
        <w:t>Maricq</w:t>
      </w:r>
      <w:proofErr w:type="spellEnd"/>
      <w:r>
        <w:rPr>
          <w:rFonts w:cs="Calibri"/>
          <w:szCs w:val="24"/>
        </w:rPr>
        <w:t xml:space="preserve">, A. V. (2009). Reply to “First report of action potentials in a C. elegans neuron is premature.” </w:t>
      </w:r>
      <w:r>
        <w:rPr>
          <w:rFonts w:cs="Calibri"/>
          <w:i/>
          <w:iCs/>
          <w:szCs w:val="24"/>
        </w:rPr>
        <w:t>Nature Neuroscience</w:t>
      </w:r>
      <w:r>
        <w:rPr>
          <w:rFonts w:cs="Calibri"/>
          <w:szCs w:val="24"/>
        </w:rPr>
        <w:t xml:space="preserve">, </w:t>
      </w:r>
      <w:r>
        <w:rPr>
          <w:rFonts w:cs="Calibri"/>
          <w:i/>
          <w:iCs/>
          <w:szCs w:val="24"/>
        </w:rPr>
        <w:t>12</w:t>
      </w:r>
      <w:r>
        <w:rPr>
          <w:rFonts w:cs="Calibri"/>
          <w:szCs w:val="24"/>
        </w:rPr>
        <w:t>(4), 366–366. https://doi.org/10.1038/nn0409-366</w:t>
      </w:r>
    </w:p>
    <w:p w14:paraId="2CA36DCC" w14:textId="77777777" w:rsidR="006468B8" w:rsidRDefault="00922C1F" w:rsidP="00E7603E">
      <w:pPr>
        <w:widowControl w:val="0"/>
        <w:spacing w:line="360" w:lineRule="auto"/>
        <w:ind w:left="480" w:hanging="480"/>
        <w:jc w:val="both"/>
        <w:rPr>
          <w:rFonts w:ascii="Calibri" w:hAnsi="Calibri" w:cs="Calibri"/>
          <w:szCs w:val="24"/>
        </w:rPr>
      </w:pPr>
      <w:r>
        <w:rPr>
          <w:rFonts w:cs="Calibri"/>
          <w:szCs w:val="24"/>
        </w:rPr>
        <w:t xml:space="preserve">Nguyen, J. P., Shipley, F. B., Linder, A. N., Plummer, G. S., Liu, M., </w:t>
      </w:r>
      <w:proofErr w:type="spellStart"/>
      <w:r>
        <w:rPr>
          <w:rFonts w:cs="Calibri"/>
          <w:szCs w:val="24"/>
        </w:rPr>
        <w:t>Setru</w:t>
      </w:r>
      <w:proofErr w:type="spellEnd"/>
      <w:r>
        <w:rPr>
          <w:rFonts w:cs="Calibri"/>
          <w:szCs w:val="24"/>
        </w:rPr>
        <w:t xml:space="preserve">, S. U., … Leifer, A. M. (2016). Whole-brain calcium imaging with cellular resolution in freely behaving Caenorhabditis elegans. </w:t>
      </w:r>
      <w:r>
        <w:rPr>
          <w:rFonts w:cs="Calibri"/>
          <w:i/>
          <w:iCs/>
          <w:szCs w:val="24"/>
        </w:rPr>
        <w:t>Proceedings of the National Academy of Sciences</w:t>
      </w:r>
      <w:r>
        <w:rPr>
          <w:rFonts w:cs="Calibri"/>
          <w:szCs w:val="24"/>
        </w:rPr>
        <w:t xml:space="preserve">, </w:t>
      </w:r>
      <w:r>
        <w:rPr>
          <w:rFonts w:cs="Calibri"/>
          <w:i/>
          <w:iCs/>
          <w:szCs w:val="24"/>
        </w:rPr>
        <w:t>113</w:t>
      </w:r>
      <w:r>
        <w:rPr>
          <w:rFonts w:cs="Calibri"/>
          <w:szCs w:val="24"/>
        </w:rPr>
        <w:t>(8), E1074–E1081. https://doi.org/10.1073/pnas.1507110112</w:t>
      </w:r>
    </w:p>
    <w:p w14:paraId="2CA36DCD" w14:textId="77777777" w:rsidR="006468B8" w:rsidRDefault="00922C1F" w:rsidP="00E7603E">
      <w:pPr>
        <w:widowControl w:val="0"/>
        <w:spacing w:line="360" w:lineRule="auto"/>
        <w:ind w:left="480" w:hanging="480"/>
        <w:jc w:val="both"/>
        <w:rPr>
          <w:rFonts w:ascii="Calibri" w:hAnsi="Calibri" w:cs="Calibri"/>
          <w:szCs w:val="24"/>
          <w:lang w:val="es-ES"/>
        </w:rPr>
      </w:pPr>
      <w:r>
        <w:rPr>
          <w:rFonts w:cs="Calibri"/>
          <w:szCs w:val="24"/>
        </w:rPr>
        <w:t xml:space="preserve">Park, H. J., &amp; </w:t>
      </w:r>
      <w:proofErr w:type="spellStart"/>
      <w:r>
        <w:rPr>
          <w:rFonts w:cs="Calibri"/>
          <w:szCs w:val="24"/>
        </w:rPr>
        <w:t>Friston</w:t>
      </w:r>
      <w:proofErr w:type="spellEnd"/>
      <w:r>
        <w:rPr>
          <w:rFonts w:cs="Calibri"/>
          <w:szCs w:val="24"/>
        </w:rPr>
        <w:t xml:space="preserve">, K. (2013). Structural and functional brain networks: From connections to cognition. </w:t>
      </w:r>
      <w:r>
        <w:rPr>
          <w:rFonts w:cs="Calibri"/>
          <w:i/>
          <w:iCs/>
          <w:szCs w:val="24"/>
          <w:lang w:val="es-ES"/>
        </w:rPr>
        <w:t>Science</w:t>
      </w:r>
      <w:r>
        <w:rPr>
          <w:rFonts w:cs="Calibri"/>
          <w:szCs w:val="24"/>
          <w:lang w:val="es-ES"/>
        </w:rPr>
        <w:t xml:space="preserve">, </w:t>
      </w:r>
      <w:r>
        <w:rPr>
          <w:rFonts w:cs="Calibri"/>
          <w:i/>
          <w:iCs/>
          <w:szCs w:val="24"/>
          <w:lang w:val="es-ES"/>
        </w:rPr>
        <w:t>342</w:t>
      </w:r>
      <w:r>
        <w:rPr>
          <w:rFonts w:cs="Calibri"/>
          <w:szCs w:val="24"/>
          <w:lang w:val="es-ES"/>
        </w:rPr>
        <w:t>(6158). https://doi.org/10.1126/science.1238411</w:t>
      </w:r>
    </w:p>
    <w:p w14:paraId="2CA36DCE" w14:textId="77777777" w:rsidR="006468B8" w:rsidRDefault="00922C1F" w:rsidP="00E7603E">
      <w:pPr>
        <w:widowControl w:val="0"/>
        <w:spacing w:line="360" w:lineRule="auto"/>
        <w:ind w:left="480" w:hanging="480"/>
        <w:jc w:val="both"/>
        <w:rPr>
          <w:rFonts w:ascii="Calibri" w:hAnsi="Calibri" w:cs="Calibri"/>
          <w:szCs w:val="24"/>
        </w:rPr>
      </w:pPr>
      <w:r>
        <w:rPr>
          <w:rFonts w:cs="Calibri"/>
          <w:szCs w:val="24"/>
          <w:lang w:val="es-ES"/>
        </w:rPr>
        <w:t xml:space="preserve">Pereira, L., </w:t>
      </w:r>
      <w:proofErr w:type="spellStart"/>
      <w:r>
        <w:rPr>
          <w:rFonts w:cs="Calibri"/>
          <w:szCs w:val="24"/>
          <w:lang w:val="es-ES"/>
        </w:rPr>
        <w:t>Kratsios</w:t>
      </w:r>
      <w:proofErr w:type="spellEnd"/>
      <w:r>
        <w:rPr>
          <w:rFonts w:cs="Calibri"/>
          <w:szCs w:val="24"/>
          <w:lang w:val="es-ES"/>
        </w:rPr>
        <w:t>, P., Serrano-</w:t>
      </w:r>
      <w:proofErr w:type="spellStart"/>
      <w:r>
        <w:rPr>
          <w:rFonts w:cs="Calibri"/>
          <w:szCs w:val="24"/>
          <w:lang w:val="es-ES"/>
        </w:rPr>
        <w:t>saiz</w:t>
      </w:r>
      <w:proofErr w:type="spellEnd"/>
      <w:r>
        <w:rPr>
          <w:rFonts w:cs="Calibri"/>
          <w:szCs w:val="24"/>
          <w:lang w:val="es-ES"/>
        </w:rPr>
        <w:t xml:space="preserve">, E., </w:t>
      </w:r>
      <w:proofErr w:type="spellStart"/>
      <w:r>
        <w:rPr>
          <w:rFonts w:cs="Calibri"/>
          <w:szCs w:val="24"/>
          <w:lang w:val="es-ES"/>
        </w:rPr>
        <w:t>Sheftel</w:t>
      </w:r>
      <w:proofErr w:type="spellEnd"/>
      <w:r>
        <w:rPr>
          <w:rFonts w:cs="Calibri"/>
          <w:szCs w:val="24"/>
          <w:lang w:val="es-ES"/>
        </w:rPr>
        <w:t xml:space="preserve">, H., </w:t>
      </w:r>
      <w:proofErr w:type="gramStart"/>
      <w:r>
        <w:rPr>
          <w:rFonts w:cs="Calibri"/>
          <w:szCs w:val="24"/>
          <w:lang w:val="es-ES"/>
        </w:rPr>
        <w:t>Mayo</w:t>
      </w:r>
      <w:proofErr w:type="gramEnd"/>
      <w:r>
        <w:rPr>
          <w:rFonts w:cs="Calibri"/>
          <w:szCs w:val="24"/>
          <w:lang w:val="es-ES"/>
        </w:rPr>
        <w:t xml:space="preserve">, A. E., Hall, D. H., … </w:t>
      </w:r>
      <w:r>
        <w:rPr>
          <w:rFonts w:cs="Calibri"/>
          <w:szCs w:val="24"/>
        </w:rPr>
        <w:t xml:space="preserve">Hobert, O. (2015). A cellular and regulatory map of the cholinergic nervous system of </w:t>
      </w:r>
      <w:proofErr w:type="gramStart"/>
      <w:r>
        <w:rPr>
          <w:rFonts w:cs="Calibri"/>
          <w:szCs w:val="24"/>
        </w:rPr>
        <w:t>C .</w:t>
      </w:r>
      <w:proofErr w:type="gramEnd"/>
      <w:r>
        <w:rPr>
          <w:rFonts w:cs="Calibri"/>
          <w:szCs w:val="24"/>
        </w:rPr>
        <w:t xml:space="preserve"> elegans. </w:t>
      </w:r>
      <w:r>
        <w:rPr>
          <w:rFonts w:cs="Calibri"/>
          <w:i/>
          <w:iCs/>
          <w:szCs w:val="24"/>
        </w:rPr>
        <w:t>ELIFE</w:t>
      </w:r>
      <w:r>
        <w:rPr>
          <w:rFonts w:cs="Calibri"/>
          <w:szCs w:val="24"/>
        </w:rPr>
        <w:t xml:space="preserve">, 1–46. </w:t>
      </w:r>
      <w:r>
        <w:rPr>
          <w:rFonts w:cs="Calibri"/>
          <w:szCs w:val="24"/>
        </w:rPr>
        <w:lastRenderedPageBreak/>
        <w:t>https://doi.org/10.7554/eLife.12432.001</w:t>
      </w:r>
    </w:p>
    <w:p w14:paraId="2CA36DCF" w14:textId="77777777" w:rsidR="006468B8" w:rsidRDefault="00922C1F" w:rsidP="00E7603E">
      <w:pPr>
        <w:widowControl w:val="0"/>
        <w:spacing w:line="360" w:lineRule="auto"/>
        <w:ind w:left="480" w:hanging="480"/>
        <w:jc w:val="both"/>
        <w:rPr>
          <w:rFonts w:ascii="Calibri" w:hAnsi="Calibri" w:cs="Calibri"/>
          <w:szCs w:val="24"/>
        </w:rPr>
      </w:pPr>
      <w:r>
        <w:rPr>
          <w:rFonts w:cs="Calibri"/>
          <w:szCs w:val="24"/>
        </w:rPr>
        <w:t xml:space="preserve">Perrone, D., Sullivan, C. J., Pratt, T. C., &amp; </w:t>
      </w:r>
      <w:proofErr w:type="spellStart"/>
      <w:r>
        <w:rPr>
          <w:rFonts w:cs="Calibri"/>
          <w:szCs w:val="24"/>
        </w:rPr>
        <w:t>Margaryan</w:t>
      </w:r>
      <w:proofErr w:type="spellEnd"/>
      <w:r>
        <w:rPr>
          <w:rFonts w:cs="Calibri"/>
          <w:szCs w:val="24"/>
        </w:rPr>
        <w:t xml:space="preserve">, S. (2004). Parental Efficacy, Self-Control, and Delinquency: A Test of a General Theory of Crime on a Nationally Representative Sample of Youth. </w:t>
      </w:r>
      <w:r>
        <w:rPr>
          <w:rFonts w:cs="Calibri"/>
          <w:i/>
          <w:iCs/>
          <w:szCs w:val="24"/>
        </w:rPr>
        <w:t>International Journal of Offender Therapy and Comparative Criminology</w:t>
      </w:r>
      <w:r>
        <w:rPr>
          <w:rFonts w:cs="Calibri"/>
          <w:szCs w:val="24"/>
        </w:rPr>
        <w:t xml:space="preserve">, </w:t>
      </w:r>
      <w:r>
        <w:rPr>
          <w:rFonts w:cs="Calibri"/>
          <w:i/>
          <w:iCs/>
          <w:szCs w:val="24"/>
        </w:rPr>
        <w:t>48</w:t>
      </w:r>
      <w:r>
        <w:rPr>
          <w:rFonts w:cs="Calibri"/>
          <w:szCs w:val="24"/>
        </w:rPr>
        <w:t>(3), 298–312. https://doi.org/http://dx.doi.org/10.1177/0306624X03262513</w:t>
      </w:r>
    </w:p>
    <w:p w14:paraId="2CA36DD0" w14:textId="77777777" w:rsidR="006468B8" w:rsidRDefault="00922C1F" w:rsidP="00E7603E">
      <w:pPr>
        <w:widowControl w:val="0"/>
        <w:spacing w:line="360" w:lineRule="auto"/>
        <w:ind w:left="480" w:hanging="480"/>
        <w:jc w:val="both"/>
        <w:rPr>
          <w:rFonts w:ascii="Calibri" w:hAnsi="Calibri" w:cs="Calibri"/>
          <w:szCs w:val="24"/>
        </w:rPr>
      </w:pPr>
      <w:r>
        <w:rPr>
          <w:rFonts w:cs="Calibri"/>
          <w:szCs w:val="24"/>
        </w:rPr>
        <w:t>Sanz-</w:t>
      </w:r>
      <w:proofErr w:type="spellStart"/>
      <w:r>
        <w:rPr>
          <w:rFonts w:cs="Calibri"/>
          <w:szCs w:val="24"/>
        </w:rPr>
        <w:t>Arigita</w:t>
      </w:r>
      <w:proofErr w:type="spellEnd"/>
      <w:r>
        <w:rPr>
          <w:rFonts w:cs="Calibri"/>
          <w:szCs w:val="24"/>
        </w:rPr>
        <w:t xml:space="preserve">, E. J., </w:t>
      </w:r>
      <w:proofErr w:type="spellStart"/>
      <w:r>
        <w:rPr>
          <w:rFonts w:cs="Calibri"/>
          <w:szCs w:val="24"/>
        </w:rPr>
        <w:t>Schoonheim</w:t>
      </w:r>
      <w:proofErr w:type="spellEnd"/>
      <w:r>
        <w:rPr>
          <w:rFonts w:cs="Calibri"/>
          <w:szCs w:val="24"/>
        </w:rPr>
        <w:t xml:space="preserve">, M. M., </w:t>
      </w:r>
      <w:proofErr w:type="spellStart"/>
      <w:r>
        <w:rPr>
          <w:rFonts w:cs="Calibri"/>
          <w:szCs w:val="24"/>
        </w:rPr>
        <w:t>Damoiseaux</w:t>
      </w:r>
      <w:proofErr w:type="spellEnd"/>
      <w:r>
        <w:rPr>
          <w:rFonts w:cs="Calibri"/>
          <w:szCs w:val="24"/>
        </w:rPr>
        <w:t xml:space="preserve">, J. S., </w:t>
      </w:r>
      <w:proofErr w:type="spellStart"/>
      <w:r>
        <w:rPr>
          <w:rFonts w:cs="Calibri"/>
          <w:szCs w:val="24"/>
        </w:rPr>
        <w:t>Rombouts</w:t>
      </w:r>
      <w:proofErr w:type="spellEnd"/>
      <w:r>
        <w:rPr>
          <w:rFonts w:cs="Calibri"/>
          <w:szCs w:val="24"/>
        </w:rPr>
        <w:t xml:space="preserve">, S. A. R. B., Maris, E., </w:t>
      </w:r>
      <w:proofErr w:type="spellStart"/>
      <w:r>
        <w:rPr>
          <w:rFonts w:cs="Calibri"/>
          <w:szCs w:val="24"/>
        </w:rPr>
        <w:t>Barkhof</w:t>
      </w:r>
      <w:proofErr w:type="spellEnd"/>
      <w:r>
        <w:rPr>
          <w:rFonts w:cs="Calibri"/>
          <w:szCs w:val="24"/>
        </w:rPr>
        <w:t xml:space="preserve">, F., … Stam, C. J. (2010). Loss of “Small-World” Networks in Alzheimer’s Disease: Graph Analysis of fMRI Resting-State Functional Connectivity. </w:t>
      </w:r>
      <w:proofErr w:type="spellStart"/>
      <w:r>
        <w:rPr>
          <w:rFonts w:cs="Calibri"/>
          <w:i/>
          <w:iCs/>
          <w:szCs w:val="24"/>
        </w:rPr>
        <w:t>PLoS</w:t>
      </w:r>
      <w:proofErr w:type="spellEnd"/>
      <w:r>
        <w:rPr>
          <w:rFonts w:cs="Calibri"/>
          <w:i/>
          <w:iCs/>
          <w:szCs w:val="24"/>
        </w:rPr>
        <w:t xml:space="preserve"> ONE</w:t>
      </w:r>
      <w:r>
        <w:rPr>
          <w:rFonts w:cs="Calibri"/>
          <w:szCs w:val="24"/>
        </w:rPr>
        <w:t xml:space="preserve">, </w:t>
      </w:r>
      <w:r>
        <w:rPr>
          <w:rFonts w:cs="Calibri"/>
          <w:i/>
          <w:iCs/>
          <w:szCs w:val="24"/>
        </w:rPr>
        <w:t>5</w:t>
      </w:r>
      <w:r>
        <w:rPr>
          <w:rFonts w:cs="Calibri"/>
          <w:szCs w:val="24"/>
        </w:rPr>
        <w:t>(11). https://doi.org/10.1371/journal.pone.0013788</w:t>
      </w:r>
    </w:p>
    <w:p w14:paraId="2CA36DD1" w14:textId="77777777" w:rsidR="006468B8" w:rsidRDefault="00922C1F" w:rsidP="00E7603E">
      <w:pPr>
        <w:widowControl w:val="0"/>
        <w:spacing w:line="360" w:lineRule="auto"/>
        <w:ind w:left="480" w:hanging="480"/>
        <w:jc w:val="both"/>
        <w:rPr>
          <w:rFonts w:ascii="Calibri" w:hAnsi="Calibri" w:cs="Calibri"/>
          <w:szCs w:val="24"/>
        </w:rPr>
      </w:pPr>
      <w:r>
        <w:rPr>
          <w:rFonts w:cs="Calibri"/>
          <w:szCs w:val="24"/>
        </w:rPr>
        <w:t xml:space="preserve">Schafer, W. (2006). Neurophysiological methods in C. elegans: an introduction. </w:t>
      </w:r>
      <w:proofErr w:type="spellStart"/>
      <w:r>
        <w:rPr>
          <w:rFonts w:cs="Calibri"/>
          <w:i/>
          <w:iCs/>
          <w:szCs w:val="24"/>
        </w:rPr>
        <w:t>WormBook</w:t>
      </w:r>
      <w:proofErr w:type="spellEnd"/>
      <w:r>
        <w:rPr>
          <w:rFonts w:cs="Calibri"/>
          <w:szCs w:val="24"/>
        </w:rPr>
        <w:t>. https://doi.org/10.1895/wormbook.1.111.1</w:t>
      </w:r>
    </w:p>
    <w:p w14:paraId="2CA36DD2" w14:textId="77777777" w:rsidR="006468B8" w:rsidRDefault="00922C1F" w:rsidP="00E7603E">
      <w:pPr>
        <w:widowControl w:val="0"/>
        <w:spacing w:line="360" w:lineRule="auto"/>
        <w:ind w:left="480" w:hanging="480"/>
        <w:jc w:val="both"/>
        <w:rPr>
          <w:rFonts w:ascii="Calibri" w:hAnsi="Calibri" w:cs="Calibri"/>
          <w:szCs w:val="24"/>
        </w:rPr>
      </w:pPr>
      <w:r>
        <w:rPr>
          <w:rFonts w:cs="Calibri"/>
          <w:szCs w:val="24"/>
        </w:rPr>
        <w:t xml:space="preserve">Seung, H. S. (2011). Towards functional connectomics. </w:t>
      </w:r>
      <w:r>
        <w:rPr>
          <w:rFonts w:cs="Calibri"/>
          <w:i/>
          <w:iCs/>
          <w:szCs w:val="24"/>
        </w:rPr>
        <w:t>Nature</w:t>
      </w:r>
      <w:r>
        <w:rPr>
          <w:rFonts w:cs="Calibri"/>
          <w:szCs w:val="24"/>
        </w:rPr>
        <w:t xml:space="preserve">, </w:t>
      </w:r>
      <w:r>
        <w:rPr>
          <w:rFonts w:cs="Calibri"/>
          <w:i/>
          <w:iCs/>
          <w:szCs w:val="24"/>
        </w:rPr>
        <w:t>471</w:t>
      </w:r>
      <w:r>
        <w:rPr>
          <w:rFonts w:cs="Calibri"/>
          <w:szCs w:val="24"/>
        </w:rPr>
        <w:t>(7337), 171–172. https://doi.org/10.1038/471170a</w:t>
      </w:r>
    </w:p>
    <w:p w14:paraId="2CA36DD3" w14:textId="77777777" w:rsidR="006468B8" w:rsidRDefault="00922C1F" w:rsidP="00E7603E">
      <w:pPr>
        <w:widowControl w:val="0"/>
        <w:spacing w:line="360" w:lineRule="auto"/>
        <w:ind w:left="480" w:hanging="480"/>
        <w:jc w:val="both"/>
        <w:rPr>
          <w:rFonts w:ascii="Calibri" w:hAnsi="Calibri" w:cs="Calibri"/>
          <w:szCs w:val="24"/>
        </w:rPr>
      </w:pPr>
      <w:proofErr w:type="spellStart"/>
      <w:r>
        <w:rPr>
          <w:rFonts w:cs="Calibri"/>
          <w:szCs w:val="24"/>
        </w:rPr>
        <w:t>Shindou</w:t>
      </w:r>
      <w:proofErr w:type="spellEnd"/>
      <w:r>
        <w:rPr>
          <w:rFonts w:cs="Calibri"/>
          <w:szCs w:val="24"/>
        </w:rPr>
        <w:t>, T., Ochi-</w:t>
      </w:r>
      <w:proofErr w:type="spellStart"/>
      <w:r>
        <w:rPr>
          <w:rFonts w:cs="Calibri"/>
          <w:szCs w:val="24"/>
        </w:rPr>
        <w:t>Shindou</w:t>
      </w:r>
      <w:proofErr w:type="spellEnd"/>
      <w:r>
        <w:rPr>
          <w:rFonts w:cs="Calibri"/>
          <w:szCs w:val="24"/>
        </w:rPr>
        <w:t xml:space="preserve">, M., Murayama, T., </w:t>
      </w:r>
      <w:proofErr w:type="spellStart"/>
      <w:r>
        <w:rPr>
          <w:rFonts w:cs="Calibri"/>
          <w:szCs w:val="24"/>
        </w:rPr>
        <w:t>Saita</w:t>
      </w:r>
      <w:proofErr w:type="spellEnd"/>
      <w:r>
        <w:rPr>
          <w:rFonts w:cs="Calibri"/>
          <w:szCs w:val="24"/>
        </w:rPr>
        <w:t xml:space="preserve">, E., </w:t>
      </w:r>
      <w:proofErr w:type="spellStart"/>
      <w:r>
        <w:rPr>
          <w:rFonts w:cs="Calibri"/>
          <w:szCs w:val="24"/>
        </w:rPr>
        <w:t>Momohara</w:t>
      </w:r>
      <w:proofErr w:type="spellEnd"/>
      <w:r>
        <w:rPr>
          <w:rFonts w:cs="Calibri"/>
          <w:szCs w:val="24"/>
        </w:rPr>
        <w:t xml:space="preserve">, Y., </w:t>
      </w:r>
      <w:proofErr w:type="spellStart"/>
      <w:r>
        <w:rPr>
          <w:rFonts w:cs="Calibri"/>
          <w:szCs w:val="24"/>
        </w:rPr>
        <w:t>Wickens</w:t>
      </w:r>
      <w:proofErr w:type="spellEnd"/>
      <w:r>
        <w:rPr>
          <w:rFonts w:cs="Calibri"/>
          <w:szCs w:val="24"/>
        </w:rPr>
        <w:t xml:space="preserve">, J. R., &amp; Maruyama, I. N. (2019). Active propagation of dendritic electrical signals in C. elegans. </w:t>
      </w:r>
      <w:r>
        <w:rPr>
          <w:rFonts w:cs="Calibri"/>
          <w:i/>
          <w:iCs/>
          <w:szCs w:val="24"/>
        </w:rPr>
        <w:t>Scientific Reports</w:t>
      </w:r>
      <w:r>
        <w:rPr>
          <w:rFonts w:cs="Calibri"/>
          <w:szCs w:val="24"/>
        </w:rPr>
        <w:t xml:space="preserve">, </w:t>
      </w:r>
      <w:r>
        <w:rPr>
          <w:rFonts w:cs="Calibri"/>
          <w:i/>
          <w:iCs/>
          <w:szCs w:val="24"/>
        </w:rPr>
        <w:t>9</w:t>
      </w:r>
      <w:r>
        <w:rPr>
          <w:rFonts w:cs="Calibri"/>
          <w:szCs w:val="24"/>
        </w:rPr>
        <w:t>(1), 3430. https://doi.org/10.1038/s41598-019-40158-9</w:t>
      </w:r>
    </w:p>
    <w:p w14:paraId="2CA36DD4" w14:textId="77777777" w:rsidR="006468B8" w:rsidRDefault="00922C1F" w:rsidP="00E7603E">
      <w:pPr>
        <w:widowControl w:val="0"/>
        <w:spacing w:line="360" w:lineRule="auto"/>
        <w:ind w:left="480" w:hanging="480"/>
        <w:jc w:val="both"/>
        <w:rPr>
          <w:rFonts w:ascii="Calibri" w:hAnsi="Calibri" w:cs="Calibri"/>
          <w:szCs w:val="24"/>
        </w:rPr>
      </w:pPr>
      <w:proofErr w:type="spellStart"/>
      <w:r>
        <w:rPr>
          <w:rFonts w:cs="Calibri"/>
          <w:szCs w:val="24"/>
          <w:lang w:val="es-ES"/>
        </w:rPr>
        <w:t>Siegelbaum</w:t>
      </w:r>
      <w:proofErr w:type="spellEnd"/>
      <w:r>
        <w:rPr>
          <w:rFonts w:cs="Calibri"/>
          <w:szCs w:val="24"/>
          <w:lang w:val="es-ES"/>
        </w:rPr>
        <w:t xml:space="preserve">, S. A., &amp; Kandel, E. R. (2013). </w:t>
      </w:r>
      <w:r>
        <w:rPr>
          <w:rFonts w:cs="Calibri"/>
          <w:szCs w:val="24"/>
        </w:rPr>
        <w:t xml:space="preserve">Overview of synaptic transmission. In </w:t>
      </w:r>
      <w:r>
        <w:rPr>
          <w:rFonts w:cs="Calibri"/>
          <w:i/>
          <w:iCs/>
          <w:szCs w:val="24"/>
        </w:rPr>
        <w:t>Principles of Neural Science</w:t>
      </w:r>
      <w:r>
        <w:rPr>
          <w:rFonts w:cs="Calibri"/>
          <w:szCs w:val="24"/>
        </w:rPr>
        <w:t xml:space="preserve"> (Fifth, pp. 177–188). New York: McGraw-Hill.</w:t>
      </w:r>
    </w:p>
    <w:p w14:paraId="2CA36DD5" w14:textId="77777777" w:rsidR="006468B8" w:rsidRDefault="00922C1F" w:rsidP="00E7603E">
      <w:pPr>
        <w:widowControl w:val="0"/>
        <w:spacing w:line="360" w:lineRule="auto"/>
        <w:ind w:left="480" w:hanging="480"/>
        <w:jc w:val="both"/>
        <w:rPr>
          <w:rFonts w:ascii="Calibri" w:hAnsi="Calibri" w:cs="Calibri"/>
          <w:szCs w:val="24"/>
        </w:rPr>
      </w:pPr>
      <w:proofErr w:type="spellStart"/>
      <w:r>
        <w:rPr>
          <w:rFonts w:cs="Calibri"/>
          <w:szCs w:val="24"/>
        </w:rPr>
        <w:t>Sporns</w:t>
      </w:r>
      <w:proofErr w:type="spellEnd"/>
      <w:r>
        <w:rPr>
          <w:rFonts w:cs="Calibri"/>
          <w:szCs w:val="24"/>
        </w:rPr>
        <w:t xml:space="preserve">, O. (2011a). </w:t>
      </w:r>
      <w:r>
        <w:rPr>
          <w:rFonts w:cs="Calibri"/>
          <w:i/>
          <w:iCs/>
          <w:szCs w:val="24"/>
        </w:rPr>
        <w:t>Networks of the brain</w:t>
      </w:r>
      <w:r>
        <w:rPr>
          <w:rFonts w:cs="Calibri"/>
          <w:szCs w:val="24"/>
        </w:rPr>
        <w:t>. Cambridge: MIT Press.</w:t>
      </w:r>
    </w:p>
    <w:p w14:paraId="2CA36DD6" w14:textId="77777777" w:rsidR="006468B8" w:rsidRDefault="00922C1F" w:rsidP="00E7603E">
      <w:pPr>
        <w:widowControl w:val="0"/>
        <w:spacing w:line="360" w:lineRule="auto"/>
        <w:ind w:left="480" w:hanging="480"/>
        <w:jc w:val="both"/>
        <w:rPr>
          <w:rFonts w:ascii="Calibri" w:hAnsi="Calibri" w:cs="Calibri"/>
          <w:szCs w:val="24"/>
        </w:rPr>
      </w:pPr>
      <w:proofErr w:type="spellStart"/>
      <w:r>
        <w:rPr>
          <w:rFonts w:cs="Calibri"/>
          <w:szCs w:val="24"/>
        </w:rPr>
        <w:t>Sporns</w:t>
      </w:r>
      <w:proofErr w:type="spellEnd"/>
      <w:r>
        <w:rPr>
          <w:rFonts w:cs="Calibri"/>
          <w:szCs w:val="24"/>
        </w:rPr>
        <w:t xml:space="preserve">, O. (2011b). The human connectome: A complex network. </w:t>
      </w:r>
      <w:r>
        <w:rPr>
          <w:rFonts w:cs="Calibri"/>
          <w:i/>
          <w:iCs/>
          <w:szCs w:val="24"/>
        </w:rPr>
        <w:t>Annals of the New York Academy of Sciences</w:t>
      </w:r>
      <w:r>
        <w:rPr>
          <w:rFonts w:cs="Calibri"/>
          <w:szCs w:val="24"/>
        </w:rPr>
        <w:t xml:space="preserve">, </w:t>
      </w:r>
      <w:r>
        <w:rPr>
          <w:rFonts w:cs="Calibri"/>
          <w:i/>
          <w:iCs/>
          <w:szCs w:val="24"/>
        </w:rPr>
        <w:t>1224</w:t>
      </w:r>
      <w:r>
        <w:rPr>
          <w:rFonts w:cs="Calibri"/>
          <w:szCs w:val="24"/>
        </w:rPr>
        <w:t>(1), 109–125. https://doi.org/10.1111/j.1749-6632.2010.05888.x</w:t>
      </w:r>
    </w:p>
    <w:p w14:paraId="2CA36DD7" w14:textId="77777777" w:rsidR="006468B8" w:rsidRDefault="00922C1F" w:rsidP="00E7603E">
      <w:pPr>
        <w:widowControl w:val="0"/>
        <w:spacing w:line="360" w:lineRule="auto"/>
        <w:ind w:left="480" w:hanging="480"/>
        <w:jc w:val="both"/>
        <w:rPr>
          <w:rFonts w:ascii="Calibri" w:hAnsi="Calibri" w:cs="Calibri"/>
          <w:szCs w:val="24"/>
        </w:rPr>
      </w:pPr>
      <w:proofErr w:type="spellStart"/>
      <w:r>
        <w:rPr>
          <w:rFonts w:cs="Calibri"/>
          <w:szCs w:val="24"/>
        </w:rPr>
        <w:t>Sporns</w:t>
      </w:r>
      <w:proofErr w:type="spellEnd"/>
      <w:r>
        <w:rPr>
          <w:rFonts w:cs="Calibri"/>
          <w:szCs w:val="24"/>
        </w:rPr>
        <w:t xml:space="preserve">, O. (2013). The human connectome: Origins and challenges. </w:t>
      </w:r>
      <w:proofErr w:type="spellStart"/>
      <w:r>
        <w:rPr>
          <w:rFonts w:cs="Calibri"/>
          <w:i/>
          <w:iCs/>
          <w:szCs w:val="24"/>
        </w:rPr>
        <w:t>NeuroImage</w:t>
      </w:r>
      <w:proofErr w:type="spellEnd"/>
      <w:r>
        <w:rPr>
          <w:rFonts w:cs="Calibri"/>
          <w:szCs w:val="24"/>
        </w:rPr>
        <w:t xml:space="preserve">, </w:t>
      </w:r>
      <w:r>
        <w:rPr>
          <w:rFonts w:cs="Calibri"/>
          <w:i/>
          <w:iCs/>
          <w:szCs w:val="24"/>
        </w:rPr>
        <w:t>80</w:t>
      </w:r>
      <w:r>
        <w:rPr>
          <w:rFonts w:cs="Calibri"/>
          <w:szCs w:val="24"/>
        </w:rPr>
        <w:t>, 53–61. https://doi.org/10.1016/j.neuroimage.2013.03.023</w:t>
      </w:r>
    </w:p>
    <w:p w14:paraId="2CA36DD8" w14:textId="77777777" w:rsidR="006468B8" w:rsidRDefault="00922C1F" w:rsidP="00E7603E">
      <w:pPr>
        <w:widowControl w:val="0"/>
        <w:spacing w:line="360" w:lineRule="auto"/>
        <w:ind w:left="480" w:hanging="480"/>
        <w:jc w:val="both"/>
        <w:rPr>
          <w:rFonts w:ascii="Calibri" w:hAnsi="Calibri" w:cs="Calibri"/>
          <w:szCs w:val="24"/>
        </w:rPr>
      </w:pPr>
      <w:r>
        <w:rPr>
          <w:rFonts w:cs="Calibri"/>
          <w:szCs w:val="24"/>
        </w:rPr>
        <w:t xml:space="preserve">Uddin, L. Q. (2013). Complex relationships between structural and functional brain connectivity. </w:t>
      </w:r>
      <w:r>
        <w:rPr>
          <w:rFonts w:cs="Calibri"/>
          <w:i/>
          <w:iCs/>
          <w:szCs w:val="24"/>
        </w:rPr>
        <w:t>Trends in Cognitive Sciences</w:t>
      </w:r>
      <w:r>
        <w:rPr>
          <w:rFonts w:cs="Calibri"/>
          <w:szCs w:val="24"/>
        </w:rPr>
        <w:t xml:space="preserve">, </w:t>
      </w:r>
      <w:r>
        <w:rPr>
          <w:rFonts w:cs="Calibri"/>
          <w:i/>
          <w:iCs/>
          <w:szCs w:val="24"/>
        </w:rPr>
        <w:t>17</w:t>
      </w:r>
      <w:r>
        <w:rPr>
          <w:rFonts w:cs="Calibri"/>
          <w:szCs w:val="24"/>
        </w:rPr>
        <w:t>(12), 600–602. https://doi.org/10.1016/j.tics.2013.09.011</w:t>
      </w:r>
    </w:p>
    <w:p w14:paraId="2CA36DD9" w14:textId="77777777" w:rsidR="006468B8" w:rsidRDefault="00922C1F" w:rsidP="00E7603E">
      <w:pPr>
        <w:widowControl w:val="0"/>
        <w:spacing w:line="360" w:lineRule="auto"/>
        <w:ind w:left="480" w:hanging="480"/>
        <w:jc w:val="both"/>
        <w:rPr>
          <w:rFonts w:ascii="Calibri" w:hAnsi="Calibri" w:cs="Calibri"/>
          <w:szCs w:val="24"/>
        </w:rPr>
      </w:pPr>
      <w:r>
        <w:rPr>
          <w:rFonts w:cs="Calibri"/>
          <w:szCs w:val="24"/>
        </w:rPr>
        <w:t xml:space="preserve">Van Essen, D. C., &amp; </w:t>
      </w:r>
      <w:proofErr w:type="spellStart"/>
      <w:r>
        <w:rPr>
          <w:rFonts w:cs="Calibri"/>
          <w:szCs w:val="24"/>
        </w:rPr>
        <w:t>Ugurbil</w:t>
      </w:r>
      <w:proofErr w:type="spellEnd"/>
      <w:r>
        <w:rPr>
          <w:rFonts w:cs="Calibri"/>
          <w:szCs w:val="24"/>
        </w:rPr>
        <w:t xml:space="preserve">, K. (2012). The future of the human connectome. </w:t>
      </w:r>
      <w:proofErr w:type="spellStart"/>
      <w:r>
        <w:rPr>
          <w:rFonts w:cs="Calibri"/>
          <w:i/>
          <w:iCs/>
          <w:szCs w:val="24"/>
        </w:rPr>
        <w:t>NeuroImage</w:t>
      </w:r>
      <w:proofErr w:type="spellEnd"/>
      <w:r>
        <w:rPr>
          <w:rFonts w:cs="Calibri"/>
          <w:szCs w:val="24"/>
        </w:rPr>
        <w:t xml:space="preserve">, </w:t>
      </w:r>
      <w:r>
        <w:rPr>
          <w:rFonts w:cs="Calibri"/>
          <w:i/>
          <w:iCs/>
          <w:szCs w:val="24"/>
        </w:rPr>
        <w:t>62</w:t>
      </w:r>
      <w:r>
        <w:rPr>
          <w:rFonts w:cs="Calibri"/>
          <w:szCs w:val="24"/>
        </w:rPr>
        <w:t>(2), 1299–1310. https://doi.org/10.1016/j.neuroimage.2012.01.032</w:t>
      </w:r>
    </w:p>
    <w:p w14:paraId="2CA36DDA" w14:textId="77777777" w:rsidR="006468B8" w:rsidRDefault="00922C1F" w:rsidP="00E7603E">
      <w:pPr>
        <w:widowControl w:val="0"/>
        <w:spacing w:line="360" w:lineRule="auto"/>
        <w:ind w:left="480" w:hanging="480"/>
        <w:jc w:val="both"/>
        <w:rPr>
          <w:rFonts w:ascii="Calibri" w:hAnsi="Calibri" w:cs="Calibri"/>
          <w:szCs w:val="24"/>
        </w:rPr>
      </w:pPr>
      <w:r>
        <w:rPr>
          <w:rFonts w:cs="Calibri"/>
          <w:szCs w:val="24"/>
        </w:rPr>
        <w:lastRenderedPageBreak/>
        <w:t xml:space="preserve">Varshney, L. R., Chen, B. L., Paniagua, E., Hall, D. H., &amp; </w:t>
      </w:r>
      <w:proofErr w:type="spellStart"/>
      <w:r>
        <w:rPr>
          <w:rFonts w:cs="Calibri"/>
          <w:szCs w:val="24"/>
        </w:rPr>
        <w:t>Chklovskii</w:t>
      </w:r>
      <w:proofErr w:type="spellEnd"/>
      <w:r>
        <w:rPr>
          <w:rFonts w:cs="Calibri"/>
          <w:szCs w:val="24"/>
        </w:rPr>
        <w:t xml:space="preserve">, D. B. (2011). Structural properties of the Caenorhabditis elegans neuronal network. </w:t>
      </w:r>
      <w:proofErr w:type="spellStart"/>
      <w:r>
        <w:rPr>
          <w:rFonts w:cs="Calibri"/>
          <w:i/>
          <w:iCs/>
          <w:szCs w:val="24"/>
        </w:rPr>
        <w:t>PLoS</w:t>
      </w:r>
      <w:proofErr w:type="spellEnd"/>
      <w:r>
        <w:rPr>
          <w:rFonts w:cs="Calibri"/>
          <w:i/>
          <w:iCs/>
          <w:szCs w:val="24"/>
        </w:rPr>
        <w:t xml:space="preserve"> Computational Biology</w:t>
      </w:r>
      <w:r>
        <w:rPr>
          <w:rFonts w:cs="Calibri"/>
          <w:szCs w:val="24"/>
        </w:rPr>
        <w:t xml:space="preserve">, </w:t>
      </w:r>
      <w:r>
        <w:rPr>
          <w:rFonts w:cs="Calibri"/>
          <w:i/>
          <w:iCs/>
          <w:szCs w:val="24"/>
        </w:rPr>
        <w:t>7</w:t>
      </w:r>
      <w:r>
        <w:rPr>
          <w:rFonts w:cs="Calibri"/>
          <w:szCs w:val="24"/>
        </w:rPr>
        <w:t>(2). https://doi.org/10.1371/journal.pcbi.1001066</w:t>
      </w:r>
    </w:p>
    <w:p w14:paraId="2CA36DDB" w14:textId="77777777" w:rsidR="006468B8" w:rsidRDefault="00922C1F" w:rsidP="00E7603E">
      <w:pPr>
        <w:widowControl w:val="0"/>
        <w:spacing w:line="360" w:lineRule="auto"/>
        <w:ind w:left="480" w:hanging="480"/>
        <w:jc w:val="both"/>
        <w:rPr>
          <w:rFonts w:ascii="Calibri" w:hAnsi="Calibri" w:cs="Calibri"/>
          <w:szCs w:val="24"/>
        </w:rPr>
      </w:pPr>
      <w:r>
        <w:rPr>
          <w:rFonts w:cs="Calibri"/>
          <w:szCs w:val="24"/>
        </w:rPr>
        <w:t xml:space="preserve">Watts, D. J., &amp; </w:t>
      </w:r>
      <w:proofErr w:type="spellStart"/>
      <w:r>
        <w:rPr>
          <w:rFonts w:cs="Calibri"/>
          <w:szCs w:val="24"/>
        </w:rPr>
        <w:t>Strogatz</w:t>
      </w:r>
      <w:proofErr w:type="spellEnd"/>
      <w:r>
        <w:rPr>
          <w:rFonts w:cs="Calibri"/>
          <w:szCs w:val="24"/>
        </w:rPr>
        <w:t xml:space="preserve">, S. H. (1998). Collective dynamics of “small-world” networks. </w:t>
      </w:r>
      <w:r>
        <w:rPr>
          <w:rFonts w:cs="Calibri"/>
          <w:i/>
          <w:iCs/>
          <w:szCs w:val="24"/>
        </w:rPr>
        <w:t>Nature</w:t>
      </w:r>
      <w:r>
        <w:rPr>
          <w:rFonts w:cs="Calibri"/>
          <w:szCs w:val="24"/>
        </w:rPr>
        <w:t xml:space="preserve">, </w:t>
      </w:r>
      <w:r>
        <w:rPr>
          <w:rFonts w:cs="Calibri"/>
          <w:i/>
          <w:iCs/>
          <w:szCs w:val="24"/>
        </w:rPr>
        <w:t>393</w:t>
      </w:r>
      <w:r>
        <w:rPr>
          <w:rFonts w:cs="Calibri"/>
          <w:szCs w:val="24"/>
        </w:rPr>
        <w:t>(6684), 440–442.</w:t>
      </w:r>
    </w:p>
    <w:p w14:paraId="2CA36DDC" w14:textId="77777777" w:rsidR="006468B8" w:rsidRDefault="00922C1F" w:rsidP="00E7603E">
      <w:pPr>
        <w:widowControl w:val="0"/>
        <w:spacing w:line="360" w:lineRule="auto"/>
        <w:ind w:left="480" w:hanging="480"/>
        <w:jc w:val="both"/>
        <w:rPr>
          <w:rFonts w:ascii="Calibri" w:hAnsi="Calibri" w:cs="Calibri"/>
          <w:szCs w:val="24"/>
        </w:rPr>
      </w:pPr>
      <w:r>
        <w:rPr>
          <w:rFonts w:cs="Calibri"/>
          <w:szCs w:val="24"/>
        </w:rPr>
        <w:t xml:space="preserve">White, J. G., Southgate, E., Thomson, J. N., &amp; Brenner, S. (1986). The Structure of the Nervous System of the Nematode Caenorhabditis elegans. </w:t>
      </w:r>
      <w:r>
        <w:rPr>
          <w:rFonts w:cs="Calibri"/>
          <w:i/>
          <w:iCs/>
          <w:szCs w:val="24"/>
        </w:rPr>
        <w:t>Philosophical Transactions of the Royal Society B: Biological Sciences</w:t>
      </w:r>
      <w:r>
        <w:rPr>
          <w:rFonts w:cs="Calibri"/>
          <w:szCs w:val="24"/>
        </w:rPr>
        <w:t xml:space="preserve">, </w:t>
      </w:r>
      <w:r>
        <w:rPr>
          <w:rFonts w:cs="Calibri"/>
          <w:i/>
          <w:iCs/>
          <w:szCs w:val="24"/>
        </w:rPr>
        <w:t>314</w:t>
      </w:r>
      <w:r>
        <w:rPr>
          <w:rFonts w:cs="Calibri"/>
          <w:szCs w:val="24"/>
        </w:rPr>
        <w:t>(1165), 1–340. https://doi.org/10.1098/rstb.1986.0056</w:t>
      </w:r>
    </w:p>
    <w:p w14:paraId="2CA36DDD" w14:textId="77777777" w:rsidR="006468B8" w:rsidRDefault="00922C1F" w:rsidP="00E7603E">
      <w:pPr>
        <w:widowControl w:val="0"/>
        <w:spacing w:line="360" w:lineRule="auto"/>
        <w:ind w:left="480" w:hanging="480"/>
        <w:jc w:val="both"/>
        <w:rPr>
          <w:rFonts w:ascii="Calibri" w:hAnsi="Calibri" w:cs="Calibri"/>
        </w:rPr>
      </w:pPr>
      <w:proofErr w:type="spellStart"/>
      <w:r>
        <w:rPr>
          <w:rFonts w:cs="Calibri"/>
          <w:szCs w:val="24"/>
        </w:rPr>
        <w:t>Yuste</w:t>
      </w:r>
      <w:proofErr w:type="spellEnd"/>
      <w:r>
        <w:rPr>
          <w:rFonts w:cs="Calibri"/>
          <w:szCs w:val="24"/>
        </w:rPr>
        <w:t xml:space="preserve">, R. (2015). From the neuron doctrine to neural networks. </w:t>
      </w:r>
      <w:r>
        <w:rPr>
          <w:rFonts w:cs="Calibri"/>
          <w:i/>
          <w:iCs/>
          <w:szCs w:val="24"/>
        </w:rPr>
        <w:t>Nature Reviews Neuroscience</w:t>
      </w:r>
      <w:r>
        <w:rPr>
          <w:rFonts w:cs="Calibri"/>
          <w:szCs w:val="24"/>
        </w:rPr>
        <w:t>. Nature Publishing Group. https://doi.org/10.1038/nrn3962</w:t>
      </w:r>
    </w:p>
    <w:p w14:paraId="2CA36DDE" w14:textId="77777777" w:rsidR="006468B8" w:rsidRDefault="006468B8" w:rsidP="00E7603E">
      <w:pPr>
        <w:spacing w:line="360" w:lineRule="auto"/>
        <w:jc w:val="both"/>
      </w:pPr>
    </w:p>
    <w:sectPr w:rsidR="006468B8" w:rsidSect="00D8144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841387" w14:textId="77777777" w:rsidR="00AE46A4" w:rsidRDefault="00AE46A4" w:rsidP="00333744">
      <w:pPr>
        <w:spacing w:after="0" w:line="240" w:lineRule="auto"/>
      </w:pPr>
      <w:r>
        <w:separator/>
      </w:r>
    </w:p>
  </w:endnote>
  <w:endnote w:type="continuationSeparator" w:id="0">
    <w:p w14:paraId="6F357227" w14:textId="77777777" w:rsidR="00AE46A4" w:rsidRDefault="00AE46A4" w:rsidP="00333744">
      <w:pPr>
        <w:spacing w:after="0" w:line="240" w:lineRule="auto"/>
      </w:pPr>
      <w:r>
        <w:continuationSeparator/>
      </w:r>
    </w:p>
  </w:endnote>
  <w:endnote w:type="continuationNotice" w:id="1">
    <w:p w14:paraId="0FAB7921" w14:textId="77777777" w:rsidR="00AE46A4" w:rsidRDefault="00AE46A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581FA2" w14:textId="77777777" w:rsidR="00AE46A4" w:rsidRDefault="00AE46A4" w:rsidP="00333744">
      <w:pPr>
        <w:spacing w:after="0" w:line="240" w:lineRule="auto"/>
      </w:pPr>
      <w:r>
        <w:separator/>
      </w:r>
    </w:p>
  </w:footnote>
  <w:footnote w:type="continuationSeparator" w:id="0">
    <w:p w14:paraId="50D3A1DA" w14:textId="77777777" w:rsidR="00AE46A4" w:rsidRDefault="00AE46A4" w:rsidP="00333744">
      <w:pPr>
        <w:spacing w:after="0" w:line="240" w:lineRule="auto"/>
      </w:pPr>
      <w:r>
        <w:continuationSeparator/>
      </w:r>
    </w:p>
  </w:footnote>
  <w:footnote w:type="continuationNotice" w:id="1">
    <w:p w14:paraId="1338B875" w14:textId="77777777" w:rsidR="00AE46A4" w:rsidRDefault="00AE46A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EC694A"/>
    <w:multiLevelType w:val="hybridMultilevel"/>
    <w:tmpl w:val="1C48424E"/>
    <w:lvl w:ilvl="0" w:tplc="10642124">
      <w:start w:val="1"/>
      <w:numFmt w:val="bullet"/>
      <w:lvlText w:val=""/>
      <w:lvlJc w:val="left"/>
      <w:pPr>
        <w:ind w:left="720" w:hanging="360"/>
      </w:pPr>
      <w:rPr>
        <w:rFonts w:ascii="Symbol" w:hAnsi="Symbol" w:hint="default"/>
      </w:rPr>
    </w:lvl>
    <w:lvl w:ilvl="1" w:tplc="BF827192">
      <w:start w:val="1"/>
      <w:numFmt w:val="bullet"/>
      <w:lvlText w:val="o"/>
      <w:lvlJc w:val="left"/>
      <w:pPr>
        <w:ind w:left="1440" w:hanging="360"/>
      </w:pPr>
      <w:rPr>
        <w:rFonts w:ascii="Courier New" w:hAnsi="Courier New" w:hint="default"/>
      </w:rPr>
    </w:lvl>
    <w:lvl w:ilvl="2" w:tplc="8C1442E4">
      <w:start w:val="1"/>
      <w:numFmt w:val="bullet"/>
      <w:lvlText w:val=""/>
      <w:lvlJc w:val="left"/>
      <w:pPr>
        <w:ind w:left="2160" w:hanging="360"/>
      </w:pPr>
      <w:rPr>
        <w:rFonts w:ascii="Wingdings" w:hAnsi="Wingdings" w:hint="default"/>
      </w:rPr>
    </w:lvl>
    <w:lvl w:ilvl="3" w:tplc="AFDAE6D6">
      <w:start w:val="1"/>
      <w:numFmt w:val="bullet"/>
      <w:lvlText w:val=""/>
      <w:lvlJc w:val="left"/>
      <w:pPr>
        <w:ind w:left="2880" w:hanging="360"/>
      </w:pPr>
      <w:rPr>
        <w:rFonts w:ascii="Symbol" w:hAnsi="Symbol" w:hint="default"/>
      </w:rPr>
    </w:lvl>
    <w:lvl w:ilvl="4" w:tplc="4664E49A">
      <w:start w:val="1"/>
      <w:numFmt w:val="bullet"/>
      <w:lvlText w:val="o"/>
      <w:lvlJc w:val="left"/>
      <w:pPr>
        <w:ind w:left="3600" w:hanging="360"/>
      </w:pPr>
      <w:rPr>
        <w:rFonts w:ascii="Courier New" w:hAnsi="Courier New" w:hint="default"/>
      </w:rPr>
    </w:lvl>
    <w:lvl w:ilvl="5" w:tplc="759426BC">
      <w:start w:val="1"/>
      <w:numFmt w:val="bullet"/>
      <w:lvlText w:val=""/>
      <w:lvlJc w:val="left"/>
      <w:pPr>
        <w:ind w:left="4320" w:hanging="360"/>
      </w:pPr>
      <w:rPr>
        <w:rFonts w:ascii="Wingdings" w:hAnsi="Wingdings" w:hint="default"/>
      </w:rPr>
    </w:lvl>
    <w:lvl w:ilvl="6" w:tplc="79A0798A">
      <w:start w:val="1"/>
      <w:numFmt w:val="bullet"/>
      <w:lvlText w:val=""/>
      <w:lvlJc w:val="left"/>
      <w:pPr>
        <w:ind w:left="5040" w:hanging="360"/>
      </w:pPr>
      <w:rPr>
        <w:rFonts w:ascii="Symbol" w:hAnsi="Symbol" w:hint="default"/>
      </w:rPr>
    </w:lvl>
    <w:lvl w:ilvl="7" w:tplc="064600D8">
      <w:start w:val="1"/>
      <w:numFmt w:val="bullet"/>
      <w:lvlText w:val="o"/>
      <w:lvlJc w:val="left"/>
      <w:pPr>
        <w:ind w:left="5760" w:hanging="360"/>
      </w:pPr>
      <w:rPr>
        <w:rFonts w:ascii="Courier New" w:hAnsi="Courier New" w:hint="default"/>
      </w:rPr>
    </w:lvl>
    <w:lvl w:ilvl="8" w:tplc="DB2CE236">
      <w:start w:val="1"/>
      <w:numFmt w:val="bullet"/>
      <w:lvlText w:val=""/>
      <w:lvlJc w:val="left"/>
      <w:pPr>
        <w:ind w:left="6480" w:hanging="360"/>
      </w:pPr>
      <w:rPr>
        <w:rFonts w:ascii="Wingdings" w:hAnsi="Wingdings" w:hint="default"/>
      </w:rPr>
    </w:lvl>
  </w:abstractNum>
  <w:abstractNum w:abstractNumId="1" w15:restartNumberingAfterBreak="0">
    <w:nsid w:val="4D9C1067"/>
    <w:multiLevelType w:val="hybridMultilevel"/>
    <w:tmpl w:val="52F63188"/>
    <w:lvl w:ilvl="0" w:tplc="E08273F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39134BC"/>
    <w:multiLevelType w:val="hybridMultilevel"/>
    <w:tmpl w:val="A9E667A0"/>
    <w:lvl w:ilvl="0" w:tplc="E61EA320">
      <w:start w:val="1"/>
      <w:numFmt w:val="bullet"/>
      <w:lvlText w:val=""/>
      <w:lvlJc w:val="left"/>
      <w:pPr>
        <w:ind w:left="720" w:hanging="360"/>
      </w:pPr>
      <w:rPr>
        <w:rFonts w:ascii="Symbol" w:hAnsi="Symbol" w:hint="default"/>
      </w:rPr>
    </w:lvl>
    <w:lvl w:ilvl="1" w:tplc="80666710">
      <w:start w:val="1"/>
      <w:numFmt w:val="bullet"/>
      <w:lvlText w:val="o"/>
      <w:lvlJc w:val="left"/>
      <w:pPr>
        <w:ind w:left="1440" w:hanging="360"/>
      </w:pPr>
      <w:rPr>
        <w:rFonts w:ascii="Courier New" w:hAnsi="Courier New" w:hint="default"/>
      </w:rPr>
    </w:lvl>
    <w:lvl w:ilvl="2" w:tplc="2CD69BD6">
      <w:start w:val="1"/>
      <w:numFmt w:val="bullet"/>
      <w:lvlText w:val=""/>
      <w:lvlJc w:val="left"/>
      <w:pPr>
        <w:ind w:left="2160" w:hanging="360"/>
      </w:pPr>
      <w:rPr>
        <w:rFonts w:ascii="Wingdings" w:hAnsi="Wingdings" w:hint="default"/>
      </w:rPr>
    </w:lvl>
    <w:lvl w:ilvl="3" w:tplc="DC0C3EB0">
      <w:start w:val="1"/>
      <w:numFmt w:val="bullet"/>
      <w:lvlText w:val=""/>
      <w:lvlJc w:val="left"/>
      <w:pPr>
        <w:ind w:left="2880" w:hanging="360"/>
      </w:pPr>
      <w:rPr>
        <w:rFonts w:ascii="Symbol" w:hAnsi="Symbol" w:hint="default"/>
      </w:rPr>
    </w:lvl>
    <w:lvl w:ilvl="4" w:tplc="644423BA">
      <w:start w:val="1"/>
      <w:numFmt w:val="bullet"/>
      <w:lvlText w:val="o"/>
      <w:lvlJc w:val="left"/>
      <w:pPr>
        <w:ind w:left="3600" w:hanging="360"/>
      </w:pPr>
      <w:rPr>
        <w:rFonts w:ascii="Courier New" w:hAnsi="Courier New" w:hint="default"/>
      </w:rPr>
    </w:lvl>
    <w:lvl w:ilvl="5" w:tplc="13B2183E">
      <w:start w:val="1"/>
      <w:numFmt w:val="bullet"/>
      <w:lvlText w:val=""/>
      <w:lvlJc w:val="left"/>
      <w:pPr>
        <w:ind w:left="4320" w:hanging="360"/>
      </w:pPr>
      <w:rPr>
        <w:rFonts w:ascii="Wingdings" w:hAnsi="Wingdings" w:hint="default"/>
      </w:rPr>
    </w:lvl>
    <w:lvl w:ilvl="6" w:tplc="8B049C24">
      <w:start w:val="1"/>
      <w:numFmt w:val="bullet"/>
      <w:lvlText w:val=""/>
      <w:lvlJc w:val="left"/>
      <w:pPr>
        <w:ind w:left="5040" w:hanging="360"/>
      </w:pPr>
      <w:rPr>
        <w:rFonts w:ascii="Symbol" w:hAnsi="Symbol" w:hint="default"/>
      </w:rPr>
    </w:lvl>
    <w:lvl w:ilvl="7" w:tplc="BBDA0A20">
      <w:start w:val="1"/>
      <w:numFmt w:val="bullet"/>
      <w:lvlText w:val="o"/>
      <w:lvlJc w:val="left"/>
      <w:pPr>
        <w:ind w:left="5760" w:hanging="360"/>
      </w:pPr>
      <w:rPr>
        <w:rFonts w:ascii="Courier New" w:hAnsi="Courier New" w:hint="default"/>
      </w:rPr>
    </w:lvl>
    <w:lvl w:ilvl="8" w:tplc="A7667D9C">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7"/>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68B8"/>
    <w:rsid w:val="00000ECF"/>
    <w:rsid w:val="000012C3"/>
    <w:rsid w:val="00001A09"/>
    <w:rsid w:val="00001BC4"/>
    <w:rsid w:val="00001D02"/>
    <w:rsid w:val="00002A2C"/>
    <w:rsid w:val="000031B5"/>
    <w:rsid w:val="000031D1"/>
    <w:rsid w:val="00003959"/>
    <w:rsid w:val="0000544B"/>
    <w:rsid w:val="00005FE1"/>
    <w:rsid w:val="00006EDB"/>
    <w:rsid w:val="00007A28"/>
    <w:rsid w:val="00007F67"/>
    <w:rsid w:val="00010749"/>
    <w:rsid w:val="00010CF1"/>
    <w:rsid w:val="00010E34"/>
    <w:rsid w:val="00012171"/>
    <w:rsid w:val="00013855"/>
    <w:rsid w:val="000139A8"/>
    <w:rsid w:val="00014B5C"/>
    <w:rsid w:val="00014D41"/>
    <w:rsid w:val="00015100"/>
    <w:rsid w:val="00015A81"/>
    <w:rsid w:val="00015AD4"/>
    <w:rsid w:val="00016040"/>
    <w:rsid w:val="0001652A"/>
    <w:rsid w:val="00016F83"/>
    <w:rsid w:val="00017499"/>
    <w:rsid w:val="00017600"/>
    <w:rsid w:val="00020141"/>
    <w:rsid w:val="00020957"/>
    <w:rsid w:val="00020A8D"/>
    <w:rsid w:val="0002109B"/>
    <w:rsid w:val="00021324"/>
    <w:rsid w:val="000215A8"/>
    <w:rsid w:val="00021ABE"/>
    <w:rsid w:val="00022880"/>
    <w:rsid w:val="000234B4"/>
    <w:rsid w:val="00023B61"/>
    <w:rsid w:val="00024BD6"/>
    <w:rsid w:val="0002557D"/>
    <w:rsid w:val="000260BB"/>
    <w:rsid w:val="00026CEF"/>
    <w:rsid w:val="00026D7C"/>
    <w:rsid w:val="00026DD2"/>
    <w:rsid w:val="00026FDB"/>
    <w:rsid w:val="0002779B"/>
    <w:rsid w:val="00030009"/>
    <w:rsid w:val="000300E6"/>
    <w:rsid w:val="00030CB3"/>
    <w:rsid w:val="00030E1E"/>
    <w:rsid w:val="00031A60"/>
    <w:rsid w:val="00031E61"/>
    <w:rsid w:val="00031F04"/>
    <w:rsid w:val="00032380"/>
    <w:rsid w:val="000328C4"/>
    <w:rsid w:val="000328E1"/>
    <w:rsid w:val="000329E4"/>
    <w:rsid w:val="00032C75"/>
    <w:rsid w:val="000330AF"/>
    <w:rsid w:val="00033D69"/>
    <w:rsid w:val="000348D3"/>
    <w:rsid w:val="00034B1D"/>
    <w:rsid w:val="00034B8C"/>
    <w:rsid w:val="00035A33"/>
    <w:rsid w:val="00037120"/>
    <w:rsid w:val="0003742E"/>
    <w:rsid w:val="00037C3F"/>
    <w:rsid w:val="00037FE8"/>
    <w:rsid w:val="000402A1"/>
    <w:rsid w:val="00040A60"/>
    <w:rsid w:val="00040CD9"/>
    <w:rsid w:val="00041785"/>
    <w:rsid w:val="00042055"/>
    <w:rsid w:val="0004220B"/>
    <w:rsid w:val="000429DD"/>
    <w:rsid w:val="00043148"/>
    <w:rsid w:val="000431E0"/>
    <w:rsid w:val="00043558"/>
    <w:rsid w:val="00043665"/>
    <w:rsid w:val="00043E13"/>
    <w:rsid w:val="00043EE0"/>
    <w:rsid w:val="0004416F"/>
    <w:rsid w:val="000446E5"/>
    <w:rsid w:val="00044726"/>
    <w:rsid w:val="0004566A"/>
    <w:rsid w:val="00046E8E"/>
    <w:rsid w:val="0005176F"/>
    <w:rsid w:val="00052098"/>
    <w:rsid w:val="00052AE1"/>
    <w:rsid w:val="00052FDA"/>
    <w:rsid w:val="000538B2"/>
    <w:rsid w:val="00053BDB"/>
    <w:rsid w:val="000542E3"/>
    <w:rsid w:val="00054462"/>
    <w:rsid w:val="00054E09"/>
    <w:rsid w:val="00055108"/>
    <w:rsid w:val="00055B47"/>
    <w:rsid w:val="00055B85"/>
    <w:rsid w:val="000562CE"/>
    <w:rsid w:val="000563EB"/>
    <w:rsid w:val="000573D8"/>
    <w:rsid w:val="00057CAA"/>
    <w:rsid w:val="00061929"/>
    <w:rsid w:val="00062084"/>
    <w:rsid w:val="000622C0"/>
    <w:rsid w:val="00062354"/>
    <w:rsid w:val="00062A79"/>
    <w:rsid w:val="000632FC"/>
    <w:rsid w:val="0006357F"/>
    <w:rsid w:val="000636BD"/>
    <w:rsid w:val="00063878"/>
    <w:rsid w:val="00063DC0"/>
    <w:rsid w:val="000648CF"/>
    <w:rsid w:val="00064967"/>
    <w:rsid w:val="00065679"/>
    <w:rsid w:val="0006580E"/>
    <w:rsid w:val="00066031"/>
    <w:rsid w:val="00066507"/>
    <w:rsid w:val="00067154"/>
    <w:rsid w:val="000675E3"/>
    <w:rsid w:val="00067845"/>
    <w:rsid w:val="00067F53"/>
    <w:rsid w:val="0007073A"/>
    <w:rsid w:val="00070C39"/>
    <w:rsid w:val="00070CEC"/>
    <w:rsid w:val="00070ECD"/>
    <w:rsid w:val="00071995"/>
    <w:rsid w:val="00072047"/>
    <w:rsid w:val="0007291A"/>
    <w:rsid w:val="00072F7D"/>
    <w:rsid w:val="00073727"/>
    <w:rsid w:val="0007391F"/>
    <w:rsid w:val="00073E4F"/>
    <w:rsid w:val="00073F62"/>
    <w:rsid w:val="0007452D"/>
    <w:rsid w:val="00074538"/>
    <w:rsid w:val="00074562"/>
    <w:rsid w:val="00074D12"/>
    <w:rsid w:val="0007516D"/>
    <w:rsid w:val="00075A66"/>
    <w:rsid w:val="00075B40"/>
    <w:rsid w:val="0007657D"/>
    <w:rsid w:val="000765CE"/>
    <w:rsid w:val="000766A2"/>
    <w:rsid w:val="00076C7A"/>
    <w:rsid w:val="00077A73"/>
    <w:rsid w:val="00081926"/>
    <w:rsid w:val="00081BF4"/>
    <w:rsid w:val="00081E0A"/>
    <w:rsid w:val="00081F11"/>
    <w:rsid w:val="000825BD"/>
    <w:rsid w:val="000827E9"/>
    <w:rsid w:val="00083570"/>
    <w:rsid w:val="00083585"/>
    <w:rsid w:val="0008479D"/>
    <w:rsid w:val="00084A75"/>
    <w:rsid w:val="00084AA1"/>
    <w:rsid w:val="00085071"/>
    <w:rsid w:val="00085638"/>
    <w:rsid w:val="00085D94"/>
    <w:rsid w:val="00085E4A"/>
    <w:rsid w:val="00086111"/>
    <w:rsid w:val="00086262"/>
    <w:rsid w:val="00086EA7"/>
    <w:rsid w:val="0008728C"/>
    <w:rsid w:val="00087877"/>
    <w:rsid w:val="000904E4"/>
    <w:rsid w:val="0009077F"/>
    <w:rsid w:val="0009101C"/>
    <w:rsid w:val="00091419"/>
    <w:rsid w:val="00091766"/>
    <w:rsid w:val="00091A18"/>
    <w:rsid w:val="00092942"/>
    <w:rsid w:val="00092A2B"/>
    <w:rsid w:val="00092FB1"/>
    <w:rsid w:val="000932FE"/>
    <w:rsid w:val="0009335A"/>
    <w:rsid w:val="00093842"/>
    <w:rsid w:val="00093DB4"/>
    <w:rsid w:val="00094547"/>
    <w:rsid w:val="00095382"/>
    <w:rsid w:val="000960BF"/>
    <w:rsid w:val="00096A38"/>
    <w:rsid w:val="000979A3"/>
    <w:rsid w:val="000979D5"/>
    <w:rsid w:val="00097C25"/>
    <w:rsid w:val="00097C5A"/>
    <w:rsid w:val="00097FE6"/>
    <w:rsid w:val="000A02A1"/>
    <w:rsid w:val="000A02C8"/>
    <w:rsid w:val="000A0E05"/>
    <w:rsid w:val="000A0E23"/>
    <w:rsid w:val="000A14D2"/>
    <w:rsid w:val="000A1AD8"/>
    <w:rsid w:val="000A2120"/>
    <w:rsid w:val="000A2AB7"/>
    <w:rsid w:val="000A31C4"/>
    <w:rsid w:val="000A3368"/>
    <w:rsid w:val="000A39C3"/>
    <w:rsid w:val="000A4567"/>
    <w:rsid w:val="000A4699"/>
    <w:rsid w:val="000A5543"/>
    <w:rsid w:val="000A6207"/>
    <w:rsid w:val="000A6545"/>
    <w:rsid w:val="000A66F2"/>
    <w:rsid w:val="000A7307"/>
    <w:rsid w:val="000A76D1"/>
    <w:rsid w:val="000A7B5A"/>
    <w:rsid w:val="000A7D85"/>
    <w:rsid w:val="000B0747"/>
    <w:rsid w:val="000B1BD6"/>
    <w:rsid w:val="000B200F"/>
    <w:rsid w:val="000B3390"/>
    <w:rsid w:val="000B3EDF"/>
    <w:rsid w:val="000B4429"/>
    <w:rsid w:val="000B4B67"/>
    <w:rsid w:val="000B507F"/>
    <w:rsid w:val="000B5D7E"/>
    <w:rsid w:val="000B5EB3"/>
    <w:rsid w:val="000B62FD"/>
    <w:rsid w:val="000B65B5"/>
    <w:rsid w:val="000B71B0"/>
    <w:rsid w:val="000B72C2"/>
    <w:rsid w:val="000B7A47"/>
    <w:rsid w:val="000B7F92"/>
    <w:rsid w:val="000C0DFD"/>
    <w:rsid w:val="000C18E2"/>
    <w:rsid w:val="000C22E2"/>
    <w:rsid w:val="000C2429"/>
    <w:rsid w:val="000C311F"/>
    <w:rsid w:val="000C3875"/>
    <w:rsid w:val="000C3D6E"/>
    <w:rsid w:val="000C3DE2"/>
    <w:rsid w:val="000C4425"/>
    <w:rsid w:val="000C481C"/>
    <w:rsid w:val="000C5485"/>
    <w:rsid w:val="000C58BE"/>
    <w:rsid w:val="000C5B78"/>
    <w:rsid w:val="000C5EBF"/>
    <w:rsid w:val="000C65A2"/>
    <w:rsid w:val="000C6D50"/>
    <w:rsid w:val="000C7168"/>
    <w:rsid w:val="000D158E"/>
    <w:rsid w:val="000D17FA"/>
    <w:rsid w:val="000D1BE2"/>
    <w:rsid w:val="000D242D"/>
    <w:rsid w:val="000D27F5"/>
    <w:rsid w:val="000D34ED"/>
    <w:rsid w:val="000D3858"/>
    <w:rsid w:val="000D4876"/>
    <w:rsid w:val="000D493F"/>
    <w:rsid w:val="000D5048"/>
    <w:rsid w:val="000D5427"/>
    <w:rsid w:val="000D60C3"/>
    <w:rsid w:val="000D64D4"/>
    <w:rsid w:val="000D6710"/>
    <w:rsid w:val="000D7140"/>
    <w:rsid w:val="000D743F"/>
    <w:rsid w:val="000D7A82"/>
    <w:rsid w:val="000E008D"/>
    <w:rsid w:val="000E04BD"/>
    <w:rsid w:val="000E07D7"/>
    <w:rsid w:val="000E1049"/>
    <w:rsid w:val="000E1B40"/>
    <w:rsid w:val="000E22BB"/>
    <w:rsid w:val="000E3787"/>
    <w:rsid w:val="000E4854"/>
    <w:rsid w:val="000E4A28"/>
    <w:rsid w:val="000E5004"/>
    <w:rsid w:val="000E551B"/>
    <w:rsid w:val="000E5636"/>
    <w:rsid w:val="000E6027"/>
    <w:rsid w:val="000E633F"/>
    <w:rsid w:val="000E6918"/>
    <w:rsid w:val="000E6BD1"/>
    <w:rsid w:val="000E6DFE"/>
    <w:rsid w:val="000E7748"/>
    <w:rsid w:val="000E7953"/>
    <w:rsid w:val="000E7A84"/>
    <w:rsid w:val="000F005A"/>
    <w:rsid w:val="000F00D4"/>
    <w:rsid w:val="000F0299"/>
    <w:rsid w:val="000F0648"/>
    <w:rsid w:val="000F0A0A"/>
    <w:rsid w:val="000F0BB5"/>
    <w:rsid w:val="000F1076"/>
    <w:rsid w:val="000F10E9"/>
    <w:rsid w:val="000F1AC4"/>
    <w:rsid w:val="000F1C2B"/>
    <w:rsid w:val="000F3074"/>
    <w:rsid w:val="000F309D"/>
    <w:rsid w:val="000F3472"/>
    <w:rsid w:val="000F395B"/>
    <w:rsid w:val="000F3CC6"/>
    <w:rsid w:val="000F456F"/>
    <w:rsid w:val="000F4EE1"/>
    <w:rsid w:val="000F59C5"/>
    <w:rsid w:val="000F6D81"/>
    <w:rsid w:val="000F6D91"/>
    <w:rsid w:val="000F7555"/>
    <w:rsid w:val="00100A48"/>
    <w:rsid w:val="00101A58"/>
    <w:rsid w:val="001022D6"/>
    <w:rsid w:val="00102EA0"/>
    <w:rsid w:val="001033D8"/>
    <w:rsid w:val="001035CE"/>
    <w:rsid w:val="001041E0"/>
    <w:rsid w:val="00104932"/>
    <w:rsid w:val="00104A47"/>
    <w:rsid w:val="00104C4A"/>
    <w:rsid w:val="001052D0"/>
    <w:rsid w:val="001053AA"/>
    <w:rsid w:val="001055E9"/>
    <w:rsid w:val="00106090"/>
    <w:rsid w:val="00106136"/>
    <w:rsid w:val="001062A7"/>
    <w:rsid w:val="001065C0"/>
    <w:rsid w:val="0010668B"/>
    <w:rsid w:val="00107042"/>
    <w:rsid w:val="00107728"/>
    <w:rsid w:val="00107A3D"/>
    <w:rsid w:val="0011055A"/>
    <w:rsid w:val="00110C48"/>
    <w:rsid w:val="00111252"/>
    <w:rsid w:val="00111C30"/>
    <w:rsid w:val="00112146"/>
    <w:rsid w:val="00112E9C"/>
    <w:rsid w:val="00113B28"/>
    <w:rsid w:val="00113E89"/>
    <w:rsid w:val="001147E5"/>
    <w:rsid w:val="00114D76"/>
    <w:rsid w:val="00115053"/>
    <w:rsid w:val="0011506A"/>
    <w:rsid w:val="00115381"/>
    <w:rsid w:val="00115B74"/>
    <w:rsid w:val="00115EDB"/>
    <w:rsid w:val="00115FCB"/>
    <w:rsid w:val="001163DB"/>
    <w:rsid w:val="001174E2"/>
    <w:rsid w:val="001175D0"/>
    <w:rsid w:val="00117634"/>
    <w:rsid w:val="00117D50"/>
    <w:rsid w:val="001209E5"/>
    <w:rsid w:val="00120D23"/>
    <w:rsid w:val="00121275"/>
    <w:rsid w:val="00121F0E"/>
    <w:rsid w:val="00122384"/>
    <w:rsid w:val="00122D02"/>
    <w:rsid w:val="00122FED"/>
    <w:rsid w:val="001235E0"/>
    <w:rsid w:val="00123738"/>
    <w:rsid w:val="00123D1A"/>
    <w:rsid w:val="00123DC8"/>
    <w:rsid w:val="00124EB7"/>
    <w:rsid w:val="00124EDA"/>
    <w:rsid w:val="00125555"/>
    <w:rsid w:val="00125579"/>
    <w:rsid w:val="0012567F"/>
    <w:rsid w:val="00127060"/>
    <w:rsid w:val="0012709A"/>
    <w:rsid w:val="00127331"/>
    <w:rsid w:val="00127524"/>
    <w:rsid w:val="0012771C"/>
    <w:rsid w:val="001300D6"/>
    <w:rsid w:val="00130679"/>
    <w:rsid w:val="001318BC"/>
    <w:rsid w:val="00132DA7"/>
    <w:rsid w:val="00133C5D"/>
    <w:rsid w:val="001340C3"/>
    <w:rsid w:val="001345E0"/>
    <w:rsid w:val="0013613D"/>
    <w:rsid w:val="00136FBD"/>
    <w:rsid w:val="001377B5"/>
    <w:rsid w:val="0014000A"/>
    <w:rsid w:val="0014026A"/>
    <w:rsid w:val="00140F0A"/>
    <w:rsid w:val="0014115A"/>
    <w:rsid w:val="00141A08"/>
    <w:rsid w:val="0014204B"/>
    <w:rsid w:val="00142633"/>
    <w:rsid w:val="001429E7"/>
    <w:rsid w:val="00142EDB"/>
    <w:rsid w:val="0014352A"/>
    <w:rsid w:val="00143987"/>
    <w:rsid w:val="00144C3B"/>
    <w:rsid w:val="00144E7F"/>
    <w:rsid w:val="0014523B"/>
    <w:rsid w:val="0014525D"/>
    <w:rsid w:val="00145C8C"/>
    <w:rsid w:val="00146146"/>
    <w:rsid w:val="001462D3"/>
    <w:rsid w:val="00146B21"/>
    <w:rsid w:val="0014730D"/>
    <w:rsid w:val="00147CC1"/>
    <w:rsid w:val="001502C9"/>
    <w:rsid w:val="001504FA"/>
    <w:rsid w:val="00151161"/>
    <w:rsid w:val="00151484"/>
    <w:rsid w:val="001518A1"/>
    <w:rsid w:val="001541FE"/>
    <w:rsid w:val="00154404"/>
    <w:rsid w:val="00154505"/>
    <w:rsid w:val="0015475F"/>
    <w:rsid w:val="00154915"/>
    <w:rsid w:val="00154CAD"/>
    <w:rsid w:val="001554F3"/>
    <w:rsid w:val="00157018"/>
    <w:rsid w:val="001571AC"/>
    <w:rsid w:val="00161548"/>
    <w:rsid w:val="00161606"/>
    <w:rsid w:val="00161DF7"/>
    <w:rsid w:val="0016219C"/>
    <w:rsid w:val="001622E8"/>
    <w:rsid w:val="001623DD"/>
    <w:rsid w:val="00162866"/>
    <w:rsid w:val="0016391B"/>
    <w:rsid w:val="00163D36"/>
    <w:rsid w:val="00163E06"/>
    <w:rsid w:val="00164C41"/>
    <w:rsid w:val="00164D6D"/>
    <w:rsid w:val="001655AA"/>
    <w:rsid w:val="001657DB"/>
    <w:rsid w:val="00166241"/>
    <w:rsid w:val="0016646D"/>
    <w:rsid w:val="00170D71"/>
    <w:rsid w:val="001713CF"/>
    <w:rsid w:val="001714F2"/>
    <w:rsid w:val="001735A2"/>
    <w:rsid w:val="00173F53"/>
    <w:rsid w:val="00174421"/>
    <w:rsid w:val="00174E7F"/>
    <w:rsid w:val="00175038"/>
    <w:rsid w:val="0017532F"/>
    <w:rsid w:val="00176A43"/>
    <w:rsid w:val="00176F11"/>
    <w:rsid w:val="00177517"/>
    <w:rsid w:val="00177A89"/>
    <w:rsid w:val="00177E71"/>
    <w:rsid w:val="00177F87"/>
    <w:rsid w:val="001812B9"/>
    <w:rsid w:val="0018156D"/>
    <w:rsid w:val="001820F2"/>
    <w:rsid w:val="001825D7"/>
    <w:rsid w:val="00183ACC"/>
    <w:rsid w:val="001845AA"/>
    <w:rsid w:val="00184965"/>
    <w:rsid w:val="00184FF5"/>
    <w:rsid w:val="001850EA"/>
    <w:rsid w:val="001850FC"/>
    <w:rsid w:val="0018527F"/>
    <w:rsid w:val="0018548C"/>
    <w:rsid w:val="00185E59"/>
    <w:rsid w:val="00186190"/>
    <w:rsid w:val="001863AB"/>
    <w:rsid w:val="00186696"/>
    <w:rsid w:val="0018690A"/>
    <w:rsid w:val="00186BA3"/>
    <w:rsid w:val="00186FBB"/>
    <w:rsid w:val="001876C4"/>
    <w:rsid w:val="001908CA"/>
    <w:rsid w:val="00190DFF"/>
    <w:rsid w:val="001914B5"/>
    <w:rsid w:val="00192572"/>
    <w:rsid w:val="00192D55"/>
    <w:rsid w:val="001933D7"/>
    <w:rsid w:val="00193543"/>
    <w:rsid w:val="00193F0B"/>
    <w:rsid w:val="0019491D"/>
    <w:rsid w:val="001950A0"/>
    <w:rsid w:val="001977FA"/>
    <w:rsid w:val="00197D7C"/>
    <w:rsid w:val="00197E5F"/>
    <w:rsid w:val="001A0022"/>
    <w:rsid w:val="001A04D3"/>
    <w:rsid w:val="001A0B56"/>
    <w:rsid w:val="001A0E2A"/>
    <w:rsid w:val="001A0EA1"/>
    <w:rsid w:val="001A1750"/>
    <w:rsid w:val="001A24B0"/>
    <w:rsid w:val="001A3336"/>
    <w:rsid w:val="001A431C"/>
    <w:rsid w:val="001A5557"/>
    <w:rsid w:val="001A56DA"/>
    <w:rsid w:val="001A5743"/>
    <w:rsid w:val="001A6525"/>
    <w:rsid w:val="001A65EB"/>
    <w:rsid w:val="001A68D2"/>
    <w:rsid w:val="001A69C9"/>
    <w:rsid w:val="001A7C1B"/>
    <w:rsid w:val="001A7ECF"/>
    <w:rsid w:val="001B0CE2"/>
    <w:rsid w:val="001B14E5"/>
    <w:rsid w:val="001B1512"/>
    <w:rsid w:val="001B1EA7"/>
    <w:rsid w:val="001B2002"/>
    <w:rsid w:val="001B21BF"/>
    <w:rsid w:val="001B2F2B"/>
    <w:rsid w:val="001B32A3"/>
    <w:rsid w:val="001B3562"/>
    <w:rsid w:val="001B39CA"/>
    <w:rsid w:val="001B49FF"/>
    <w:rsid w:val="001B5C03"/>
    <w:rsid w:val="001B5DB3"/>
    <w:rsid w:val="001B5F16"/>
    <w:rsid w:val="001B6713"/>
    <w:rsid w:val="001B6815"/>
    <w:rsid w:val="001B6EAE"/>
    <w:rsid w:val="001B7374"/>
    <w:rsid w:val="001C027F"/>
    <w:rsid w:val="001C08F1"/>
    <w:rsid w:val="001C10C2"/>
    <w:rsid w:val="001C1528"/>
    <w:rsid w:val="001C1DBD"/>
    <w:rsid w:val="001C3800"/>
    <w:rsid w:val="001C3BC7"/>
    <w:rsid w:val="001C40E2"/>
    <w:rsid w:val="001C505D"/>
    <w:rsid w:val="001C5CDB"/>
    <w:rsid w:val="001C6044"/>
    <w:rsid w:val="001C68B0"/>
    <w:rsid w:val="001C6C83"/>
    <w:rsid w:val="001C6D4A"/>
    <w:rsid w:val="001C74C0"/>
    <w:rsid w:val="001C7686"/>
    <w:rsid w:val="001C7BBB"/>
    <w:rsid w:val="001D0528"/>
    <w:rsid w:val="001D0812"/>
    <w:rsid w:val="001D116F"/>
    <w:rsid w:val="001D13E6"/>
    <w:rsid w:val="001D1E00"/>
    <w:rsid w:val="001D2225"/>
    <w:rsid w:val="001D2B8F"/>
    <w:rsid w:val="001D2C0C"/>
    <w:rsid w:val="001D36CE"/>
    <w:rsid w:val="001D3752"/>
    <w:rsid w:val="001D37C3"/>
    <w:rsid w:val="001D3B13"/>
    <w:rsid w:val="001D4D9B"/>
    <w:rsid w:val="001D5205"/>
    <w:rsid w:val="001D547C"/>
    <w:rsid w:val="001D6354"/>
    <w:rsid w:val="001D6CBA"/>
    <w:rsid w:val="001D6FC5"/>
    <w:rsid w:val="001D72AC"/>
    <w:rsid w:val="001D7C02"/>
    <w:rsid w:val="001D7C95"/>
    <w:rsid w:val="001E05B3"/>
    <w:rsid w:val="001E0E5C"/>
    <w:rsid w:val="001E0F7E"/>
    <w:rsid w:val="001E13FD"/>
    <w:rsid w:val="001E147A"/>
    <w:rsid w:val="001E1863"/>
    <w:rsid w:val="001E4313"/>
    <w:rsid w:val="001E4604"/>
    <w:rsid w:val="001E6067"/>
    <w:rsid w:val="001E6393"/>
    <w:rsid w:val="001E6FC9"/>
    <w:rsid w:val="001F15DE"/>
    <w:rsid w:val="001F1E84"/>
    <w:rsid w:val="001F27D9"/>
    <w:rsid w:val="001F308F"/>
    <w:rsid w:val="001F3E79"/>
    <w:rsid w:val="001F3EDF"/>
    <w:rsid w:val="001F43EE"/>
    <w:rsid w:val="001F4CD2"/>
    <w:rsid w:val="001F4EFC"/>
    <w:rsid w:val="001F4F69"/>
    <w:rsid w:val="001F55F6"/>
    <w:rsid w:val="001F584A"/>
    <w:rsid w:val="001F61DD"/>
    <w:rsid w:val="001F64AC"/>
    <w:rsid w:val="001F6F30"/>
    <w:rsid w:val="001F71FA"/>
    <w:rsid w:val="001F7580"/>
    <w:rsid w:val="001F7A13"/>
    <w:rsid w:val="001F7DC5"/>
    <w:rsid w:val="00200EEA"/>
    <w:rsid w:val="00200F76"/>
    <w:rsid w:val="00201DAD"/>
    <w:rsid w:val="002026E4"/>
    <w:rsid w:val="00203345"/>
    <w:rsid w:val="00203D82"/>
    <w:rsid w:val="00204FDF"/>
    <w:rsid w:val="00205861"/>
    <w:rsid w:val="00205E53"/>
    <w:rsid w:val="00206220"/>
    <w:rsid w:val="002066A4"/>
    <w:rsid w:val="002074B5"/>
    <w:rsid w:val="00207570"/>
    <w:rsid w:val="00207936"/>
    <w:rsid w:val="00207FF4"/>
    <w:rsid w:val="002106F2"/>
    <w:rsid w:val="002108BA"/>
    <w:rsid w:val="0021126F"/>
    <w:rsid w:val="00211489"/>
    <w:rsid w:val="002128CD"/>
    <w:rsid w:val="00212E5A"/>
    <w:rsid w:val="00213095"/>
    <w:rsid w:val="00213109"/>
    <w:rsid w:val="002141A7"/>
    <w:rsid w:val="00215568"/>
    <w:rsid w:val="0021568C"/>
    <w:rsid w:val="0021591C"/>
    <w:rsid w:val="00215BB8"/>
    <w:rsid w:val="002162FF"/>
    <w:rsid w:val="002163FB"/>
    <w:rsid w:val="00216CBC"/>
    <w:rsid w:val="002170CB"/>
    <w:rsid w:val="002172A6"/>
    <w:rsid w:val="002172D4"/>
    <w:rsid w:val="00220B3C"/>
    <w:rsid w:val="0022154E"/>
    <w:rsid w:val="0022170B"/>
    <w:rsid w:val="002223B0"/>
    <w:rsid w:val="002223D5"/>
    <w:rsid w:val="002226C0"/>
    <w:rsid w:val="00222770"/>
    <w:rsid w:val="00223A04"/>
    <w:rsid w:val="00223F75"/>
    <w:rsid w:val="002249F2"/>
    <w:rsid w:val="00224A9E"/>
    <w:rsid w:val="00224D6E"/>
    <w:rsid w:val="00224FBB"/>
    <w:rsid w:val="00225D17"/>
    <w:rsid w:val="00225E7A"/>
    <w:rsid w:val="00225F09"/>
    <w:rsid w:val="00226283"/>
    <w:rsid w:val="0022630E"/>
    <w:rsid w:val="00226D21"/>
    <w:rsid w:val="00227364"/>
    <w:rsid w:val="00227997"/>
    <w:rsid w:val="0023069D"/>
    <w:rsid w:val="00230E12"/>
    <w:rsid w:val="00230E19"/>
    <w:rsid w:val="00230F3D"/>
    <w:rsid w:val="00231337"/>
    <w:rsid w:val="00231D88"/>
    <w:rsid w:val="00231DEB"/>
    <w:rsid w:val="00231E5C"/>
    <w:rsid w:val="00233381"/>
    <w:rsid w:val="00233DDC"/>
    <w:rsid w:val="00235929"/>
    <w:rsid w:val="00235E27"/>
    <w:rsid w:val="002360BC"/>
    <w:rsid w:val="00240A11"/>
    <w:rsid w:val="00241B0B"/>
    <w:rsid w:val="00241DCF"/>
    <w:rsid w:val="00242A47"/>
    <w:rsid w:val="00242C65"/>
    <w:rsid w:val="00242D06"/>
    <w:rsid w:val="002438D9"/>
    <w:rsid w:val="0024455E"/>
    <w:rsid w:val="00244633"/>
    <w:rsid w:val="002468C2"/>
    <w:rsid w:val="00246D96"/>
    <w:rsid w:val="00246F63"/>
    <w:rsid w:val="00247007"/>
    <w:rsid w:val="00247601"/>
    <w:rsid w:val="002478EF"/>
    <w:rsid w:val="00247CF4"/>
    <w:rsid w:val="002503E1"/>
    <w:rsid w:val="00250914"/>
    <w:rsid w:val="00250E4A"/>
    <w:rsid w:val="0025138C"/>
    <w:rsid w:val="00251424"/>
    <w:rsid w:val="00251C30"/>
    <w:rsid w:val="00251C35"/>
    <w:rsid w:val="00251EEE"/>
    <w:rsid w:val="00252045"/>
    <w:rsid w:val="0025230E"/>
    <w:rsid w:val="0025307A"/>
    <w:rsid w:val="00254386"/>
    <w:rsid w:val="002543A9"/>
    <w:rsid w:val="002548CE"/>
    <w:rsid w:val="00255317"/>
    <w:rsid w:val="00255946"/>
    <w:rsid w:val="0025662F"/>
    <w:rsid w:val="00257387"/>
    <w:rsid w:val="0025765E"/>
    <w:rsid w:val="0025786C"/>
    <w:rsid w:val="002578B9"/>
    <w:rsid w:val="00257F5E"/>
    <w:rsid w:val="0026029C"/>
    <w:rsid w:val="002604FF"/>
    <w:rsid w:val="00260818"/>
    <w:rsid w:val="00261728"/>
    <w:rsid w:val="00261CFE"/>
    <w:rsid w:val="002626B7"/>
    <w:rsid w:val="00262B8A"/>
    <w:rsid w:val="00262DB6"/>
    <w:rsid w:val="00262E05"/>
    <w:rsid w:val="00262EA2"/>
    <w:rsid w:val="002636FA"/>
    <w:rsid w:val="00263AE2"/>
    <w:rsid w:val="00264E7B"/>
    <w:rsid w:val="00264F5A"/>
    <w:rsid w:val="00265EC4"/>
    <w:rsid w:val="00265FA1"/>
    <w:rsid w:val="00266057"/>
    <w:rsid w:val="002661E2"/>
    <w:rsid w:val="00266537"/>
    <w:rsid w:val="0026657B"/>
    <w:rsid w:val="00266DB9"/>
    <w:rsid w:val="00266EB5"/>
    <w:rsid w:val="00267475"/>
    <w:rsid w:val="002675B2"/>
    <w:rsid w:val="00267D11"/>
    <w:rsid w:val="00270CD6"/>
    <w:rsid w:val="00270DEB"/>
    <w:rsid w:val="00270E09"/>
    <w:rsid w:val="002714BC"/>
    <w:rsid w:val="002715E5"/>
    <w:rsid w:val="00271CC5"/>
    <w:rsid w:val="00272391"/>
    <w:rsid w:val="002725EF"/>
    <w:rsid w:val="00272868"/>
    <w:rsid w:val="00272D92"/>
    <w:rsid w:val="002737C5"/>
    <w:rsid w:val="002737DA"/>
    <w:rsid w:val="00273D66"/>
    <w:rsid w:val="002744F4"/>
    <w:rsid w:val="00274E1B"/>
    <w:rsid w:val="0027791D"/>
    <w:rsid w:val="00277A3D"/>
    <w:rsid w:val="00280020"/>
    <w:rsid w:val="00280756"/>
    <w:rsid w:val="002809A1"/>
    <w:rsid w:val="0028141E"/>
    <w:rsid w:val="00281577"/>
    <w:rsid w:val="002821EA"/>
    <w:rsid w:val="002827C1"/>
    <w:rsid w:val="002827CC"/>
    <w:rsid w:val="00282809"/>
    <w:rsid w:val="00282B95"/>
    <w:rsid w:val="0028321A"/>
    <w:rsid w:val="0028381C"/>
    <w:rsid w:val="0028385A"/>
    <w:rsid w:val="00283F8C"/>
    <w:rsid w:val="00284132"/>
    <w:rsid w:val="0028455B"/>
    <w:rsid w:val="002845AF"/>
    <w:rsid w:val="00284A2A"/>
    <w:rsid w:val="00285007"/>
    <w:rsid w:val="00285A90"/>
    <w:rsid w:val="00285B80"/>
    <w:rsid w:val="00285F40"/>
    <w:rsid w:val="0028615B"/>
    <w:rsid w:val="0028638C"/>
    <w:rsid w:val="00286931"/>
    <w:rsid w:val="00287117"/>
    <w:rsid w:val="002879B6"/>
    <w:rsid w:val="00287EEC"/>
    <w:rsid w:val="00290066"/>
    <w:rsid w:val="00290B51"/>
    <w:rsid w:val="00290FB5"/>
    <w:rsid w:val="00291696"/>
    <w:rsid w:val="002922F9"/>
    <w:rsid w:val="00294169"/>
    <w:rsid w:val="0029473E"/>
    <w:rsid w:val="00295EC8"/>
    <w:rsid w:val="00296A9E"/>
    <w:rsid w:val="00296E4C"/>
    <w:rsid w:val="00297A5E"/>
    <w:rsid w:val="002A0AB8"/>
    <w:rsid w:val="002A1058"/>
    <w:rsid w:val="002A2192"/>
    <w:rsid w:val="002A34A5"/>
    <w:rsid w:val="002A3975"/>
    <w:rsid w:val="002A4F56"/>
    <w:rsid w:val="002A6A1F"/>
    <w:rsid w:val="002A70A9"/>
    <w:rsid w:val="002A782E"/>
    <w:rsid w:val="002A7B13"/>
    <w:rsid w:val="002B010A"/>
    <w:rsid w:val="002B02A5"/>
    <w:rsid w:val="002B137F"/>
    <w:rsid w:val="002B31BF"/>
    <w:rsid w:val="002B324A"/>
    <w:rsid w:val="002B3795"/>
    <w:rsid w:val="002B3937"/>
    <w:rsid w:val="002B46FF"/>
    <w:rsid w:val="002B4CF3"/>
    <w:rsid w:val="002B556B"/>
    <w:rsid w:val="002B6372"/>
    <w:rsid w:val="002B70A6"/>
    <w:rsid w:val="002B7A6C"/>
    <w:rsid w:val="002B7B14"/>
    <w:rsid w:val="002C036A"/>
    <w:rsid w:val="002C0866"/>
    <w:rsid w:val="002C124D"/>
    <w:rsid w:val="002C19CD"/>
    <w:rsid w:val="002C1F74"/>
    <w:rsid w:val="002C26D0"/>
    <w:rsid w:val="002C33B8"/>
    <w:rsid w:val="002C35BA"/>
    <w:rsid w:val="002C435C"/>
    <w:rsid w:val="002C4E6A"/>
    <w:rsid w:val="002C5377"/>
    <w:rsid w:val="002C5CDE"/>
    <w:rsid w:val="002C610C"/>
    <w:rsid w:val="002C629B"/>
    <w:rsid w:val="002C6848"/>
    <w:rsid w:val="002C76FB"/>
    <w:rsid w:val="002C7AF0"/>
    <w:rsid w:val="002D06F1"/>
    <w:rsid w:val="002D0BA2"/>
    <w:rsid w:val="002D0F64"/>
    <w:rsid w:val="002D1E8B"/>
    <w:rsid w:val="002D1FB7"/>
    <w:rsid w:val="002D20AD"/>
    <w:rsid w:val="002D2115"/>
    <w:rsid w:val="002D35B0"/>
    <w:rsid w:val="002D3F3E"/>
    <w:rsid w:val="002D45B7"/>
    <w:rsid w:val="002D4AEF"/>
    <w:rsid w:val="002D509B"/>
    <w:rsid w:val="002D549E"/>
    <w:rsid w:val="002D56A0"/>
    <w:rsid w:val="002D6C16"/>
    <w:rsid w:val="002E052D"/>
    <w:rsid w:val="002E074F"/>
    <w:rsid w:val="002E212D"/>
    <w:rsid w:val="002E232D"/>
    <w:rsid w:val="002E26A0"/>
    <w:rsid w:val="002E2CFA"/>
    <w:rsid w:val="002E40EA"/>
    <w:rsid w:val="002E4426"/>
    <w:rsid w:val="002E4A36"/>
    <w:rsid w:val="002E5C94"/>
    <w:rsid w:val="002E6395"/>
    <w:rsid w:val="002E65A8"/>
    <w:rsid w:val="002E65EF"/>
    <w:rsid w:val="002E6A63"/>
    <w:rsid w:val="002E76D0"/>
    <w:rsid w:val="002E772E"/>
    <w:rsid w:val="002E77F3"/>
    <w:rsid w:val="002E7816"/>
    <w:rsid w:val="002F025D"/>
    <w:rsid w:val="002F07B2"/>
    <w:rsid w:val="002F0D30"/>
    <w:rsid w:val="002F0D9D"/>
    <w:rsid w:val="002F1571"/>
    <w:rsid w:val="002F1A8F"/>
    <w:rsid w:val="002F1B6E"/>
    <w:rsid w:val="002F2386"/>
    <w:rsid w:val="002F494E"/>
    <w:rsid w:val="002F4AC0"/>
    <w:rsid w:val="002F4D6F"/>
    <w:rsid w:val="002F542E"/>
    <w:rsid w:val="002F5734"/>
    <w:rsid w:val="002F5B83"/>
    <w:rsid w:val="002F65F7"/>
    <w:rsid w:val="002F6A11"/>
    <w:rsid w:val="002F6E58"/>
    <w:rsid w:val="002F7229"/>
    <w:rsid w:val="002F735C"/>
    <w:rsid w:val="002F742D"/>
    <w:rsid w:val="002F7567"/>
    <w:rsid w:val="00300607"/>
    <w:rsid w:val="00300686"/>
    <w:rsid w:val="00300A7D"/>
    <w:rsid w:val="00301A88"/>
    <w:rsid w:val="00301DB3"/>
    <w:rsid w:val="00302ACD"/>
    <w:rsid w:val="0030390D"/>
    <w:rsid w:val="00304B45"/>
    <w:rsid w:val="00305351"/>
    <w:rsid w:val="0030546A"/>
    <w:rsid w:val="00305836"/>
    <w:rsid w:val="00305D3A"/>
    <w:rsid w:val="0030666A"/>
    <w:rsid w:val="00306ADE"/>
    <w:rsid w:val="00306DEA"/>
    <w:rsid w:val="00311106"/>
    <w:rsid w:val="00311402"/>
    <w:rsid w:val="003115B8"/>
    <w:rsid w:val="003118D7"/>
    <w:rsid w:val="003121B2"/>
    <w:rsid w:val="0031285D"/>
    <w:rsid w:val="00312ACF"/>
    <w:rsid w:val="00312BB4"/>
    <w:rsid w:val="00312E78"/>
    <w:rsid w:val="00314085"/>
    <w:rsid w:val="003140B2"/>
    <w:rsid w:val="00315B58"/>
    <w:rsid w:val="00317B0A"/>
    <w:rsid w:val="00317B61"/>
    <w:rsid w:val="00317BBB"/>
    <w:rsid w:val="0032021F"/>
    <w:rsid w:val="00320678"/>
    <w:rsid w:val="003208FE"/>
    <w:rsid w:val="00320D21"/>
    <w:rsid w:val="00320DE2"/>
    <w:rsid w:val="00320E97"/>
    <w:rsid w:val="00321296"/>
    <w:rsid w:val="00322098"/>
    <w:rsid w:val="0032211E"/>
    <w:rsid w:val="003226AF"/>
    <w:rsid w:val="003235D3"/>
    <w:rsid w:val="0032652E"/>
    <w:rsid w:val="00326A89"/>
    <w:rsid w:val="003276CF"/>
    <w:rsid w:val="00327701"/>
    <w:rsid w:val="0032781B"/>
    <w:rsid w:val="00330B9D"/>
    <w:rsid w:val="00331199"/>
    <w:rsid w:val="00331C2B"/>
    <w:rsid w:val="0033204B"/>
    <w:rsid w:val="003321D9"/>
    <w:rsid w:val="003321DE"/>
    <w:rsid w:val="00332822"/>
    <w:rsid w:val="00332E65"/>
    <w:rsid w:val="00333408"/>
    <w:rsid w:val="003336BA"/>
    <w:rsid w:val="00333744"/>
    <w:rsid w:val="00335924"/>
    <w:rsid w:val="00335C66"/>
    <w:rsid w:val="0033641D"/>
    <w:rsid w:val="00336941"/>
    <w:rsid w:val="003369D2"/>
    <w:rsid w:val="00336C48"/>
    <w:rsid w:val="00336D2D"/>
    <w:rsid w:val="0033758C"/>
    <w:rsid w:val="00337B66"/>
    <w:rsid w:val="00340570"/>
    <w:rsid w:val="00340CAB"/>
    <w:rsid w:val="003420E2"/>
    <w:rsid w:val="00342DEA"/>
    <w:rsid w:val="00343076"/>
    <w:rsid w:val="00343259"/>
    <w:rsid w:val="00343A76"/>
    <w:rsid w:val="00344568"/>
    <w:rsid w:val="003446D6"/>
    <w:rsid w:val="00344BC6"/>
    <w:rsid w:val="00345993"/>
    <w:rsid w:val="00345C5A"/>
    <w:rsid w:val="00346B77"/>
    <w:rsid w:val="00347196"/>
    <w:rsid w:val="0034764C"/>
    <w:rsid w:val="00347661"/>
    <w:rsid w:val="00350408"/>
    <w:rsid w:val="00350A31"/>
    <w:rsid w:val="00351741"/>
    <w:rsid w:val="003531F3"/>
    <w:rsid w:val="00353667"/>
    <w:rsid w:val="003543C3"/>
    <w:rsid w:val="00354982"/>
    <w:rsid w:val="00354C0D"/>
    <w:rsid w:val="00355509"/>
    <w:rsid w:val="00355D9A"/>
    <w:rsid w:val="003564A5"/>
    <w:rsid w:val="003577AB"/>
    <w:rsid w:val="00357EB7"/>
    <w:rsid w:val="00360045"/>
    <w:rsid w:val="003605A0"/>
    <w:rsid w:val="00360C18"/>
    <w:rsid w:val="00361A4D"/>
    <w:rsid w:val="00361EA0"/>
    <w:rsid w:val="0036202B"/>
    <w:rsid w:val="003621A7"/>
    <w:rsid w:val="00363D1A"/>
    <w:rsid w:val="00363FD1"/>
    <w:rsid w:val="0036429F"/>
    <w:rsid w:val="00364602"/>
    <w:rsid w:val="00364C42"/>
    <w:rsid w:val="00365685"/>
    <w:rsid w:val="00366621"/>
    <w:rsid w:val="003666DF"/>
    <w:rsid w:val="00366936"/>
    <w:rsid w:val="00367886"/>
    <w:rsid w:val="003702E4"/>
    <w:rsid w:val="00371308"/>
    <w:rsid w:val="00372362"/>
    <w:rsid w:val="003727AD"/>
    <w:rsid w:val="0037290D"/>
    <w:rsid w:val="00372A2B"/>
    <w:rsid w:val="00374AC7"/>
    <w:rsid w:val="00375318"/>
    <w:rsid w:val="00375B91"/>
    <w:rsid w:val="003762F5"/>
    <w:rsid w:val="003765DC"/>
    <w:rsid w:val="003767CA"/>
    <w:rsid w:val="00376D22"/>
    <w:rsid w:val="00377B78"/>
    <w:rsid w:val="00377DA9"/>
    <w:rsid w:val="003802C7"/>
    <w:rsid w:val="003804D2"/>
    <w:rsid w:val="0038053D"/>
    <w:rsid w:val="00381330"/>
    <w:rsid w:val="00381582"/>
    <w:rsid w:val="003823C0"/>
    <w:rsid w:val="003827E9"/>
    <w:rsid w:val="00382E0F"/>
    <w:rsid w:val="00383906"/>
    <w:rsid w:val="00383DF1"/>
    <w:rsid w:val="00383FF9"/>
    <w:rsid w:val="003844B6"/>
    <w:rsid w:val="00384965"/>
    <w:rsid w:val="00384F26"/>
    <w:rsid w:val="003853A8"/>
    <w:rsid w:val="0038571B"/>
    <w:rsid w:val="003858B0"/>
    <w:rsid w:val="003859CD"/>
    <w:rsid w:val="003859FF"/>
    <w:rsid w:val="00385C73"/>
    <w:rsid w:val="0038641F"/>
    <w:rsid w:val="00387391"/>
    <w:rsid w:val="003902A9"/>
    <w:rsid w:val="00390799"/>
    <w:rsid w:val="00390BD2"/>
    <w:rsid w:val="0039222E"/>
    <w:rsid w:val="003922FF"/>
    <w:rsid w:val="00392E25"/>
    <w:rsid w:val="00392E57"/>
    <w:rsid w:val="00393571"/>
    <w:rsid w:val="00393764"/>
    <w:rsid w:val="00393BF1"/>
    <w:rsid w:val="00393F20"/>
    <w:rsid w:val="0039453C"/>
    <w:rsid w:val="0039491B"/>
    <w:rsid w:val="00394FFB"/>
    <w:rsid w:val="00395E7F"/>
    <w:rsid w:val="00397717"/>
    <w:rsid w:val="00397887"/>
    <w:rsid w:val="00397DE4"/>
    <w:rsid w:val="003A00C7"/>
    <w:rsid w:val="003A00F8"/>
    <w:rsid w:val="003A13E7"/>
    <w:rsid w:val="003A15D9"/>
    <w:rsid w:val="003A2382"/>
    <w:rsid w:val="003A2BEE"/>
    <w:rsid w:val="003A2DDF"/>
    <w:rsid w:val="003A2F6A"/>
    <w:rsid w:val="003A3A04"/>
    <w:rsid w:val="003A4EE2"/>
    <w:rsid w:val="003A65FA"/>
    <w:rsid w:val="003A6707"/>
    <w:rsid w:val="003A6F1A"/>
    <w:rsid w:val="003A6FEE"/>
    <w:rsid w:val="003B02A1"/>
    <w:rsid w:val="003B0D8A"/>
    <w:rsid w:val="003B135C"/>
    <w:rsid w:val="003B1551"/>
    <w:rsid w:val="003B18E7"/>
    <w:rsid w:val="003B1919"/>
    <w:rsid w:val="003B1E6F"/>
    <w:rsid w:val="003B310E"/>
    <w:rsid w:val="003B3C13"/>
    <w:rsid w:val="003B45A4"/>
    <w:rsid w:val="003B46E1"/>
    <w:rsid w:val="003B4F9D"/>
    <w:rsid w:val="003B553C"/>
    <w:rsid w:val="003C0056"/>
    <w:rsid w:val="003C0446"/>
    <w:rsid w:val="003C0C23"/>
    <w:rsid w:val="003C16B8"/>
    <w:rsid w:val="003C19E3"/>
    <w:rsid w:val="003C1EE4"/>
    <w:rsid w:val="003C22D4"/>
    <w:rsid w:val="003C2F90"/>
    <w:rsid w:val="003C3634"/>
    <w:rsid w:val="003C3A52"/>
    <w:rsid w:val="003C4FFD"/>
    <w:rsid w:val="003C5404"/>
    <w:rsid w:val="003C605C"/>
    <w:rsid w:val="003C654F"/>
    <w:rsid w:val="003C6D02"/>
    <w:rsid w:val="003C6FC5"/>
    <w:rsid w:val="003C773A"/>
    <w:rsid w:val="003D031C"/>
    <w:rsid w:val="003D04F4"/>
    <w:rsid w:val="003D0584"/>
    <w:rsid w:val="003D0C84"/>
    <w:rsid w:val="003D130B"/>
    <w:rsid w:val="003D13F2"/>
    <w:rsid w:val="003D1C84"/>
    <w:rsid w:val="003D2029"/>
    <w:rsid w:val="003D235B"/>
    <w:rsid w:val="003D2618"/>
    <w:rsid w:val="003D2F8C"/>
    <w:rsid w:val="003D4668"/>
    <w:rsid w:val="003D4D5F"/>
    <w:rsid w:val="003D51D5"/>
    <w:rsid w:val="003D58D6"/>
    <w:rsid w:val="003D6467"/>
    <w:rsid w:val="003D654F"/>
    <w:rsid w:val="003D6AC4"/>
    <w:rsid w:val="003D6EBF"/>
    <w:rsid w:val="003D74A2"/>
    <w:rsid w:val="003D767E"/>
    <w:rsid w:val="003D7D01"/>
    <w:rsid w:val="003E0612"/>
    <w:rsid w:val="003E0921"/>
    <w:rsid w:val="003E14B3"/>
    <w:rsid w:val="003E1764"/>
    <w:rsid w:val="003E19C5"/>
    <w:rsid w:val="003E1A1E"/>
    <w:rsid w:val="003E1F09"/>
    <w:rsid w:val="003E23BC"/>
    <w:rsid w:val="003E25DE"/>
    <w:rsid w:val="003E2D2E"/>
    <w:rsid w:val="003E3094"/>
    <w:rsid w:val="003E317F"/>
    <w:rsid w:val="003E3744"/>
    <w:rsid w:val="003E3C5F"/>
    <w:rsid w:val="003E3D53"/>
    <w:rsid w:val="003E4C10"/>
    <w:rsid w:val="003E61F0"/>
    <w:rsid w:val="003E70A1"/>
    <w:rsid w:val="003E77E5"/>
    <w:rsid w:val="003E7A4D"/>
    <w:rsid w:val="003E7AB8"/>
    <w:rsid w:val="003E7D50"/>
    <w:rsid w:val="003E7D5D"/>
    <w:rsid w:val="003F0F6E"/>
    <w:rsid w:val="003F1158"/>
    <w:rsid w:val="003F1FE6"/>
    <w:rsid w:val="003F2213"/>
    <w:rsid w:val="003F27F4"/>
    <w:rsid w:val="003F2929"/>
    <w:rsid w:val="003F3807"/>
    <w:rsid w:val="003F383D"/>
    <w:rsid w:val="003F3C0D"/>
    <w:rsid w:val="003F4032"/>
    <w:rsid w:val="003F49D1"/>
    <w:rsid w:val="003F4D53"/>
    <w:rsid w:val="003F4E83"/>
    <w:rsid w:val="003F5982"/>
    <w:rsid w:val="003F5B9D"/>
    <w:rsid w:val="003F5C66"/>
    <w:rsid w:val="003F5D0E"/>
    <w:rsid w:val="003F5DEC"/>
    <w:rsid w:val="003F5E6E"/>
    <w:rsid w:val="003F61AD"/>
    <w:rsid w:val="003F6209"/>
    <w:rsid w:val="003F6421"/>
    <w:rsid w:val="003F6AA6"/>
    <w:rsid w:val="003F7175"/>
    <w:rsid w:val="00400757"/>
    <w:rsid w:val="00401074"/>
    <w:rsid w:val="0040107B"/>
    <w:rsid w:val="00401889"/>
    <w:rsid w:val="00401CFE"/>
    <w:rsid w:val="0040291C"/>
    <w:rsid w:val="0040295D"/>
    <w:rsid w:val="004034B8"/>
    <w:rsid w:val="00403BD4"/>
    <w:rsid w:val="00404486"/>
    <w:rsid w:val="00404599"/>
    <w:rsid w:val="004047C4"/>
    <w:rsid w:val="0040483E"/>
    <w:rsid w:val="00404FA5"/>
    <w:rsid w:val="0040609C"/>
    <w:rsid w:val="004064EF"/>
    <w:rsid w:val="00407708"/>
    <w:rsid w:val="00407B35"/>
    <w:rsid w:val="004101DD"/>
    <w:rsid w:val="0041025E"/>
    <w:rsid w:val="0041177D"/>
    <w:rsid w:val="00411BE3"/>
    <w:rsid w:val="00411EEA"/>
    <w:rsid w:val="00412902"/>
    <w:rsid w:val="00412A3D"/>
    <w:rsid w:val="00412BBD"/>
    <w:rsid w:val="00412DAA"/>
    <w:rsid w:val="00413E67"/>
    <w:rsid w:val="00413EA4"/>
    <w:rsid w:val="004148FA"/>
    <w:rsid w:val="00414A50"/>
    <w:rsid w:val="00414B46"/>
    <w:rsid w:val="00414C16"/>
    <w:rsid w:val="0041515F"/>
    <w:rsid w:val="004158AD"/>
    <w:rsid w:val="00416050"/>
    <w:rsid w:val="004167B9"/>
    <w:rsid w:val="004169B6"/>
    <w:rsid w:val="004176DD"/>
    <w:rsid w:val="00417ED2"/>
    <w:rsid w:val="00421BC6"/>
    <w:rsid w:val="004220FE"/>
    <w:rsid w:val="00422101"/>
    <w:rsid w:val="00422370"/>
    <w:rsid w:val="004225FB"/>
    <w:rsid w:val="00422704"/>
    <w:rsid w:val="004229B4"/>
    <w:rsid w:val="0042435F"/>
    <w:rsid w:val="00425AF3"/>
    <w:rsid w:val="0042664D"/>
    <w:rsid w:val="00426C72"/>
    <w:rsid w:val="00427126"/>
    <w:rsid w:val="00427450"/>
    <w:rsid w:val="00427B7E"/>
    <w:rsid w:val="00427DCB"/>
    <w:rsid w:val="00430474"/>
    <w:rsid w:val="0043119B"/>
    <w:rsid w:val="004316CB"/>
    <w:rsid w:val="00432206"/>
    <w:rsid w:val="004322EB"/>
    <w:rsid w:val="004326A6"/>
    <w:rsid w:val="004336F7"/>
    <w:rsid w:val="00433F7C"/>
    <w:rsid w:val="00434155"/>
    <w:rsid w:val="0043416D"/>
    <w:rsid w:val="00434E10"/>
    <w:rsid w:val="004350BF"/>
    <w:rsid w:val="004357E9"/>
    <w:rsid w:val="004360AB"/>
    <w:rsid w:val="004364C5"/>
    <w:rsid w:val="00436B79"/>
    <w:rsid w:val="00436E11"/>
    <w:rsid w:val="00437244"/>
    <w:rsid w:val="004373AC"/>
    <w:rsid w:val="00437662"/>
    <w:rsid w:val="00437E7D"/>
    <w:rsid w:val="0044013C"/>
    <w:rsid w:val="00440365"/>
    <w:rsid w:val="00441271"/>
    <w:rsid w:val="00441A8E"/>
    <w:rsid w:val="00441FD9"/>
    <w:rsid w:val="004421E5"/>
    <w:rsid w:val="00442E5C"/>
    <w:rsid w:val="004453C1"/>
    <w:rsid w:val="0044588A"/>
    <w:rsid w:val="004464A3"/>
    <w:rsid w:val="00447666"/>
    <w:rsid w:val="00450634"/>
    <w:rsid w:val="00450988"/>
    <w:rsid w:val="004509E5"/>
    <w:rsid w:val="00452D69"/>
    <w:rsid w:val="00453F95"/>
    <w:rsid w:val="00454E23"/>
    <w:rsid w:val="00454FA4"/>
    <w:rsid w:val="00460276"/>
    <w:rsid w:val="00460A42"/>
    <w:rsid w:val="00460F09"/>
    <w:rsid w:val="00461224"/>
    <w:rsid w:val="004616A7"/>
    <w:rsid w:val="00462AA9"/>
    <w:rsid w:val="0046338B"/>
    <w:rsid w:val="004633F5"/>
    <w:rsid w:val="004642CA"/>
    <w:rsid w:val="0046487E"/>
    <w:rsid w:val="00464F52"/>
    <w:rsid w:val="0046723C"/>
    <w:rsid w:val="004677B9"/>
    <w:rsid w:val="004679DD"/>
    <w:rsid w:val="0047026E"/>
    <w:rsid w:val="004704B4"/>
    <w:rsid w:val="00471351"/>
    <w:rsid w:val="00472CDF"/>
    <w:rsid w:val="00473C10"/>
    <w:rsid w:val="00474457"/>
    <w:rsid w:val="0047469F"/>
    <w:rsid w:val="0047488B"/>
    <w:rsid w:val="00475C82"/>
    <w:rsid w:val="00476409"/>
    <w:rsid w:val="00477BE7"/>
    <w:rsid w:val="00477CE6"/>
    <w:rsid w:val="00477FDE"/>
    <w:rsid w:val="0048001C"/>
    <w:rsid w:val="004801DC"/>
    <w:rsid w:val="004808E1"/>
    <w:rsid w:val="0048198D"/>
    <w:rsid w:val="004829C2"/>
    <w:rsid w:val="00483096"/>
    <w:rsid w:val="0048318A"/>
    <w:rsid w:val="00483660"/>
    <w:rsid w:val="00483736"/>
    <w:rsid w:val="00483BC2"/>
    <w:rsid w:val="004853D0"/>
    <w:rsid w:val="00485682"/>
    <w:rsid w:val="004858F3"/>
    <w:rsid w:val="00485F2E"/>
    <w:rsid w:val="00485F44"/>
    <w:rsid w:val="00486277"/>
    <w:rsid w:val="004862DD"/>
    <w:rsid w:val="00486ABB"/>
    <w:rsid w:val="004879F0"/>
    <w:rsid w:val="00490134"/>
    <w:rsid w:val="004905BA"/>
    <w:rsid w:val="00490642"/>
    <w:rsid w:val="00490D4E"/>
    <w:rsid w:val="004911C0"/>
    <w:rsid w:val="0049170F"/>
    <w:rsid w:val="00491AFE"/>
    <w:rsid w:val="0049261A"/>
    <w:rsid w:val="0049374D"/>
    <w:rsid w:val="00493C6D"/>
    <w:rsid w:val="00493D66"/>
    <w:rsid w:val="0049438D"/>
    <w:rsid w:val="00494478"/>
    <w:rsid w:val="00494868"/>
    <w:rsid w:val="004950E8"/>
    <w:rsid w:val="00495DCF"/>
    <w:rsid w:val="00496506"/>
    <w:rsid w:val="004968EE"/>
    <w:rsid w:val="004976C0"/>
    <w:rsid w:val="00497A8B"/>
    <w:rsid w:val="00497B8A"/>
    <w:rsid w:val="00497DB7"/>
    <w:rsid w:val="004A08FC"/>
    <w:rsid w:val="004A0C4C"/>
    <w:rsid w:val="004A1286"/>
    <w:rsid w:val="004A1B0E"/>
    <w:rsid w:val="004A1BAF"/>
    <w:rsid w:val="004A1C9B"/>
    <w:rsid w:val="004A1D0F"/>
    <w:rsid w:val="004A25BD"/>
    <w:rsid w:val="004A26DB"/>
    <w:rsid w:val="004A2EE1"/>
    <w:rsid w:val="004A36FA"/>
    <w:rsid w:val="004A42CD"/>
    <w:rsid w:val="004A4659"/>
    <w:rsid w:val="004A478F"/>
    <w:rsid w:val="004A5209"/>
    <w:rsid w:val="004A5BEC"/>
    <w:rsid w:val="004A69ED"/>
    <w:rsid w:val="004A7285"/>
    <w:rsid w:val="004A7E86"/>
    <w:rsid w:val="004B0387"/>
    <w:rsid w:val="004B072C"/>
    <w:rsid w:val="004B1826"/>
    <w:rsid w:val="004B1B5B"/>
    <w:rsid w:val="004B2125"/>
    <w:rsid w:val="004B24EE"/>
    <w:rsid w:val="004B276C"/>
    <w:rsid w:val="004B2A45"/>
    <w:rsid w:val="004B34A2"/>
    <w:rsid w:val="004B46FA"/>
    <w:rsid w:val="004B50D9"/>
    <w:rsid w:val="004B5735"/>
    <w:rsid w:val="004B657B"/>
    <w:rsid w:val="004B6DF0"/>
    <w:rsid w:val="004B77C8"/>
    <w:rsid w:val="004B7A0F"/>
    <w:rsid w:val="004C0CED"/>
    <w:rsid w:val="004C1263"/>
    <w:rsid w:val="004C2E23"/>
    <w:rsid w:val="004C3852"/>
    <w:rsid w:val="004C4560"/>
    <w:rsid w:val="004C4680"/>
    <w:rsid w:val="004C47E8"/>
    <w:rsid w:val="004C498E"/>
    <w:rsid w:val="004C4C4F"/>
    <w:rsid w:val="004C5185"/>
    <w:rsid w:val="004C79B5"/>
    <w:rsid w:val="004D078F"/>
    <w:rsid w:val="004D104B"/>
    <w:rsid w:val="004D1411"/>
    <w:rsid w:val="004D23E4"/>
    <w:rsid w:val="004D2E97"/>
    <w:rsid w:val="004D33B2"/>
    <w:rsid w:val="004D3F15"/>
    <w:rsid w:val="004D446F"/>
    <w:rsid w:val="004D5C15"/>
    <w:rsid w:val="004D6100"/>
    <w:rsid w:val="004D7EDA"/>
    <w:rsid w:val="004E01FA"/>
    <w:rsid w:val="004E042A"/>
    <w:rsid w:val="004E10D8"/>
    <w:rsid w:val="004E1F0C"/>
    <w:rsid w:val="004E2368"/>
    <w:rsid w:val="004E242B"/>
    <w:rsid w:val="004E25BF"/>
    <w:rsid w:val="004E37B2"/>
    <w:rsid w:val="004E45C9"/>
    <w:rsid w:val="004E4EC8"/>
    <w:rsid w:val="004E5709"/>
    <w:rsid w:val="004E6534"/>
    <w:rsid w:val="004E670F"/>
    <w:rsid w:val="004E6D32"/>
    <w:rsid w:val="004E6E39"/>
    <w:rsid w:val="004E6F33"/>
    <w:rsid w:val="004E70B7"/>
    <w:rsid w:val="004E787E"/>
    <w:rsid w:val="004E7EAD"/>
    <w:rsid w:val="004F05D5"/>
    <w:rsid w:val="004F08FA"/>
    <w:rsid w:val="004F1A5E"/>
    <w:rsid w:val="004F3124"/>
    <w:rsid w:val="004F3399"/>
    <w:rsid w:val="004F40E5"/>
    <w:rsid w:val="004F442C"/>
    <w:rsid w:val="004F50A9"/>
    <w:rsid w:val="004F556A"/>
    <w:rsid w:val="004F6490"/>
    <w:rsid w:val="004F6B82"/>
    <w:rsid w:val="004F7133"/>
    <w:rsid w:val="004F7F5A"/>
    <w:rsid w:val="005001DA"/>
    <w:rsid w:val="00500B57"/>
    <w:rsid w:val="00501913"/>
    <w:rsid w:val="0050252C"/>
    <w:rsid w:val="005025B7"/>
    <w:rsid w:val="00502D53"/>
    <w:rsid w:val="00502E47"/>
    <w:rsid w:val="00503215"/>
    <w:rsid w:val="0050379F"/>
    <w:rsid w:val="00503E7C"/>
    <w:rsid w:val="00504045"/>
    <w:rsid w:val="00504346"/>
    <w:rsid w:val="00504F99"/>
    <w:rsid w:val="00505FA7"/>
    <w:rsid w:val="0050619D"/>
    <w:rsid w:val="005066B4"/>
    <w:rsid w:val="005074E6"/>
    <w:rsid w:val="00507D6D"/>
    <w:rsid w:val="00510598"/>
    <w:rsid w:val="00510962"/>
    <w:rsid w:val="00510AE7"/>
    <w:rsid w:val="005121AC"/>
    <w:rsid w:val="005121EC"/>
    <w:rsid w:val="005129C9"/>
    <w:rsid w:val="00512E11"/>
    <w:rsid w:val="005132FF"/>
    <w:rsid w:val="0051347C"/>
    <w:rsid w:val="005149DC"/>
    <w:rsid w:val="00514C02"/>
    <w:rsid w:val="00514CD4"/>
    <w:rsid w:val="005154B5"/>
    <w:rsid w:val="005155BE"/>
    <w:rsid w:val="00515754"/>
    <w:rsid w:val="00515F4F"/>
    <w:rsid w:val="005165A1"/>
    <w:rsid w:val="00516716"/>
    <w:rsid w:val="00516856"/>
    <w:rsid w:val="0052075B"/>
    <w:rsid w:val="00521412"/>
    <w:rsid w:val="005215EC"/>
    <w:rsid w:val="00522DAA"/>
    <w:rsid w:val="00523999"/>
    <w:rsid w:val="0052418F"/>
    <w:rsid w:val="0052424D"/>
    <w:rsid w:val="0052580A"/>
    <w:rsid w:val="00525F88"/>
    <w:rsid w:val="0052651F"/>
    <w:rsid w:val="00526523"/>
    <w:rsid w:val="0052692A"/>
    <w:rsid w:val="00526AA8"/>
    <w:rsid w:val="0052737D"/>
    <w:rsid w:val="005278E3"/>
    <w:rsid w:val="00530346"/>
    <w:rsid w:val="00530A4C"/>
    <w:rsid w:val="00530DEA"/>
    <w:rsid w:val="0053187A"/>
    <w:rsid w:val="00531949"/>
    <w:rsid w:val="00531BEC"/>
    <w:rsid w:val="00532865"/>
    <w:rsid w:val="00532F53"/>
    <w:rsid w:val="0053303C"/>
    <w:rsid w:val="00533087"/>
    <w:rsid w:val="005342B1"/>
    <w:rsid w:val="005343EE"/>
    <w:rsid w:val="0053465F"/>
    <w:rsid w:val="00534945"/>
    <w:rsid w:val="00536C24"/>
    <w:rsid w:val="00537360"/>
    <w:rsid w:val="00537F22"/>
    <w:rsid w:val="0054085F"/>
    <w:rsid w:val="00540D93"/>
    <w:rsid w:val="0054107F"/>
    <w:rsid w:val="0054138D"/>
    <w:rsid w:val="00541455"/>
    <w:rsid w:val="005421E2"/>
    <w:rsid w:val="00542699"/>
    <w:rsid w:val="00542947"/>
    <w:rsid w:val="00543D57"/>
    <w:rsid w:val="00543FDD"/>
    <w:rsid w:val="005449DD"/>
    <w:rsid w:val="0054544C"/>
    <w:rsid w:val="00545727"/>
    <w:rsid w:val="00545AE4"/>
    <w:rsid w:val="00545F33"/>
    <w:rsid w:val="00546310"/>
    <w:rsid w:val="00546FC1"/>
    <w:rsid w:val="005471D9"/>
    <w:rsid w:val="005471E7"/>
    <w:rsid w:val="005478A9"/>
    <w:rsid w:val="00550C30"/>
    <w:rsid w:val="00551213"/>
    <w:rsid w:val="0055232F"/>
    <w:rsid w:val="00552427"/>
    <w:rsid w:val="0055273C"/>
    <w:rsid w:val="00552A83"/>
    <w:rsid w:val="00552F60"/>
    <w:rsid w:val="005531BF"/>
    <w:rsid w:val="00553451"/>
    <w:rsid w:val="00553F18"/>
    <w:rsid w:val="005543FD"/>
    <w:rsid w:val="00555822"/>
    <w:rsid w:val="005559AC"/>
    <w:rsid w:val="00556B43"/>
    <w:rsid w:val="00556E52"/>
    <w:rsid w:val="00556F7E"/>
    <w:rsid w:val="0055713F"/>
    <w:rsid w:val="00557488"/>
    <w:rsid w:val="00557E5F"/>
    <w:rsid w:val="00557F5C"/>
    <w:rsid w:val="00560A78"/>
    <w:rsid w:val="0056158C"/>
    <w:rsid w:val="00561E7F"/>
    <w:rsid w:val="0056240F"/>
    <w:rsid w:val="00562901"/>
    <w:rsid w:val="00563210"/>
    <w:rsid w:val="00563247"/>
    <w:rsid w:val="0056386B"/>
    <w:rsid w:val="00563AD8"/>
    <w:rsid w:val="00564381"/>
    <w:rsid w:val="005645B8"/>
    <w:rsid w:val="00564667"/>
    <w:rsid w:val="00564CF9"/>
    <w:rsid w:val="00565B9E"/>
    <w:rsid w:val="00565EEB"/>
    <w:rsid w:val="00566068"/>
    <w:rsid w:val="00566B42"/>
    <w:rsid w:val="00567422"/>
    <w:rsid w:val="0056769B"/>
    <w:rsid w:val="00567A3A"/>
    <w:rsid w:val="00567F6F"/>
    <w:rsid w:val="00570214"/>
    <w:rsid w:val="00571090"/>
    <w:rsid w:val="00571838"/>
    <w:rsid w:val="00571878"/>
    <w:rsid w:val="00571A58"/>
    <w:rsid w:val="00571BA3"/>
    <w:rsid w:val="00572528"/>
    <w:rsid w:val="00572F06"/>
    <w:rsid w:val="0057339D"/>
    <w:rsid w:val="005745DB"/>
    <w:rsid w:val="0057471A"/>
    <w:rsid w:val="005761C0"/>
    <w:rsid w:val="005763BD"/>
    <w:rsid w:val="005771EC"/>
    <w:rsid w:val="0057743C"/>
    <w:rsid w:val="00577484"/>
    <w:rsid w:val="00577BF5"/>
    <w:rsid w:val="00580095"/>
    <w:rsid w:val="005807C1"/>
    <w:rsid w:val="00580C75"/>
    <w:rsid w:val="005815F1"/>
    <w:rsid w:val="005821AE"/>
    <w:rsid w:val="00582201"/>
    <w:rsid w:val="00582DC2"/>
    <w:rsid w:val="005836E9"/>
    <w:rsid w:val="00583A2F"/>
    <w:rsid w:val="00583DE4"/>
    <w:rsid w:val="00583EC7"/>
    <w:rsid w:val="0058522C"/>
    <w:rsid w:val="00585C3C"/>
    <w:rsid w:val="00585E3D"/>
    <w:rsid w:val="00586434"/>
    <w:rsid w:val="00586500"/>
    <w:rsid w:val="005872D3"/>
    <w:rsid w:val="005877DB"/>
    <w:rsid w:val="005900CB"/>
    <w:rsid w:val="00590C1B"/>
    <w:rsid w:val="005914EA"/>
    <w:rsid w:val="005922D7"/>
    <w:rsid w:val="005922ED"/>
    <w:rsid w:val="00592933"/>
    <w:rsid w:val="00592FDE"/>
    <w:rsid w:val="0059339C"/>
    <w:rsid w:val="00593861"/>
    <w:rsid w:val="00593A1F"/>
    <w:rsid w:val="005947F7"/>
    <w:rsid w:val="00594D8E"/>
    <w:rsid w:val="00595976"/>
    <w:rsid w:val="00596CA3"/>
    <w:rsid w:val="0059778F"/>
    <w:rsid w:val="005A0156"/>
    <w:rsid w:val="005A0322"/>
    <w:rsid w:val="005A0493"/>
    <w:rsid w:val="005A1214"/>
    <w:rsid w:val="005A310F"/>
    <w:rsid w:val="005A3943"/>
    <w:rsid w:val="005A44B8"/>
    <w:rsid w:val="005A5789"/>
    <w:rsid w:val="005A5CFB"/>
    <w:rsid w:val="005A5F48"/>
    <w:rsid w:val="005A60E9"/>
    <w:rsid w:val="005A63A6"/>
    <w:rsid w:val="005A6EC7"/>
    <w:rsid w:val="005A6F4E"/>
    <w:rsid w:val="005A71B9"/>
    <w:rsid w:val="005A727F"/>
    <w:rsid w:val="005A7574"/>
    <w:rsid w:val="005A75EB"/>
    <w:rsid w:val="005A7CA9"/>
    <w:rsid w:val="005B02A3"/>
    <w:rsid w:val="005B08A8"/>
    <w:rsid w:val="005B0F68"/>
    <w:rsid w:val="005B1DFC"/>
    <w:rsid w:val="005B2B2F"/>
    <w:rsid w:val="005B33EA"/>
    <w:rsid w:val="005B3597"/>
    <w:rsid w:val="005B3634"/>
    <w:rsid w:val="005B5941"/>
    <w:rsid w:val="005B5977"/>
    <w:rsid w:val="005B5B10"/>
    <w:rsid w:val="005B5E9B"/>
    <w:rsid w:val="005B5FB9"/>
    <w:rsid w:val="005C0587"/>
    <w:rsid w:val="005C0858"/>
    <w:rsid w:val="005C087B"/>
    <w:rsid w:val="005C0F1E"/>
    <w:rsid w:val="005C12A3"/>
    <w:rsid w:val="005C154C"/>
    <w:rsid w:val="005C1F1F"/>
    <w:rsid w:val="005C20EE"/>
    <w:rsid w:val="005C29CF"/>
    <w:rsid w:val="005C33D7"/>
    <w:rsid w:val="005C4C1D"/>
    <w:rsid w:val="005C4D49"/>
    <w:rsid w:val="005C5A3A"/>
    <w:rsid w:val="005C7B4F"/>
    <w:rsid w:val="005D0D74"/>
    <w:rsid w:val="005D1128"/>
    <w:rsid w:val="005D11C1"/>
    <w:rsid w:val="005D12E0"/>
    <w:rsid w:val="005D1304"/>
    <w:rsid w:val="005D1A0D"/>
    <w:rsid w:val="005D1D2D"/>
    <w:rsid w:val="005D2901"/>
    <w:rsid w:val="005D2D27"/>
    <w:rsid w:val="005D2F1F"/>
    <w:rsid w:val="005D33EC"/>
    <w:rsid w:val="005D37FF"/>
    <w:rsid w:val="005D42CA"/>
    <w:rsid w:val="005D45DE"/>
    <w:rsid w:val="005D4A30"/>
    <w:rsid w:val="005D52A2"/>
    <w:rsid w:val="005D5BD0"/>
    <w:rsid w:val="005D6186"/>
    <w:rsid w:val="005D69BC"/>
    <w:rsid w:val="005D6AB8"/>
    <w:rsid w:val="005D6EB7"/>
    <w:rsid w:val="005D7498"/>
    <w:rsid w:val="005D7663"/>
    <w:rsid w:val="005D7C9C"/>
    <w:rsid w:val="005E142C"/>
    <w:rsid w:val="005E2F3B"/>
    <w:rsid w:val="005E3CD4"/>
    <w:rsid w:val="005E4C2B"/>
    <w:rsid w:val="005E5068"/>
    <w:rsid w:val="005E5251"/>
    <w:rsid w:val="005E53EA"/>
    <w:rsid w:val="005E558E"/>
    <w:rsid w:val="005E5A9E"/>
    <w:rsid w:val="005E5D83"/>
    <w:rsid w:val="005E6A04"/>
    <w:rsid w:val="005E73A7"/>
    <w:rsid w:val="005F096E"/>
    <w:rsid w:val="005F0EB2"/>
    <w:rsid w:val="005F1320"/>
    <w:rsid w:val="005F16FE"/>
    <w:rsid w:val="005F1F0E"/>
    <w:rsid w:val="005F24C7"/>
    <w:rsid w:val="005F2917"/>
    <w:rsid w:val="005F2C1B"/>
    <w:rsid w:val="005F2D98"/>
    <w:rsid w:val="005F3460"/>
    <w:rsid w:val="005F3A7B"/>
    <w:rsid w:val="005F3B13"/>
    <w:rsid w:val="005F3BA5"/>
    <w:rsid w:val="005F4659"/>
    <w:rsid w:val="005F5007"/>
    <w:rsid w:val="005F50FC"/>
    <w:rsid w:val="005F5840"/>
    <w:rsid w:val="005F5D24"/>
    <w:rsid w:val="005F6403"/>
    <w:rsid w:val="005F6726"/>
    <w:rsid w:val="005F6A30"/>
    <w:rsid w:val="005F732C"/>
    <w:rsid w:val="005F7F3D"/>
    <w:rsid w:val="005F7F5A"/>
    <w:rsid w:val="00600471"/>
    <w:rsid w:val="006005D3"/>
    <w:rsid w:val="00600648"/>
    <w:rsid w:val="0060075D"/>
    <w:rsid w:val="00601931"/>
    <w:rsid w:val="00601BC3"/>
    <w:rsid w:val="00602283"/>
    <w:rsid w:val="00602580"/>
    <w:rsid w:val="006042D2"/>
    <w:rsid w:val="0060459D"/>
    <w:rsid w:val="00604C95"/>
    <w:rsid w:val="00604DF9"/>
    <w:rsid w:val="006053B6"/>
    <w:rsid w:val="00605E2F"/>
    <w:rsid w:val="00605EC7"/>
    <w:rsid w:val="006068C0"/>
    <w:rsid w:val="00606B54"/>
    <w:rsid w:val="00607545"/>
    <w:rsid w:val="00607F7D"/>
    <w:rsid w:val="00610003"/>
    <w:rsid w:val="006100D2"/>
    <w:rsid w:val="006100EB"/>
    <w:rsid w:val="006106CB"/>
    <w:rsid w:val="0061093A"/>
    <w:rsid w:val="00610FED"/>
    <w:rsid w:val="00612F7F"/>
    <w:rsid w:val="0061325E"/>
    <w:rsid w:val="006153A2"/>
    <w:rsid w:val="00615F8D"/>
    <w:rsid w:val="0061603C"/>
    <w:rsid w:val="00616055"/>
    <w:rsid w:val="0061694B"/>
    <w:rsid w:val="00617F42"/>
    <w:rsid w:val="00620B59"/>
    <w:rsid w:val="00621074"/>
    <w:rsid w:val="0062125B"/>
    <w:rsid w:val="006215C6"/>
    <w:rsid w:val="006218A8"/>
    <w:rsid w:val="00621BFB"/>
    <w:rsid w:val="00622579"/>
    <w:rsid w:val="00622834"/>
    <w:rsid w:val="00622BCF"/>
    <w:rsid w:val="00622D9D"/>
    <w:rsid w:val="00622EDF"/>
    <w:rsid w:val="006239CB"/>
    <w:rsid w:val="00623A9A"/>
    <w:rsid w:val="00623AD4"/>
    <w:rsid w:val="00623F32"/>
    <w:rsid w:val="00624647"/>
    <w:rsid w:val="006246A4"/>
    <w:rsid w:val="006250D7"/>
    <w:rsid w:val="0062541E"/>
    <w:rsid w:val="00625890"/>
    <w:rsid w:val="00625A87"/>
    <w:rsid w:val="00625ABB"/>
    <w:rsid w:val="00626FCF"/>
    <w:rsid w:val="00627206"/>
    <w:rsid w:val="00627A96"/>
    <w:rsid w:val="00627C2C"/>
    <w:rsid w:val="0063019C"/>
    <w:rsid w:val="00630EAA"/>
    <w:rsid w:val="006312EB"/>
    <w:rsid w:val="006312F8"/>
    <w:rsid w:val="006313FB"/>
    <w:rsid w:val="00632CDE"/>
    <w:rsid w:val="006333F1"/>
    <w:rsid w:val="006334A4"/>
    <w:rsid w:val="00633ABD"/>
    <w:rsid w:val="00634151"/>
    <w:rsid w:val="006349C3"/>
    <w:rsid w:val="00634FBC"/>
    <w:rsid w:val="006357FE"/>
    <w:rsid w:val="00635986"/>
    <w:rsid w:val="00635E60"/>
    <w:rsid w:val="00636693"/>
    <w:rsid w:val="0064009C"/>
    <w:rsid w:val="006405C9"/>
    <w:rsid w:val="00640FA8"/>
    <w:rsid w:val="006416FC"/>
    <w:rsid w:val="00641922"/>
    <w:rsid w:val="0064223B"/>
    <w:rsid w:val="006427E3"/>
    <w:rsid w:val="006429DA"/>
    <w:rsid w:val="00642B24"/>
    <w:rsid w:val="00642E35"/>
    <w:rsid w:val="00643152"/>
    <w:rsid w:val="00643299"/>
    <w:rsid w:val="00644472"/>
    <w:rsid w:val="006456D7"/>
    <w:rsid w:val="0064593E"/>
    <w:rsid w:val="00645B96"/>
    <w:rsid w:val="006461E1"/>
    <w:rsid w:val="006468B8"/>
    <w:rsid w:val="00646FD2"/>
    <w:rsid w:val="00647270"/>
    <w:rsid w:val="006479A5"/>
    <w:rsid w:val="00647CA8"/>
    <w:rsid w:val="00650206"/>
    <w:rsid w:val="0065025F"/>
    <w:rsid w:val="00651949"/>
    <w:rsid w:val="006524FC"/>
    <w:rsid w:val="0065255F"/>
    <w:rsid w:val="00652BF4"/>
    <w:rsid w:val="006544D0"/>
    <w:rsid w:val="006547EA"/>
    <w:rsid w:val="0065495D"/>
    <w:rsid w:val="006552B7"/>
    <w:rsid w:val="006553C2"/>
    <w:rsid w:val="006556F6"/>
    <w:rsid w:val="00655AA2"/>
    <w:rsid w:val="00655C08"/>
    <w:rsid w:val="0065657F"/>
    <w:rsid w:val="00656E7F"/>
    <w:rsid w:val="0065702F"/>
    <w:rsid w:val="006577ED"/>
    <w:rsid w:val="00657A2C"/>
    <w:rsid w:val="00657E10"/>
    <w:rsid w:val="00657E74"/>
    <w:rsid w:val="006605F3"/>
    <w:rsid w:val="006606E0"/>
    <w:rsid w:val="00660805"/>
    <w:rsid w:val="006619E0"/>
    <w:rsid w:val="0066227B"/>
    <w:rsid w:val="006622E6"/>
    <w:rsid w:val="0066233E"/>
    <w:rsid w:val="0066293F"/>
    <w:rsid w:val="00662C16"/>
    <w:rsid w:val="00662E1A"/>
    <w:rsid w:val="00663C93"/>
    <w:rsid w:val="00663EA8"/>
    <w:rsid w:val="00664040"/>
    <w:rsid w:val="006643C2"/>
    <w:rsid w:val="006650C0"/>
    <w:rsid w:val="00665EA7"/>
    <w:rsid w:val="006663B7"/>
    <w:rsid w:val="00667661"/>
    <w:rsid w:val="00667714"/>
    <w:rsid w:val="00667D2E"/>
    <w:rsid w:val="0067017E"/>
    <w:rsid w:val="0067097C"/>
    <w:rsid w:val="00670C9D"/>
    <w:rsid w:val="00672380"/>
    <w:rsid w:val="00672B3B"/>
    <w:rsid w:val="00672EA7"/>
    <w:rsid w:val="00672F62"/>
    <w:rsid w:val="006734C0"/>
    <w:rsid w:val="00673C52"/>
    <w:rsid w:val="00673FDC"/>
    <w:rsid w:val="00674A13"/>
    <w:rsid w:val="00674B84"/>
    <w:rsid w:val="0067564F"/>
    <w:rsid w:val="0067620C"/>
    <w:rsid w:val="00677185"/>
    <w:rsid w:val="0067725E"/>
    <w:rsid w:val="006777CD"/>
    <w:rsid w:val="006814CA"/>
    <w:rsid w:val="0068201C"/>
    <w:rsid w:val="006820CC"/>
    <w:rsid w:val="006820D8"/>
    <w:rsid w:val="0068349E"/>
    <w:rsid w:val="00683AAC"/>
    <w:rsid w:val="00683D66"/>
    <w:rsid w:val="00683F7C"/>
    <w:rsid w:val="006840C7"/>
    <w:rsid w:val="0068454E"/>
    <w:rsid w:val="00684806"/>
    <w:rsid w:val="00684B29"/>
    <w:rsid w:val="0068531E"/>
    <w:rsid w:val="00685497"/>
    <w:rsid w:val="00685B2B"/>
    <w:rsid w:val="00685EAC"/>
    <w:rsid w:val="006862F1"/>
    <w:rsid w:val="0068671E"/>
    <w:rsid w:val="00687238"/>
    <w:rsid w:val="00687502"/>
    <w:rsid w:val="00690A81"/>
    <w:rsid w:val="00690CE3"/>
    <w:rsid w:val="00691D17"/>
    <w:rsid w:val="00693CFB"/>
    <w:rsid w:val="006942BB"/>
    <w:rsid w:val="00694EA8"/>
    <w:rsid w:val="00695346"/>
    <w:rsid w:val="00695423"/>
    <w:rsid w:val="0069651D"/>
    <w:rsid w:val="00696E35"/>
    <w:rsid w:val="00697339"/>
    <w:rsid w:val="006A0002"/>
    <w:rsid w:val="006A029E"/>
    <w:rsid w:val="006A05EA"/>
    <w:rsid w:val="006A0F45"/>
    <w:rsid w:val="006A1693"/>
    <w:rsid w:val="006A1DDE"/>
    <w:rsid w:val="006A2920"/>
    <w:rsid w:val="006A3037"/>
    <w:rsid w:val="006A36CF"/>
    <w:rsid w:val="006A4863"/>
    <w:rsid w:val="006A494D"/>
    <w:rsid w:val="006A50F5"/>
    <w:rsid w:val="006A58C8"/>
    <w:rsid w:val="006A63BF"/>
    <w:rsid w:val="006A6BC1"/>
    <w:rsid w:val="006A74FA"/>
    <w:rsid w:val="006A76C7"/>
    <w:rsid w:val="006A7A37"/>
    <w:rsid w:val="006A7C1E"/>
    <w:rsid w:val="006B00E9"/>
    <w:rsid w:val="006B071C"/>
    <w:rsid w:val="006B1B57"/>
    <w:rsid w:val="006B2791"/>
    <w:rsid w:val="006B2B9C"/>
    <w:rsid w:val="006B2C6B"/>
    <w:rsid w:val="006B32D2"/>
    <w:rsid w:val="006B3B5C"/>
    <w:rsid w:val="006B3C58"/>
    <w:rsid w:val="006B3DE7"/>
    <w:rsid w:val="006B5D42"/>
    <w:rsid w:val="006B6331"/>
    <w:rsid w:val="006B66E6"/>
    <w:rsid w:val="006B6835"/>
    <w:rsid w:val="006B6F0B"/>
    <w:rsid w:val="006B754A"/>
    <w:rsid w:val="006B7922"/>
    <w:rsid w:val="006B7AEC"/>
    <w:rsid w:val="006C1884"/>
    <w:rsid w:val="006C1BE3"/>
    <w:rsid w:val="006C26E7"/>
    <w:rsid w:val="006C2F16"/>
    <w:rsid w:val="006C33F3"/>
    <w:rsid w:val="006C3F2F"/>
    <w:rsid w:val="006C3F40"/>
    <w:rsid w:val="006C4222"/>
    <w:rsid w:val="006C51AB"/>
    <w:rsid w:val="006C5255"/>
    <w:rsid w:val="006C607F"/>
    <w:rsid w:val="006C6D92"/>
    <w:rsid w:val="006C6EDA"/>
    <w:rsid w:val="006C7183"/>
    <w:rsid w:val="006C7A14"/>
    <w:rsid w:val="006C7B56"/>
    <w:rsid w:val="006D0136"/>
    <w:rsid w:val="006D05D8"/>
    <w:rsid w:val="006D07AB"/>
    <w:rsid w:val="006D07EA"/>
    <w:rsid w:val="006D16B8"/>
    <w:rsid w:val="006D1834"/>
    <w:rsid w:val="006D1B15"/>
    <w:rsid w:val="006D1EB4"/>
    <w:rsid w:val="006D2372"/>
    <w:rsid w:val="006D23FF"/>
    <w:rsid w:val="006D259A"/>
    <w:rsid w:val="006D26A2"/>
    <w:rsid w:val="006D2819"/>
    <w:rsid w:val="006D3B53"/>
    <w:rsid w:val="006D4A42"/>
    <w:rsid w:val="006D50A6"/>
    <w:rsid w:val="006D51FD"/>
    <w:rsid w:val="006D5499"/>
    <w:rsid w:val="006D54C4"/>
    <w:rsid w:val="006D6633"/>
    <w:rsid w:val="006D6C76"/>
    <w:rsid w:val="006D6F0F"/>
    <w:rsid w:val="006D74AE"/>
    <w:rsid w:val="006D7534"/>
    <w:rsid w:val="006D79EE"/>
    <w:rsid w:val="006D7FD7"/>
    <w:rsid w:val="006E07D9"/>
    <w:rsid w:val="006E08A4"/>
    <w:rsid w:val="006E0943"/>
    <w:rsid w:val="006E1B60"/>
    <w:rsid w:val="006E1DC7"/>
    <w:rsid w:val="006E2338"/>
    <w:rsid w:val="006E3CA7"/>
    <w:rsid w:val="006E3E48"/>
    <w:rsid w:val="006E405E"/>
    <w:rsid w:val="006E5A5B"/>
    <w:rsid w:val="006E690E"/>
    <w:rsid w:val="006E7451"/>
    <w:rsid w:val="006E7FEB"/>
    <w:rsid w:val="006F0894"/>
    <w:rsid w:val="006F08C3"/>
    <w:rsid w:val="006F0C36"/>
    <w:rsid w:val="006F33DA"/>
    <w:rsid w:val="006F385E"/>
    <w:rsid w:val="006F3C59"/>
    <w:rsid w:val="006F429E"/>
    <w:rsid w:val="006F507A"/>
    <w:rsid w:val="006F5709"/>
    <w:rsid w:val="006F5AB6"/>
    <w:rsid w:val="006F63C5"/>
    <w:rsid w:val="006F64B6"/>
    <w:rsid w:val="006F68AE"/>
    <w:rsid w:val="006F773B"/>
    <w:rsid w:val="006F7F42"/>
    <w:rsid w:val="007003FD"/>
    <w:rsid w:val="007010E5"/>
    <w:rsid w:val="0070158F"/>
    <w:rsid w:val="00702D4E"/>
    <w:rsid w:val="00703109"/>
    <w:rsid w:val="00703399"/>
    <w:rsid w:val="00704706"/>
    <w:rsid w:val="00704DED"/>
    <w:rsid w:val="007050E9"/>
    <w:rsid w:val="00705A20"/>
    <w:rsid w:val="00705D34"/>
    <w:rsid w:val="007067A9"/>
    <w:rsid w:val="00707512"/>
    <w:rsid w:val="00707C21"/>
    <w:rsid w:val="00710CD5"/>
    <w:rsid w:val="00710DE7"/>
    <w:rsid w:val="007111F9"/>
    <w:rsid w:val="007124F7"/>
    <w:rsid w:val="00713110"/>
    <w:rsid w:val="00713767"/>
    <w:rsid w:val="0071473A"/>
    <w:rsid w:val="0071536E"/>
    <w:rsid w:val="00715987"/>
    <w:rsid w:val="00716979"/>
    <w:rsid w:val="00716B7C"/>
    <w:rsid w:val="00717267"/>
    <w:rsid w:val="007173E4"/>
    <w:rsid w:val="0071745B"/>
    <w:rsid w:val="007175CD"/>
    <w:rsid w:val="00717804"/>
    <w:rsid w:val="00717AFB"/>
    <w:rsid w:val="00717F47"/>
    <w:rsid w:val="007206DE"/>
    <w:rsid w:val="007207C5"/>
    <w:rsid w:val="00720F7D"/>
    <w:rsid w:val="00721020"/>
    <w:rsid w:val="0072117F"/>
    <w:rsid w:val="00721AC4"/>
    <w:rsid w:val="0072204B"/>
    <w:rsid w:val="00722A2C"/>
    <w:rsid w:val="00722D77"/>
    <w:rsid w:val="00725619"/>
    <w:rsid w:val="00727504"/>
    <w:rsid w:val="00730476"/>
    <w:rsid w:val="00730638"/>
    <w:rsid w:val="00730E8E"/>
    <w:rsid w:val="00731567"/>
    <w:rsid w:val="00732A2B"/>
    <w:rsid w:val="00732E5F"/>
    <w:rsid w:val="00733136"/>
    <w:rsid w:val="00733455"/>
    <w:rsid w:val="00734CAD"/>
    <w:rsid w:val="00734FD3"/>
    <w:rsid w:val="00735812"/>
    <w:rsid w:val="00736E6B"/>
    <w:rsid w:val="00737764"/>
    <w:rsid w:val="007411E2"/>
    <w:rsid w:val="007421BB"/>
    <w:rsid w:val="007423D9"/>
    <w:rsid w:val="007426AF"/>
    <w:rsid w:val="00742C25"/>
    <w:rsid w:val="00742EF8"/>
    <w:rsid w:val="0074318D"/>
    <w:rsid w:val="00743744"/>
    <w:rsid w:val="00744761"/>
    <w:rsid w:val="007448C7"/>
    <w:rsid w:val="00744FCB"/>
    <w:rsid w:val="007458DF"/>
    <w:rsid w:val="00746075"/>
    <w:rsid w:val="007469AC"/>
    <w:rsid w:val="00746C34"/>
    <w:rsid w:val="007470B9"/>
    <w:rsid w:val="00747485"/>
    <w:rsid w:val="0074788E"/>
    <w:rsid w:val="00747A52"/>
    <w:rsid w:val="00747A60"/>
    <w:rsid w:val="00750712"/>
    <w:rsid w:val="00750ADE"/>
    <w:rsid w:val="00750CF5"/>
    <w:rsid w:val="00750DD6"/>
    <w:rsid w:val="00752E36"/>
    <w:rsid w:val="00754276"/>
    <w:rsid w:val="00755033"/>
    <w:rsid w:val="00755075"/>
    <w:rsid w:val="0075558D"/>
    <w:rsid w:val="00757082"/>
    <w:rsid w:val="007610C6"/>
    <w:rsid w:val="0076152A"/>
    <w:rsid w:val="00761861"/>
    <w:rsid w:val="007618BF"/>
    <w:rsid w:val="0076216D"/>
    <w:rsid w:val="00762398"/>
    <w:rsid w:val="00762AD1"/>
    <w:rsid w:val="0076467F"/>
    <w:rsid w:val="007647DA"/>
    <w:rsid w:val="00764946"/>
    <w:rsid w:val="00765AA5"/>
    <w:rsid w:val="00766332"/>
    <w:rsid w:val="00766BDE"/>
    <w:rsid w:val="00767822"/>
    <w:rsid w:val="00767D4B"/>
    <w:rsid w:val="00767F77"/>
    <w:rsid w:val="00770C3B"/>
    <w:rsid w:val="00771101"/>
    <w:rsid w:val="00771545"/>
    <w:rsid w:val="0077162D"/>
    <w:rsid w:val="0077166A"/>
    <w:rsid w:val="00771BAB"/>
    <w:rsid w:val="00771D1F"/>
    <w:rsid w:val="007723DD"/>
    <w:rsid w:val="00772B9B"/>
    <w:rsid w:val="00773052"/>
    <w:rsid w:val="007730B3"/>
    <w:rsid w:val="00773741"/>
    <w:rsid w:val="00773989"/>
    <w:rsid w:val="00773E5A"/>
    <w:rsid w:val="0077493F"/>
    <w:rsid w:val="00774A7C"/>
    <w:rsid w:val="00774B78"/>
    <w:rsid w:val="007750E6"/>
    <w:rsid w:val="0077651B"/>
    <w:rsid w:val="00776F8A"/>
    <w:rsid w:val="00780776"/>
    <w:rsid w:val="007814F4"/>
    <w:rsid w:val="007816DF"/>
    <w:rsid w:val="00781D49"/>
    <w:rsid w:val="0078219F"/>
    <w:rsid w:val="007825D5"/>
    <w:rsid w:val="007833DF"/>
    <w:rsid w:val="00783B99"/>
    <w:rsid w:val="00783DE1"/>
    <w:rsid w:val="00784669"/>
    <w:rsid w:val="00784C11"/>
    <w:rsid w:val="00784C88"/>
    <w:rsid w:val="007851C6"/>
    <w:rsid w:val="00785D97"/>
    <w:rsid w:val="00790278"/>
    <w:rsid w:val="00790851"/>
    <w:rsid w:val="00790BEA"/>
    <w:rsid w:val="00790F1E"/>
    <w:rsid w:val="00791B6D"/>
    <w:rsid w:val="00791BBA"/>
    <w:rsid w:val="007924B8"/>
    <w:rsid w:val="00792824"/>
    <w:rsid w:val="00792C96"/>
    <w:rsid w:val="007941E8"/>
    <w:rsid w:val="00794248"/>
    <w:rsid w:val="00794B05"/>
    <w:rsid w:val="00794D2F"/>
    <w:rsid w:val="00795A69"/>
    <w:rsid w:val="00795BEC"/>
    <w:rsid w:val="0079635C"/>
    <w:rsid w:val="00796998"/>
    <w:rsid w:val="00796E2D"/>
    <w:rsid w:val="00797B4A"/>
    <w:rsid w:val="007A012D"/>
    <w:rsid w:val="007A045D"/>
    <w:rsid w:val="007A050A"/>
    <w:rsid w:val="007A095C"/>
    <w:rsid w:val="007A0A38"/>
    <w:rsid w:val="007A22F8"/>
    <w:rsid w:val="007A2E1B"/>
    <w:rsid w:val="007A2F4C"/>
    <w:rsid w:val="007A304A"/>
    <w:rsid w:val="007A3716"/>
    <w:rsid w:val="007A3DA0"/>
    <w:rsid w:val="007A4419"/>
    <w:rsid w:val="007A5CB9"/>
    <w:rsid w:val="007A60D9"/>
    <w:rsid w:val="007A6156"/>
    <w:rsid w:val="007A61BB"/>
    <w:rsid w:val="007A65C4"/>
    <w:rsid w:val="007A69EA"/>
    <w:rsid w:val="007A6D9F"/>
    <w:rsid w:val="007A7B08"/>
    <w:rsid w:val="007B030E"/>
    <w:rsid w:val="007B08BA"/>
    <w:rsid w:val="007B08C4"/>
    <w:rsid w:val="007B0F6F"/>
    <w:rsid w:val="007B131C"/>
    <w:rsid w:val="007B1D19"/>
    <w:rsid w:val="007B2348"/>
    <w:rsid w:val="007B473A"/>
    <w:rsid w:val="007B67F1"/>
    <w:rsid w:val="007B6D14"/>
    <w:rsid w:val="007B6D66"/>
    <w:rsid w:val="007B735D"/>
    <w:rsid w:val="007B740F"/>
    <w:rsid w:val="007C03E0"/>
    <w:rsid w:val="007C0584"/>
    <w:rsid w:val="007C09D3"/>
    <w:rsid w:val="007C0E1F"/>
    <w:rsid w:val="007C1115"/>
    <w:rsid w:val="007C11A2"/>
    <w:rsid w:val="007C156B"/>
    <w:rsid w:val="007C1B9F"/>
    <w:rsid w:val="007C3107"/>
    <w:rsid w:val="007C359D"/>
    <w:rsid w:val="007C4907"/>
    <w:rsid w:val="007C4D6D"/>
    <w:rsid w:val="007C582D"/>
    <w:rsid w:val="007C593E"/>
    <w:rsid w:val="007C6189"/>
    <w:rsid w:val="007C65AF"/>
    <w:rsid w:val="007C68D6"/>
    <w:rsid w:val="007C6917"/>
    <w:rsid w:val="007C6A87"/>
    <w:rsid w:val="007C7548"/>
    <w:rsid w:val="007D12DE"/>
    <w:rsid w:val="007D12FE"/>
    <w:rsid w:val="007D22C4"/>
    <w:rsid w:val="007D22EF"/>
    <w:rsid w:val="007D2D64"/>
    <w:rsid w:val="007D3199"/>
    <w:rsid w:val="007D3B57"/>
    <w:rsid w:val="007D3BFB"/>
    <w:rsid w:val="007D48ED"/>
    <w:rsid w:val="007D4D2C"/>
    <w:rsid w:val="007D56E7"/>
    <w:rsid w:val="007D6734"/>
    <w:rsid w:val="007D6B2F"/>
    <w:rsid w:val="007D6DEB"/>
    <w:rsid w:val="007D6DF9"/>
    <w:rsid w:val="007D72D3"/>
    <w:rsid w:val="007D72F8"/>
    <w:rsid w:val="007D7962"/>
    <w:rsid w:val="007D7F03"/>
    <w:rsid w:val="007E027C"/>
    <w:rsid w:val="007E03B8"/>
    <w:rsid w:val="007E05DD"/>
    <w:rsid w:val="007E0647"/>
    <w:rsid w:val="007E1B63"/>
    <w:rsid w:val="007E1D0C"/>
    <w:rsid w:val="007E239C"/>
    <w:rsid w:val="007E2B31"/>
    <w:rsid w:val="007E2DF8"/>
    <w:rsid w:val="007E2FE0"/>
    <w:rsid w:val="007E3E7F"/>
    <w:rsid w:val="007E411E"/>
    <w:rsid w:val="007E483E"/>
    <w:rsid w:val="007E4C56"/>
    <w:rsid w:val="007E57D3"/>
    <w:rsid w:val="007E5AFF"/>
    <w:rsid w:val="007E5F00"/>
    <w:rsid w:val="007E61C7"/>
    <w:rsid w:val="007E6496"/>
    <w:rsid w:val="007E69FD"/>
    <w:rsid w:val="007E6BE5"/>
    <w:rsid w:val="007E75CF"/>
    <w:rsid w:val="007E7E81"/>
    <w:rsid w:val="007F2B1A"/>
    <w:rsid w:val="007F2E7D"/>
    <w:rsid w:val="007F39FF"/>
    <w:rsid w:val="007F3A20"/>
    <w:rsid w:val="007F3D3F"/>
    <w:rsid w:val="007F3EA2"/>
    <w:rsid w:val="007F450A"/>
    <w:rsid w:val="007F4E5C"/>
    <w:rsid w:val="007F54C0"/>
    <w:rsid w:val="007F5614"/>
    <w:rsid w:val="007F58AF"/>
    <w:rsid w:val="007F58D5"/>
    <w:rsid w:val="007F7925"/>
    <w:rsid w:val="007F7EAD"/>
    <w:rsid w:val="00800023"/>
    <w:rsid w:val="00800B10"/>
    <w:rsid w:val="00800C93"/>
    <w:rsid w:val="00800FBD"/>
    <w:rsid w:val="00802B15"/>
    <w:rsid w:val="008033FA"/>
    <w:rsid w:val="008039A9"/>
    <w:rsid w:val="008048DB"/>
    <w:rsid w:val="00805470"/>
    <w:rsid w:val="0080612F"/>
    <w:rsid w:val="00806ABC"/>
    <w:rsid w:val="008074CE"/>
    <w:rsid w:val="008079C6"/>
    <w:rsid w:val="00807FC7"/>
    <w:rsid w:val="00810658"/>
    <w:rsid w:val="008108D2"/>
    <w:rsid w:val="00810C1E"/>
    <w:rsid w:val="00810C25"/>
    <w:rsid w:val="00810F0D"/>
    <w:rsid w:val="00810F30"/>
    <w:rsid w:val="0081176B"/>
    <w:rsid w:val="0081176F"/>
    <w:rsid w:val="00811A5B"/>
    <w:rsid w:val="0081216E"/>
    <w:rsid w:val="0081251D"/>
    <w:rsid w:val="00813549"/>
    <w:rsid w:val="0081462A"/>
    <w:rsid w:val="00817857"/>
    <w:rsid w:val="008206D0"/>
    <w:rsid w:val="008209C2"/>
    <w:rsid w:val="00820D17"/>
    <w:rsid w:val="00821694"/>
    <w:rsid w:val="00822A75"/>
    <w:rsid w:val="0082302D"/>
    <w:rsid w:val="008233ED"/>
    <w:rsid w:val="008233FA"/>
    <w:rsid w:val="008237AE"/>
    <w:rsid w:val="00823AC0"/>
    <w:rsid w:val="00824032"/>
    <w:rsid w:val="0082461D"/>
    <w:rsid w:val="00824B18"/>
    <w:rsid w:val="00824D92"/>
    <w:rsid w:val="008272F3"/>
    <w:rsid w:val="008278FE"/>
    <w:rsid w:val="00830195"/>
    <w:rsid w:val="008307E4"/>
    <w:rsid w:val="00830BB7"/>
    <w:rsid w:val="008311AA"/>
    <w:rsid w:val="00831747"/>
    <w:rsid w:val="00831DBF"/>
    <w:rsid w:val="008322E2"/>
    <w:rsid w:val="00832B2F"/>
    <w:rsid w:val="00833905"/>
    <w:rsid w:val="00833982"/>
    <w:rsid w:val="00833DA7"/>
    <w:rsid w:val="00834B7E"/>
    <w:rsid w:val="00834BE2"/>
    <w:rsid w:val="00834C9F"/>
    <w:rsid w:val="008356B6"/>
    <w:rsid w:val="008356FD"/>
    <w:rsid w:val="008357ED"/>
    <w:rsid w:val="00835FCC"/>
    <w:rsid w:val="008361D8"/>
    <w:rsid w:val="00836A7D"/>
    <w:rsid w:val="00836A8D"/>
    <w:rsid w:val="00836B3B"/>
    <w:rsid w:val="00836D45"/>
    <w:rsid w:val="0083740E"/>
    <w:rsid w:val="008374AC"/>
    <w:rsid w:val="00837524"/>
    <w:rsid w:val="00837C0A"/>
    <w:rsid w:val="008403B6"/>
    <w:rsid w:val="00840CBF"/>
    <w:rsid w:val="00840D37"/>
    <w:rsid w:val="0084212E"/>
    <w:rsid w:val="00842247"/>
    <w:rsid w:val="00842700"/>
    <w:rsid w:val="00842D03"/>
    <w:rsid w:val="0084381B"/>
    <w:rsid w:val="0084491E"/>
    <w:rsid w:val="00844D4D"/>
    <w:rsid w:val="00844EB2"/>
    <w:rsid w:val="00845242"/>
    <w:rsid w:val="00845996"/>
    <w:rsid w:val="00845E95"/>
    <w:rsid w:val="008467C9"/>
    <w:rsid w:val="00846B26"/>
    <w:rsid w:val="00846D10"/>
    <w:rsid w:val="008470E9"/>
    <w:rsid w:val="00850693"/>
    <w:rsid w:val="00850FA4"/>
    <w:rsid w:val="00851363"/>
    <w:rsid w:val="00851997"/>
    <w:rsid w:val="00852A78"/>
    <w:rsid w:val="00852AB2"/>
    <w:rsid w:val="008535F3"/>
    <w:rsid w:val="008538F1"/>
    <w:rsid w:val="00854806"/>
    <w:rsid w:val="00854D03"/>
    <w:rsid w:val="008551BD"/>
    <w:rsid w:val="00855BDD"/>
    <w:rsid w:val="00855E96"/>
    <w:rsid w:val="00856400"/>
    <w:rsid w:val="008564F2"/>
    <w:rsid w:val="00856587"/>
    <w:rsid w:val="00856677"/>
    <w:rsid w:val="008568B1"/>
    <w:rsid w:val="00856DBC"/>
    <w:rsid w:val="00856E2A"/>
    <w:rsid w:val="0085770A"/>
    <w:rsid w:val="008606C5"/>
    <w:rsid w:val="0086084E"/>
    <w:rsid w:val="00860DB3"/>
    <w:rsid w:val="0086127A"/>
    <w:rsid w:val="00861555"/>
    <w:rsid w:val="00861CF3"/>
    <w:rsid w:val="00863539"/>
    <w:rsid w:val="0086379B"/>
    <w:rsid w:val="0086381F"/>
    <w:rsid w:val="00863A61"/>
    <w:rsid w:val="0086497A"/>
    <w:rsid w:val="00865272"/>
    <w:rsid w:val="00865B79"/>
    <w:rsid w:val="008673C2"/>
    <w:rsid w:val="0086773D"/>
    <w:rsid w:val="00867A97"/>
    <w:rsid w:val="008701E6"/>
    <w:rsid w:val="00870DD0"/>
    <w:rsid w:val="00871151"/>
    <w:rsid w:val="008715A8"/>
    <w:rsid w:val="00871F5A"/>
    <w:rsid w:val="008726F3"/>
    <w:rsid w:val="008729C8"/>
    <w:rsid w:val="00872AC0"/>
    <w:rsid w:val="00872C7F"/>
    <w:rsid w:val="0087394B"/>
    <w:rsid w:val="00873D7C"/>
    <w:rsid w:val="00874022"/>
    <w:rsid w:val="00874296"/>
    <w:rsid w:val="008746A2"/>
    <w:rsid w:val="00874B8E"/>
    <w:rsid w:val="00874BB6"/>
    <w:rsid w:val="008756B8"/>
    <w:rsid w:val="00875725"/>
    <w:rsid w:val="00875848"/>
    <w:rsid w:val="0087585C"/>
    <w:rsid w:val="00875A19"/>
    <w:rsid w:val="00876265"/>
    <w:rsid w:val="008762E3"/>
    <w:rsid w:val="0087657E"/>
    <w:rsid w:val="00876776"/>
    <w:rsid w:val="00876AF5"/>
    <w:rsid w:val="00877160"/>
    <w:rsid w:val="00877316"/>
    <w:rsid w:val="0087791E"/>
    <w:rsid w:val="00877E4D"/>
    <w:rsid w:val="008802AC"/>
    <w:rsid w:val="008807A6"/>
    <w:rsid w:val="0088119A"/>
    <w:rsid w:val="008836DE"/>
    <w:rsid w:val="00884EFB"/>
    <w:rsid w:val="00885B5C"/>
    <w:rsid w:val="008863C4"/>
    <w:rsid w:val="008866BB"/>
    <w:rsid w:val="00886B4A"/>
    <w:rsid w:val="008872F9"/>
    <w:rsid w:val="00887CB2"/>
    <w:rsid w:val="00887FED"/>
    <w:rsid w:val="00890440"/>
    <w:rsid w:val="00891951"/>
    <w:rsid w:val="008926F2"/>
    <w:rsid w:val="00892926"/>
    <w:rsid w:val="00892C08"/>
    <w:rsid w:val="00893151"/>
    <w:rsid w:val="00894600"/>
    <w:rsid w:val="0089495F"/>
    <w:rsid w:val="00894DEC"/>
    <w:rsid w:val="008950B1"/>
    <w:rsid w:val="008950CF"/>
    <w:rsid w:val="0089571E"/>
    <w:rsid w:val="00895795"/>
    <w:rsid w:val="0089589B"/>
    <w:rsid w:val="00895C02"/>
    <w:rsid w:val="00896D6B"/>
    <w:rsid w:val="00896D7C"/>
    <w:rsid w:val="008973F1"/>
    <w:rsid w:val="00897A4E"/>
    <w:rsid w:val="00897DE3"/>
    <w:rsid w:val="008A0587"/>
    <w:rsid w:val="008A0708"/>
    <w:rsid w:val="008A08DF"/>
    <w:rsid w:val="008A0A08"/>
    <w:rsid w:val="008A0A33"/>
    <w:rsid w:val="008A19C5"/>
    <w:rsid w:val="008A1B30"/>
    <w:rsid w:val="008A1EBE"/>
    <w:rsid w:val="008A266C"/>
    <w:rsid w:val="008A282E"/>
    <w:rsid w:val="008A2B09"/>
    <w:rsid w:val="008A3E91"/>
    <w:rsid w:val="008A4C95"/>
    <w:rsid w:val="008A4D73"/>
    <w:rsid w:val="008A5CC7"/>
    <w:rsid w:val="008A5F5E"/>
    <w:rsid w:val="008A75DA"/>
    <w:rsid w:val="008A7819"/>
    <w:rsid w:val="008A7AA1"/>
    <w:rsid w:val="008B02AF"/>
    <w:rsid w:val="008B06F8"/>
    <w:rsid w:val="008B1010"/>
    <w:rsid w:val="008B1159"/>
    <w:rsid w:val="008B21FA"/>
    <w:rsid w:val="008B27AE"/>
    <w:rsid w:val="008B30BE"/>
    <w:rsid w:val="008B34B9"/>
    <w:rsid w:val="008B4515"/>
    <w:rsid w:val="008B4D20"/>
    <w:rsid w:val="008B53CD"/>
    <w:rsid w:val="008B5693"/>
    <w:rsid w:val="008B5BD1"/>
    <w:rsid w:val="008B63BB"/>
    <w:rsid w:val="008B6484"/>
    <w:rsid w:val="008B6889"/>
    <w:rsid w:val="008B6EB3"/>
    <w:rsid w:val="008B6F42"/>
    <w:rsid w:val="008B734D"/>
    <w:rsid w:val="008B78A8"/>
    <w:rsid w:val="008B7EEE"/>
    <w:rsid w:val="008C0040"/>
    <w:rsid w:val="008C067B"/>
    <w:rsid w:val="008C0C88"/>
    <w:rsid w:val="008C19FC"/>
    <w:rsid w:val="008C1DD1"/>
    <w:rsid w:val="008C1F55"/>
    <w:rsid w:val="008C2044"/>
    <w:rsid w:val="008C2897"/>
    <w:rsid w:val="008C2EDB"/>
    <w:rsid w:val="008C3946"/>
    <w:rsid w:val="008C41B9"/>
    <w:rsid w:val="008C4317"/>
    <w:rsid w:val="008C44E0"/>
    <w:rsid w:val="008C4B43"/>
    <w:rsid w:val="008C50B8"/>
    <w:rsid w:val="008C55A5"/>
    <w:rsid w:val="008C5F62"/>
    <w:rsid w:val="008C616D"/>
    <w:rsid w:val="008C65B8"/>
    <w:rsid w:val="008C6DAE"/>
    <w:rsid w:val="008C711C"/>
    <w:rsid w:val="008C71F2"/>
    <w:rsid w:val="008C7768"/>
    <w:rsid w:val="008C7F1C"/>
    <w:rsid w:val="008D0863"/>
    <w:rsid w:val="008D0A84"/>
    <w:rsid w:val="008D13FF"/>
    <w:rsid w:val="008D30C9"/>
    <w:rsid w:val="008D329D"/>
    <w:rsid w:val="008D3687"/>
    <w:rsid w:val="008D394D"/>
    <w:rsid w:val="008D4624"/>
    <w:rsid w:val="008D4692"/>
    <w:rsid w:val="008D4821"/>
    <w:rsid w:val="008D4B6D"/>
    <w:rsid w:val="008D4F06"/>
    <w:rsid w:val="008D4F1C"/>
    <w:rsid w:val="008D54ED"/>
    <w:rsid w:val="008D5825"/>
    <w:rsid w:val="008D584D"/>
    <w:rsid w:val="008D5970"/>
    <w:rsid w:val="008D5F10"/>
    <w:rsid w:val="008D607C"/>
    <w:rsid w:val="008D62D8"/>
    <w:rsid w:val="008D62F1"/>
    <w:rsid w:val="008D6A59"/>
    <w:rsid w:val="008E087C"/>
    <w:rsid w:val="008E14EF"/>
    <w:rsid w:val="008E26B9"/>
    <w:rsid w:val="008E2E13"/>
    <w:rsid w:val="008E35BB"/>
    <w:rsid w:val="008E3610"/>
    <w:rsid w:val="008E379A"/>
    <w:rsid w:val="008E3807"/>
    <w:rsid w:val="008E3A83"/>
    <w:rsid w:val="008E3BCC"/>
    <w:rsid w:val="008E40D1"/>
    <w:rsid w:val="008E4C58"/>
    <w:rsid w:val="008E50E7"/>
    <w:rsid w:val="008E5577"/>
    <w:rsid w:val="008E6054"/>
    <w:rsid w:val="008E6FC0"/>
    <w:rsid w:val="008F1913"/>
    <w:rsid w:val="008F25B6"/>
    <w:rsid w:val="008F2711"/>
    <w:rsid w:val="008F2808"/>
    <w:rsid w:val="008F28D7"/>
    <w:rsid w:val="008F4963"/>
    <w:rsid w:val="008F4BB2"/>
    <w:rsid w:val="008F4BFE"/>
    <w:rsid w:val="008F4C41"/>
    <w:rsid w:val="008F63F6"/>
    <w:rsid w:val="008F68D2"/>
    <w:rsid w:val="008F71A9"/>
    <w:rsid w:val="008F747B"/>
    <w:rsid w:val="008F7CDC"/>
    <w:rsid w:val="0090065D"/>
    <w:rsid w:val="00900E62"/>
    <w:rsid w:val="00901A17"/>
    <w:rsid w:val="00901C25"/>
    <w:rsid w:val="00901D9E"/>
    <w:rsid w:val="00902389"/>
    <w:rsid w:val="00902453"/>
    <w:rsid w:val="00902E74"/>
    <w:rsid w:val="00902E9A"/>
    <w:rsid w:val="009030F4"/>
    <w:rsid w:val="009032B5"/>
    <w:rsid w:val="0090386C"/>
    <w:rsid w:val="00903ADC"/>
    <w:rsid w:val="009049DC"/>
    <w:rsid w:val="00905950"/>
    <w:rsid w:val="00905DE1"/>
    <w:rsid w:val="00906AF6"/>
    <w:rsid w:val="00906DE5"/>
    <w:rsid w:val="00907409"/>
    <w:rsid w:val="00907AE7"/>
    <w:rsid w:val="0091019D"/>
    <w:rsid w:val="009102C1"/>
    <w:rsid w:val="0091189C"/>
    <w:rsid w:val="00912373"/>
    <w:rsid w:val="00912BE4"/>
    <w:rsid w:val="00912E3B"/>
    <w:rsid w:val="0091350C"/>
    <w:rsid w:val="0091367A"/>
    <w:rsid w:val="00913AF6"/>
    <w:rsid w:val="00913C77"/>
    <w:rsid w:val="00913E9E"/>
    <w:rsid w:val="009142E4"/>
    <w:rsid w:val="0091435C"/>
    <w:rsid w:val="009145F9"/>
    <w:rsid w:val="00914C67"/>
    <w:rsid w:val="009156A7"/>
    <w:rsid w:val="00915966"/>
    <w:rsid w:val="00916DAD"/>
    <w:rsid w:val="009174EA"/>
    <w:rsid w:val="00920564"/>
    <w:rsid w:val="009215A9"/>
    <w:rsid w:val="00921939"/>
    <w:rsid w:val="0092222B"/>
    <w:rsid w:val="00922A49"/>
    <w:rsid w:val="00922C1F"/>
    <w:rsid w:val="00923042"/>
    <w:rsid w:val="009231E4"/>
    <w:rsid w:val="0092327D"/>
    <w:rsid w:val="00923290"/>
    <w:rsid w:val="00923894"/>
    <w:rsid w:val="00923D45"/>
    <w:rsid w:val="00923F49"/>
    <w:rsid w:val="00924200"/>
    <w:rsid w:val="009244D5"/>
    <w:rsid w:val="00924E2B"/>
    <w:rsid w:val="009255AE"/>
    <w:rsid w:val="00925C4A"/>
    <w:rsid w:val="00925C86"/>
    <w:rsid w:val="0092628D"/>
    <w:rsid w:val="0092691D"/>
    <w:rsid w:val="00926D78"/>
    <w:rsid w:val="00927200"/>
    <w:rsid w:val="00927739"/>
    <w:rsid w:val="00927F94"/>
    <w:rsid w:val="009305AD"/>
    <w:rsid w:val="009309D9"/>
    <w:rsid w:val="009316C9"/>
    <w:rsid w:val="0093239C"/>
    <w:rsid w:val="00932593"/>
    <w:rsid w:val="0093301F"/>
    <w:rsid w:val="0093323A"/>
    <w:rsid w:val="00933E1A"/>
    <w:rsid w:val="009347A3"/>
    <w:rsid w:val="00934B1C"/>
    <w:rsid w:val="00934C14"/>
    <w:rsid w:val="00934ED6"/>
    <w:rsid w:val="00935100"/>
    <w:rsid w:val="0093543D"/>
    <w:rsid w:val="009355C5"/>
    <w:rsid w:val="00935657"/>
    <w:rsid w:val="0093572C"/>
    <w:rsid w:val="009357E1"/>
    <w:rsid w:val="00936008"/>
    <w:rsid w:val="00936692"/>
    <w:rsid w:val="009366C4"/>
    <w:rsid w:val="00936750"/>
    <w:rsid w:val="00936A95"/>
    <w:rsid w:val="00936AE6"/>
    <w:rsid w:val="00936E52"/>
    <w:rsid w:val="009378BD"/>
    <w:rsid w:val="00937A1F"/>
    <w:rsid w:val="00941292"/>
    <w:rsid w:val="0094158F"/>
    <w:rsid w:val="00941D9D"/>
    <w:rsid w:val="009422C3"/>
    <w:rsid w:val="00942554"/>
    <w:rsid w:val="00942B19"/>
    <w:rsid w:val="0094330E"/>
    <w:rsid w:val="00943D10"/>
    <w:rsid w:val="009447DB"/>
    <w:rsid w:val="00944F65"/>
    <w:rsid w:val="0094564C"/>
    <w:rsid w:val="00945FB6"/>
    <w:rsid w:val="009460B8"/>
    <w:rsid w:val="0094658D"/>
    <w:rsid w:val="00946B3D"/>
    <w:rsid w:val="0094788A"/>
    <w:rsid w:val="00952210"/>
    <w:rsid w:val="009523CB"/>
    <w:rsid w:val="00952CA4"/>
    <w:rsid w:val="00952DA7"/>
    <w:rsid w:val="00953E77"/>
    <w:rsid w:val="0095433B"/>
    <w:rsid w:val="0095463E"/>
    <w:rsid w:val="009547DC"/>
    <w:rsid w:val="00954FEE"/>
    <w:rsid w:val="009558CE"/>
    <w:rsid w:val="00955C95"/>
    <w:rsid w:val="00955FB5"/>
    <w:rsid w:val="00956513"/>
    <w:rsid w:val="00956640"/>
    <w:rsid w:val="00956EFF"/>
    <w:rsid w:val="00957157"/>
    <w:rsid w:val="00957254"/>
    <w:rsid w:val="009578C2"/>
    <w:rsid w:val="0096005C"/>
    <w:rsid w:val="00960455"/>
    <w:rsid w:val="00960B25"/>
    <w:rsid w:val="00960C3A"/>
    <w:rsid w:val="00961FBB"/>
    <w:rsid w:val="0096214B"/>
    <w:rsid w:val="009628AF"/>
    <w:rsid w:val="00962DF2"/>
    <w:rsid w:val="0096353A"/>
    <w:rsid w:val="00963748"/>
    <w:rsid w:val="0096462E"/>
    <w:rsid w:val="00964A20"/>
    <w:rsid w:val="009654D9"/>
    <w:rsid w:val="00965B6F"/>
    <w:rsid w:val="00965EB1"/>
    <w:rsid w:val="009676CF"/>
    <w:rsid w:val="00967753"/>
    <w:rsid w:val="009677D6"/>
    <w:rsid w:val="00967B39"/>
    <w:rsid w:val="00970D52"/>
    <w:rsid w:val="00971E35"/>
    <w:rsid w:val="00972FF7"/>
    <w:rsid w:val="0097388B"/>
    <w:rsid w:val="0097434C"/>
    <w:rsid w:val="00974686"/>
    <w:rsid w:val="0097480A"/>
    <w:rsid w:val="0097562E"/>
    <w:rsid w:val="0097585B"/>
    <w:rsid w:val="00976782"/>
    <w:rsid w:val="00977CB2"/>
    <w:rsid w:val="00977DFD"/>
    <w:rsid w:val="009800C5"/>
    <w:rsid w:val="00980863"/>
    <w:rsid w:val="00980CF0"/>
    <w:rsid w:val="00981871"/>
    <w:rsid w:val="00981F52"/>
    <w:rsid w:val="00982019"/>
    <w:rsid w:val="009833D3"/>
    <w:rsid w:val="00983F33"/>
    <w:rsid w:val="0098414B"/>
    <w:rsid w:val="009849AD"/>
    <w:rsid w:val="00984B28"/>
    <w:rsid w:val="00985D46"/>
    <w:rsid w:val="00985DF5"/>
    <w:rsid w:val="00985FF5"/>
    <w:rsid w:val="00986895"/>
    <w:rsid w:val="00986DE2"/>
    <w:rsid w:val="00987256"/>
    <w:rsid w:val="009874C9"/>
    <w:rsid w:val="00987FED"/>
    <w:rsid w:val="00991279"/>
    <w:rsid w:val="00991899"/>
    <w:rsid w:val="0099297E"/>
    <w:rsid w:val="00992D62"/>
    <w:rsid w:val="00993EEA"/>
    <w:rsid w:val="00994F0D"/>
    <w:rsid w:val="00997624"/>
    <w:rsid w:val="00997AF7"/>
    <w:rsid w:val="00997BE5"/>
    <w:rsid w:val="009A034C"/>
    <w:rsid w:val="009A0D76"/>
    <w:rsid w:val="009A10E3"/>
    <w:rsid w:val="009A13CB"/>
    <w:rsid w:val="009A1BB6"/>
    <w:rsid w:val="009A20BD"/>
    <w:rsid w:val="009A2562"/>
    <w:rsid w:val="009A26C3"/>
    <w:rsid w:val="009A2737"/>
    <w:rsid w:val="009A2E31"/>
    <w:rsid w:val="009A3F44"/>
    <w:rsid w:val="009A4276"/>
    <w:rsid w:val="009A53EF"/>
    <w:rsid w:val="009A5E0C"/>
    <w:rsid w:val="009A6343"/>
    <w:rsid w:val="009A6460"/>
    <w:rsid w:val="009A6689"/>
    <w:rsid w:val="009A6F13"/>
    <w:rsid w:val="009A70B4"/>
    <w:rsid w:val="009A7B87"/>
    <w:rsid w:val="009A7C80"/>
    <w:rsid w:val="009B0701"/>
    <w:rsid w:val="009B1620"/>
    <w:rsid w:val="009B23E6"/>
    <w:rsid w:val="009B27E5"/>
    <w:rsid w:val="009B2AF2"/>
    <w:rsid w:val="009B34FE"/>
    <w:rsid w:val="009B42CE"/>
    <w:rsid w:val="009B7480"/>
    <w:rsid w:val="009B7CF4"/>
    <w:rsid w:val="009B7FCB"/>
    <w:rsid w:val="009C0DD9"/>
    <w:rsid w:val="009C1076"/>
    <w:rsid w:val="009C13E3"/>
    <w:rsid w:val="009C2D8C"/>
    <w:rsid w:val="009C30D8"/>
    <w:rsid w:val="009C3B20"/>
    <w:rsid w:val="009C482A"/>
    <w:rsid w:val="009C4D08"/>
    <w:rsid w:val="009C525F"/>
    <w:rsid w:val="009C6BC7"/>
    <w:rsid w:val="009C6BCE"/>
    <w:rsid w:val="009C6C6B"/>
    <w:rsid w:val="009C6D96"/>
    <w:rsid w:val="009D05FD"/>
    <w:rsid w:val="009D084A"/>
    <w:rsid w:val="009D1412"/>
    <w:rsid w:val="009D1B0F"/>
    <w:rsid w:val="009D23DF"/>
    <w:rsid w:val="009D241C"/>
    <w:rsid w:val="009D2976"/>
    <w:rsid w:val="009D2A5E"/>
    <w:rsid w:val="009D3558"/>
    <w:rsid w:val="009D3743"/>
    <w:rsid w:val="009D58C7"/>
    <w:rsid w:val="009D5BD0"/>
    <w:rsid w:val="009D7787"/>
    <w:rsid w:val="009D77DF"/>
    <w:rsid w:val="009D7A78"/>
    <w:rsid w:val="009D7CB3"/>
    <w:rsid w:val="009D7EF7"/>
    <w:rsid w:val="009E0EF5"/>
    <w:rsid w:val="009E1574"/>
    <w:rsid w:val="009E15D7"/>
    <w:rsid w:val="009E1D49"/>
    <w:rsid w:val="009E253B"/>
    <w:rsid w:val="009E268C"/>
    <w:rsid w:val="009E2E60"/>
    <w:rsid w:val="009E3560"/>
    <w:rsid w:val="009E3798"/>
    <w:rsid w:val="009E4387"/>
    <w:rsid w:val="009E4F57"/>
    <w:rsid w:val="009E5496"/>
    <w:rsid w:val="009E5983"/>
    <w:rsid w:val="009E64D7"/>
    <w:rsid w:val="009E6A78"/>
    <w:rsid w:val="009E787C"/>
    <w:rsid w:val="009E7C2B"/>
    <w:rsid w:val="009E7E6D"/>
    <w:rsid w:val="009F0F88"/>
    <w:rsid w:val="009F1009"/>
    <w:rsid w:val="009F184A"/>
    <w:rsid w:val="009F25D1"/>
    <w:rsid w:val="009F26E6"/>
    <w:rsid w:val="009F28FA"/>
    <w:rsid w:val="009F3967"/>
    <w:rsid w:val="009F3BE3"/>
    <w:rsid w:val="009F3DA5"/>
    <w:rsid w:val="009F40C2"/>
    <w:rsid w:val="009F4899"/>
    <w:rsid w:val="009F48FA"/>
    <w:rsid w:val="009F49C0"/>
    <w:rsid w:val="009F51F5"/>
    <w:rsid w:val="009F5B09"/>
    <w:rsid w:val="009F5B30"/>
    <w:rsid w:val="009F5D92"/>
    <w:rsid w:val="009F5E09"/>
    <w:rsid w:val="009F6556"/>
    <w:rsid w:val="009F68C5"/>
    <w:rsid w:val="009F72DB"/>
    <w:rsid w:val="009F7579"/>
    <w:rsid w:val="009F758C"/>
    <w:rsid w:val="009F771A"/>
    <w:rsid w:val="009F7B9C"/>
    <w:rsid w:val="00A01309"/>
    <w:rsid w:val="00A02038"/>
    <w:rsid w:val="00A02842"/>
    <w:rsid w:val="00A02D22"/>
    <w:rsid w:val="00A03605"/>
    <w:rsid w:val="00A03FBC"/>
    <w:rsid w:val="00A043C3"/>
    <w:rsid w:val="00A04884"/>
    <w:rsid w:val="00A0499C"/>
    <w:rsid w:val="00A04F78"/>
    <w:rsid w:val="00A0589C"/>
    <w:rsid w:val="00A06086"/>
    <w:rsid w:val="00A065F5"/>
    <w:rsid w:val="00A0683B"/>
    <w:rsid w:val="00A06C27"/>
    <w:rsid w:val="00A06EA0"/>
    <w:rsid w:val="00A07E62"/>
    <w:rsid w:val="00A10DC0"/>
    <w:rsid w:val="00A110F1"/>
    <w:rsid w:val="00A1130C"/>
    <w:rsid w:val="00A11972"/>
    <w:rsid w:val="00A11AC4"/>
    <w:rsid w:val="00A11C4E"/>
    <w:rsid w:val="00A1237A"/>
    <w:rsid w:val="00A1262A"/>
    <w:rsid w:val="00A1287D"/>
    <w:rsid w:val="00A137F3"/>
    <w:rsid w:val="00A13E48"/>
    <w:rsid w:val="00A146A1"/>
    <w:rsid w:val="00A14A67"/>
    <w:rsid w:val="00A14EB3"/>
    <w:rsid w:val="00A153B1"/>
    <w:rsid w:val="00A153F4"/>
    <w:rsid w:val="00A15A61"/>
    <w:rsid w:val="00A15E0F"/>
    <w:rsid w:val="00A16F38"/>
    <w:rsid w:val="00A1748A"/>
    <w:rsid w:val="00A175E7"/>
    <w:rsid w:val="00A17838"/>
    <w:rsid w:val="00A17C08"/>
    <w:rsid w:val="00A20F05"/>
    <w:rsid w:val="00A2101D"/>
    <w:rsid w:val="00A2127B"/>
    <w:rsid w:val="00A2211E"/>
    <w:rsid w:val="00A2237E"/>
    <w:rsid w:val="00A223DA"/>
    <w:rsid w:val="00A235B7"/>
    <w:rsid w:val="00A23BED"/>
    <w:rsid w:val="00A23CCA"/>
    <w:rsid w:val="00A24282"/>
    <w:rsid w:val="00A2445D"/>
    <w:rsid w:val="00A24480"/>
    <w:rsid w:val="00A247FC"/>
    <w:rsid w:val="00A25008"/>
    <w:rsid w:val="00A264AE"/>
    <w:rsid w:val="00A2709C"/>
    <w:rsid w:val="00A2713D"/>
    <w:rsid w:val="00A27257"/>
    <w:rsid w:val="00A277A4"/>
    <w:rsid w:val="00A27810"/>
    <w:rsid w:val="00A27C9A"/>
    <w:rsid w:val="00A27D9E"/>
    <w:rsid w:val="00A27F32"/>
    <w:rsid w:val="00A30498"/>
    <w:rsid w:val="00A3088E"/>
    <w:rsid w:val="00A313F2"/>
    <w:rsid w:val="00A314DB"/>
    <w:rsid w:val="00A31A65"/>
    <w:rsid w:val="00A3205A"/>
    <w:rsid w:val="00A325E2"/>
    <w:rsid w:val="00A32BF9"/>
    <w:rsid w:val="00A34665"/>
    <w:rsid w:val="00A347E6"/>
    <w:rsid w:val="00A34F6F"/>
    <w:rsid w:val="00A35267"/>
    <w:rsid w:val="00A3542B"/>
    <w:rsid w:val="00A35890"/>
    <w:rsid w:val="00A35922"/>
    <w:rsid w:val="00A35A71"/>
    <w:rsid w:val="00A35E9B"/>
    <w:rsid w:val="00A36C40"/>
    <w:rsid w:val="00A379AF"/>
    <w:rsid w:val="00A40AE7"/>
    <w:rsid w:val="00A4120F"/>
    <w:rsid w:val="00A41EF0"/>
    <w:rsid w:val="00A4220E"/>
    <w:rsid w:val="00A42299"/>
    <w:rsid w:val="00A433B8"/>
    <w:rsid w:val="00A43C95"/>
    <w:rsid w:val="00A4490D"/>
    <w:rsid w:val="00A44CE3"/>
    <w:rsid w:val="00A454CF"/>
    <w:rsid w:val="00A4561A"/>
    <w:rsid w:val="00A4585B"/>
    <w:rsid w:val="00A45D83"/>
    <w:rsid w:val="00A46201"/>
    <w:rsid w:val="00A466D7"/>
    <w:rsid w:val="00A46A7C"/>
    <w:rsid w:val="00A47D16"/>
    <w:rsid w:val="00A50446"/>
    <w:rsid w:val="00A50CB5"/>
    <w:rsid w:val="00A510AA"/>
    <w:rsid w:val="00A51FF4"/>
    <w:rsid w:val="00A52B11"/>
    <w:rsid w:val="00A52B5A"/>
    <w:rsid w:val="00A53197"/>
    <w:rsid w:val="00A545C4"/>
    <w:rsid w:val="00A54649"/>
    <w:rsid w:val="00A54C5D"/>
    <w:rsid w:val="00A54C84"/>
    <w:rsid w:val="00A54EEB"/>
    <w:rsid w:val="00A55347"/>
    <w:rsid w:val="00A559BE"/>
    <w:rsid w:val="00A55B27"/>
    <w:rsid w:val="00A56237"/>
    <w:rsid w:val="00A562F0"/>
    <w:rsid w:val="00A56A04"/>
    <w:rsid w:val="00A56FA7"/>
    <w:rsid w:val="00A57557"/>
    <w:rsid w:val="00A57B9A"/>
    <w:rsid w:val="00A60344"/>
    <w:rsid w:val="00A60416"/>
    <w:rsid w:val="00A60696"/>
    <w:rsid w:val="00A60A15"/>
    <w:rsid w:val="00A60B47"/>
    <w:rsid w:val="00A60DC6"/>
    <w:rsid w:val="00A618F7"/>
    <w:rsid w:val="00A61A74"/>
    <w:rsid w:val="00A61F93"/>
    <w:rsid w:val="00A6231D"/>
    <w:rsid w:val="00A62E14"/>
    <w:rsid w:val="00A62EC5"/>
    <w:rsid w:val="00A63303"/>
    <w:rsid w:val="00A637AB"/>
    <w:rsid w:val="00A63FCF"/>
    <w:rsid w:val="00A641DE"/>
    <w:rsid w:val="00A64A6B"/>
    <w:rsid w:val="00A64B7D"/>
    <w:rsid w:val="00A64D52"/>
    <w:rsid w:val="00A6514F"/>
    <w:rsid w:val="00A656FF"/>
    <w:rsid w:val="00A65814"/>
    <w:rsid w:val="00A664ED"/>
    <w:rsid w:val="00A670AA"/>
    <w:rsid w:val="00A675A4"/>
    <w:rsid w:val="00A675BF"/>
    <w:rsid w:val="00A701F3"/>
    <w:rsid w:val="00A7108E"/>
    <w:rsid w:val="00A7158B"/>
    <w:rsid w:val="00A7169E"/>
    <w:rsid w:val="00A7355A"/>
    <w:rsid w:val="00A73A7D"/>
    <w:rsid w:val="00A741E6"/>
    <w:rsid w:val="00A742AA"/>
    <w:rsid w:val="00A745BB"/>
    <w:rsid w:val="00A7481F"/>
    <w:rsid w:val="00A749B9"/>
    <w:rsid w:val="00A75966"/>
    <w:rsid w:val="00A75A3C"/>
    <w:rsid w:val="00A76659"/>
    <w:rsid w:val="00A766D5"/>
    <w:rsid w:val="00A7695D"/>
    <w:rsid w:val="00A77F0F"/>
    <w:rsid w:val="00A80036"/>
    <w:rsid w:val="00A8030E"/>
    <w:rsid w:val="00A80610"/>
    <w:rsid w:val="00A80D08"/>
    <w:rsid w:val="00A80F64"/>
    <w:rsid w:val="00A811C2"/>
    <w:rsid w:val="00A81D74"/>
    <w:rsid w:val="00A828D4"/>
    <w:rsid w:val="00A8351F"/>
    <w:rsid w:val="00A835E6"/>
    <w:rsid w:val="00A85825"/>
    <w:rsid w:val="00A8591D"/>
    <w:rsid w:val="00A863B6"/>
    <w:rsid w:val="00A866C1"/>
    <w:rsid w:val="00A86C14"/>
    <w:rsid w:val="00A86D04"/>
    <w:rsid w:val="00A87596"/>
    <w:rsid w:val="00A903A6"/>
    <w:rsid w:val="00A90447"/>
    <w:rsid w:val="00A90644"/>
    <w:rsid w:val="00A91048"/>
    <w:rsid w:val="00A911A6"/>
    <w:rsid w:val="00A914D7"/>
    <w:rsid w:val="00A92936"/>
    <w:rsid w:val="00A92B4D"/>
    <w:rsid w:val="00A930F4"/>
    <w:rsid w:val="00A93275"/>
    <w:rsid w:val="00A944F0"/>
    <w:rsid w:val="00A95173"/>
    <w:rsid w:val="00A95286"/>
    <w:rsid w:val="00A95340"/>
    <w:rsid w:val="00A96B0C"/>
    <w:rsid w:val="00A97530"/>
    <w:rsid w:val="00A9796E"/>
    <w:rsid w:val="00AA0D9E"/>
    <w:rsid w:val="00AA0F15"/>
    <w:rsid w:val="00AA147E"/>
    <w:rsid w:val="00AA184C"/>
    <w:rsid w:val="00AA239B"/>
    <w:rsid w:val="00AA2522"/>
    <w:rsid w:val="00AA2747"/>
    <w:rsid w:val="00AA2A26"/>
    <w:rsid w:val="00AA2C29"/>
    <w:rsid w:val="00AA331F"/>
    <w:rsid w:val="00AA34D4"/>
    <w:rsid w:val="00AA3815"/>
    <w:rsid w:val="00AA3881"/>
    <w:rsid w:val="00AA4270"/>
    <w:rsid w:val="00AA43B2"/>
    <w:rsid w:val="00AA43D8"/>
    <w:rsid w:val="00AA4BB6"/>
    <w:rsid w:val="00AA4EC7"/>
    <w:rsid w:val="00AA4F3A"/>
    <w:rsid w:val="00AA51DB"/>
    <w:rsid w:val="00AA52C6"/>
    <w:rsid w:val="00AA54FB"/>
    <w:rsid w:val="00AA5EE7"/>
    <w:rsid w:val="00AA6107"/>
    <w:rsid w:val="00AA6530"/>
    <w:rsid w:val="00AA6599"/>
    <w:rsid w:val="00AA7225"/>
    <w:rsid w:val="00AA7CD3"/>
    <w:rsid w:val="00AB01B1"/>
    <w:rsid w:val="00AB02E2"/>
    <w:rsid w:val="00AB13EB"/>
    <w:rsid w:val="00AB159C"/>
    <w:rsid w:val="00AB16EA"/>
    <w:rsid w:val="00AB18F5"/>
    <w:rsid w:val="00AB27A3"/>
    <w:rsid w:val="00AB2FBD"/>
    <w:rsid w:val="00AB331D"/>
    <w:rsid w:val="00AB36C2"/>
    <w:rsid w:val="00AB4A56"/>
    <w:rsid w:val="00AB4A8C"/>
    <w:rsid w:val="00AB4C8E"/>
    <w:rsid w:val="00AB50BA"/>
    <w:rsid w:val="00AB5CCC"/>
    <w:rsid w:val="00AB5FFE"/>
    <w:rsid w:val="00AB67A2"/>
    <w:rsid w:val="00AB6BE3"/>
    <w:rsid w:val="00AB71B9"/>
    <w:rsid w:val="00AB775D"/>
    <w:rsid w:val="00AB78B2"/>
    <w:rsid w:val="00AB7C13"/>
    <w:rsid w:val="00AB7E38"/>
    <w:rsid w:val="00AC156D"/>
    <w:rsid w:val="00AC1BFC"/>
    <w:rsid w:val="00AC1C04"/>
    <w:rsid w:val="00AC2309"/>
    <w:rsid w:val="00AC2B24"/>
    <w:rsid w:val="00AC2F1B"/>
    <w:rsid w:val="00AC2F96"/>
    <w:rsid w:val="00AC3F09"/>
    <w:rsid w:val="00AC4DAA"/>
    <w:rsid w:val="00AC56F1"/>
    <w:rsid w:val="00AC5ED3"/>
    <w:rsid w:val="00AC6092"/>
    <w:rsid w:val="00AC65CE"/>
    <w:rsid w:val="00AC6613"/>
    <w:rsid w:val="00AC70F2"/>
    <w:rsid w:val="00AC7130"/>
    <w:rsid w:val="00AC7960"/>
    <w:rsid w:val="00AC7C02"/>
    <w:rsid w:val="00AD0069"/>
    <w:rsid w:val="00AD012C"/>
    <w:rsid w:val="00AD09C8"/>
    <w:rsid w:val="00AD0C49"/>
    <w:rsid w:val="00AD107B"/>
    <w:rsid w:val="00AD1402"/>
    <w:rsid w:val="00AD191E"/>
    <w:rsid w:val="00AD1C1D"/>
    <w:rsid w:val="00AD1CF5"/>
    <w:rsid w:val="00AD2370"/>
    <w:rsid w:val="00AD2A9C"/>
    <w:rsid w:val="00AD2C00"/>
    <w:rsid w:val="00AD4043"/>
    <w:rsid w:val="00AD64AA"/>
    <w:rsid w:val="00AD6ABA"/>
    <w:rsid w:val="00AD743A"/>
    <w:rsid w:val="00AD7E05"/>
    <w:rsid w:val="00AE0CAC"/>
    <w:rsid w:val="00AE0FBF"/>
    <w:rsid w:val="00AE13D0"/>
    <w:rsid w:val="00AE1C8B"/>
    <w:rsid w:val="00AE2126"/>
    <w:rsid w:val="00AE2702"/>
    <w:rsid w:val="00AE3219"/>
    <w:rsid w:val="00AE3728"/>
    <w:rsid w:val="00AE38B9"/>
    <w:rsid w:val="00AE4507"/>
    <w:rsid w:val="00AE46A4"/>
    <w:rsid w:val="00AE46AF"/>
    <w:rsid w:val="00AE5724"/>
    <w:rsid w:val="00AE57AC"/>
    <w:rsid w:val="00AE591C"/>
    <w:rsid w:val="00AE5F70"/>
    <w:rsid w:val="00AE6243"/>
    <w:rsid w:val="00AE678F"/>
    <w:rsid w:val="00AE6AE6"/>
    <w:rsid w:val="00AE74E4"/>
    <w:rsid w:val="00AE7B5D"/>
    <w:rsid w:val="00AF07F8"/>
    <w:rsid w:val="00AF0E06"/>
    <w:rsid w:val="00AF19BA"/>
    <w:rsid w:val="00AF1A84"/>
    <w:rsid w:val="00AF23FC"/>
    <w:rsid w:val="00AF2F33"/>
    <w:rsid w:val="00AF3149"/>
    <w:rsid w:val="00AF4818"/>
    <w:rsid w:val="00AF4828"/>
    <w:rsid w:val="00AF4C7E"/>
    <w:rsid w:val="00AF4EEB"/>
    <w:rsid w:val="00AF4F4E"/>
    <w:rsid w:val="00AF51D1"/>
    <w:rsid w:val="00AF57BE"/>
    <w:rsid w:val="00AF601C"/>
    <w:rsid w:val="00AF618D"/>
    <w:rsid w:val="00AF6795"/>
    <w:rsid w:val="00AF680A"/>
    <w:rsid w:val="00AF7140"/>
    <w:rsid w:val="00AF745F"/>
    <w:rsid w:val="00B00745"/>
    <w:rsid w:val="00B00C32"/>
    <w:rsid w:val="00B0182F"/>
    <w:rsid w:val="00B018CF"/>
    <w:rsid w:val="00B0218A"/>
    <w:rsid w:val="00B02303"/>
    <w:rsid w:val="00B0234D"/>
    <w:rsid w:val="00B03021"/>
    <w:rsid w:val="00B0446F"/>
    <w:rsid w:val="00B04744"/>
    <w:rsid w:val="00B04D9E"/>
    <w:rsid w:val="00B064EB"/>
    <w:rsid w:val="00B06D0E"/>
    <w:rsid w:val="00B07120"/>
    <w:rsid w:val="00B075C0"/>
    <w:rsid w:val="00B077C8"/>
    <w:rsid w:val="00B101AF"/>
    <w:rsid w:val="00B10A76"/>
    <w:rsid w:val="00B10CDF"/>
    <w:rsid w:val="00B11053"/>
    <w:rsid w:val="00B112E3"/>
    <w:rsid w:val="00B122BF"/>
    <w:rsid w:val="00B128A1"/>
    <w:rsid w:val="00B1333C"/>
    <w:rsid w:val="00B13D9A"/>
    <w:rsid w:val="00B13F0B"/>
    <w:rsid w:val="00B14332"/>
    <w:rsid w:val="00B15438"/>
    <w:rsid w:val="00B156DB"/>
    <w:rsid w:val="00B15B93"/>
    <w:rsid w:val="00B16E38"/>
    <w:rsid w:val="00B1757E"/>
    <w:rsid w:val="00B17C67"/>
    <w:rsid w:val="00B21A1A"/>
    <w:rsid w:val="00B22D46"/>
    <w:rsid w:val="00B22FDA"/>
    <w:rsid w:val="00B238E8"/>
    <w:rsid w:val="00B23EA7"/>
    <w:rsid w:val="00B24137"/>
    <w:rsid w:val="00B254FF"/>
    <w:rsid w:val="00B25592"/>
    <w:rsid w:val="00B26C63"/>
    <w:rsid w:val="00B26D5F"/>
    <w:rsid w:val="00B27712"/>
    <w:rsid w:val="00B27994"/>
    <w:rsid w:val="00B27AE3"/>
    <w:rsid w:val="00B27F95"/>
    <w:rsid w:val="00B301E9"/>
    <w:rsid w:val="00B30EF7"/>
    <w:rsid w:val="00B30FC9"/>
    <w:rsid w:val="00B315B0"/>
    <w:rsid w:val="00B3198B"/>
    <w:rsid w:val="00B31EE4"/>
    <w:rsid w:val="00B3276E"/>
    <w:rsid w:val="00B32E51"/>
    <w:rsid w:val="00B32FC4"/>
    <w:rsid w:val="00B33D3F"/>
    <w:rsid w:val="00B3417A"/>
    <w:rsid w:val="00B34695"/>
    <w:rsid w:val="00B349E0"/>
    <w:rsid w:val="00B358D7"/>
    <w:rsid w:val="00B3591A"/>
    <w:rsid w:val="00B35C6E"/>
    <w:rsid w:val="00B36981"/>
    <w:rsid w:val="00B36B75"/>
    <w:rsid w:val="00B3731D"/>
    <w:rsid w:val="00B40500"/>
    <w:rsid w:val="00B40541"/>
    <w:rsid w:val="00B4059B"/>
    <w:rsid w:val="00B4078C"/>
    <w:rsid w:val="00B40830"/>
    <w:rsid w:val="00B4086E"/>
    <w:rsid w:val="00B411D1"/>
    <w:rsid w:val="00B41204"/>
    <w:rsid w:val="00B43AB3"/>
    <w:rsid w:val="00B441FD"/>
    <w:rsid w:val="00B44219"/>
    <w:rsid w:val="00B44AED"/>
    <w:rsid w:val="00B44FF4"/>
    <w:rsid w:val="00B454D0"/>
    <w:rsid w:val="00B45EA1"/>
    <w:rsid w:val="00B463C2"/>
    <w:rsid w:val="00B47700"/>
    <w:rsid w:val="00B501A8"/>
    <w:rsid w:val="00B505DB"/>
    <w:rsid w:val="00B5094C"/>
    <w:rsid w:val="00B50E13"/>
    <w:rsid w:val="00B5168D"/>
    <w:rsid w:val="00B519CA"/>
    <w:rsid w:val="00B51D33"/>
    <w:rsid w:val="00B525D1"/>
    <w:rsid w:val="00B52BD0"/>
    <w:rsid w:val="00B55221"/>
    <w:rsid w:val="00B5527F"/>
    <w:rsid w:val="00B55597"/>
    <w:rsid w:val="00B55EBD"/>
    <w:rsid w:val="00B564D3"/>
    <w:rsid w:val="00B56934"/>
    <w:rsid w:val="00B56EB9"/>
    <w:rsid w:val="00B577D7"/>
    <w:rsid w:val="00B579FD"/>
    <w:rsid w:val="00B609E3"/>
    <w:rsid w:val="00B60FE6"/>
    <w:rsid w:val="00B619AF"/>
    <w:rsid w:val="00B625ED"/>
    <w:rsid w:val="00B63115"/>
    <w:rsid w:val="00B644F1"/>
    <w:rsid w:val="00B648A7"/>
    <w:rsid w:val="00B65200"/>
    <w:rsid w:val="00B65C14"/>
    <w:rsid w:val="00B65F2A"/>
    <w:rsid w:val="00B66221"/>
    <w:rsid w:val="00B6664A"/>
    <w:rsid w:val="00B66BDB"/>
    <w:rsid w:val="00B670F7"/>
    <w:rsid w:val="00B67BF8"/>
    <w:rsid w:val="00B701BD"/>
    <w:rsid w:val="00B7122C"/>
    <w:rsid w:val="00B717DD"/>
    <w:rsid w:val="00B71A58"/>
    <w:rsid w:val="00B71EA0"/>
    <w:rsid w:val="00B728F8"/>
    <w:rsid w:val="00B72F44"/>
    <w:rsid w:val="00B7355C"/>
    <w:rsid w:val="00B73A85"/>
    <w:rsid w:val="00B73C11"/>
    <w:rsid w:val="00B73D42"/>
    <w:rsid w:val="00B74487"/>
    <w:rsid w:val="00B74FA2"/>
    <w:rsid w:val="00B74FDC"/>
    <w:rsid w:val="00B752A2"/>
    <w:rsid w:val="00B75557"/>
    <w:rsid w:val="00B759A7"/>
    <w:rsid w:val="00B75B79"/>
    <w:rsid w:val="00B75D0E"/>
    <w:rsid w:val="00B75E00"/>
    <w:rsid w:val="00B7603E"/>
    <w:rsid w:val="00B76739"/>
    <w:rsid w:val="00B76970"/>
    <w:rsid w:val="00B76C72"/>
    <w:rsid w:val="00B774DF"/>
    <w:rsid w:val="00B77B6F"/>
    <w:rsid w:val="00B77F9A"/>
    <w:rsid w:val="00B808D6"/>
    <w:rsid w:val="00B81AEF"/>
    <w:rsid w:val="00B81D36"/>
    <w:rsid w:val="00B830AD"/>
    <w:rsid w:val="00B839E9"/>
    <w:rsid w:val="00B85289"/>
    <w:rsid w:val="00B85A77"/>
    <w:rsid w:val="00B85C19"/>
    <w:rsid w:val="00B85CC6"/>
    <w:rsid w:val="00B85FFC"/>
    <w:rsid w:val="00B86090"/>
    <w:rsid w:val="00B86BF1"/>
    <w:rsid w:val="00B86C4D"/>
    <w:rsid w:val="00B86F6E"/>
    <w:rsid w:val="00B910D7"/>
    <w:rsid w:val="00B91BA8"/>
    <w:rsid w:val="00B91BFA"/>
    <w:rsid w:val="00B92756"/>
    <w:rsid w:val="00B92F9E"/>
    <w:rsid w:val="00B93465"/>
    <w:rsid w:val="00B937FB"/>
    <w:rsid w:val="00B93862"/>
    <w:rsid w:val="00B93A27"/>
    <w:rsid w:val="00B93A97"/>
    <w:rsid w:val="00B941DF"/>
    <w:rsid w:val="00B94946"/>
    <w:rsid w:val="00B94C75"/>
    <w:rsid w:val="00B95A82"/>
    <w:rsid w:val="00B96AB0"/>
    <w:rsid w:val="00B96CBD"/>
    <w:rsid w:val="00B972C2"/>
    <w:rsid w:val="00B976D7"/>
    <w:rsid w:val="00B97B8D"/>
    <w:rsid w:val="00B97EC5"/>
    <w:rsid w:val="00BA00BB"/>
    <w:rsid w:val="00BA04C6"/>
    <w:rsid w:val="00BA07AE"/>
    <w:rsid w:val="00BA11E9"/>
    <w:rsid w:val="00BA1889"/>
    <w:rsid w:val="00BA1C8C"/>
    <w:rsid w:val="00BA1DA7"/>
    <w:rsid w:val="00BA2154"/>
    <w:rsid w:val="00BA25F1"/>
    <w:rsid w:val="00BA2DBF"/>
    <w:rsid w:val="00BA384F"/>
    <w:rsid w:val="00BA3909"/>
    <w:rsid w:val="00BA3B39"/>
    <w:rsid w:val="00BA3C70"/>
    <w:rsid w:val="00BA3CE3"/>
    <w:rsid w:val="00BA403D"/>
    <w:rsid w:val="00BA5B1A"/>
    <w:rsid w:val="00BA5B37"/>
    <w:rsid w:val="00BA5E74"/>
    <w:rsid w:val="00BA6803"/>
    <w:rsid w:val="00BA6D7F"/>
    <w:rsid w:val="00BA77F0"/>
    <w:rsid w:val="00BA7BB8"/>
    <w:rsid w:val="00BB021B"/>
    <w:rsid w:val="00BB0E07"/>
    <w:rsid w:val="00BB17E4"/>
    <w:rsid w:val="00BB1E2F"/>
    <w:rsid w:val="00BB20B1"/>
    <w:rsid w:val="00BB24BD"/>
    <w:rsid w:val="00BB2586"/>
    <w:rsid w:val="00BB267C"/>
    <w:rsid w:val="00BB3157"/>
    <w:rsid w:val="00BB3F33"/>
    <w:rsid w:val="00BB432E"/>
    <w:rsid w:val="00BB49A8"/>
    <w:rsid w:val="00BB4C63"/>
    <w:rsid w:val="00BB523C"/>
    <w:rsid w:val="00BB5314"/>
    <w:rsid w:val="00BB5642"/>
    <w:rsid w:val="00BB6F80"/>
    <w:rsid w:val="00BC040F"/>
    <w:rsid w:val="00BC0794"/>
    <w:rsid w:val="00BC15BE"/>
    <w:rsid w:val="00BC1691"/>
    <w:rsid w:val="00BC2AA4"/>
    <w:rsid w:val="00BC4330"/>
    <w:rsid w:val="00BC4670"/>
    <w:rsid w:val="00BC63DF"/>
    <w:rsid w:val="00BC6719"/>
    <w:rsid w:val="00BC675E"/>
    <w:rsid w:val="00BC6E7D"/>
    <w:rsid w:val="00BC794C"/>
    <w:rsid w:val="00BC7D83"/>
    <w:rsid w:val="00BD093C"/>
    <w:rsid w:val="00BD11F9"/>
    <w:rsid w:val="00BD170A"/>
    <w:rsid w:val="00BD1E8F"/>
    <w:rsid w:val="00BD22F5"/>
    <w:rsid w:val="00BD279A"/>
    <w:rsid w:val="00BD31FC"/>
    <w:rsid w:val="00BD348B"/>
    <w:rsid w:val="00BD351A"/>
    <w:rsid w:val="00BD3595"/>
    <w:rsid w:val="00BD3642"/>
    <w:rsid w:val="00BD3D5A"/>
    <w:rsid w:val="00BD3F0C"/>
    <w:rsid w:val="00BD3F90"/>
    <w:rsid w:val="00BD4194"/>
    <w:rsid w:val="00BD534F"/>
    <w:rsid w:val="00BD53CA"/>
    <w:rsid w:val="00BD5559"/>
    <w:rsid w:val="00BD7465"/>
    <w:rsid w:val="00BD74FC"/>
    <w:rsid w:val="00BD7DF7"/>
    <w:rsid w:val="00BE0567"/>
    <w:rsid w:val="00BE08BA"/>
    <w:rsid w:val="00BE163D"/>
    <w:rsid w:val="00BE22C1"/>
    <w:rsid w:val="00BE2305"/>
    <w:rsid w:val="00BE302A"/>
    <w:rsid w:val="00BE3B35"/>
    <w:rsid w:val="00BE3CD7"/>
    <w:rsid w:val="00BE3EDC"/>
    <w:rsid w:val="00BE544B"/>
    <w:rsid w:val="00BE6842"/>
    <w:rsid w:val="00BE6893"/>
    <w:rsid w:val="00BE754D"/>
    <w:rsid w:val="00BE7684"/>
    <w:rsid w:val="00BE7718"/>
    <w:rsid w:val="00BE7B21"/>
    <w:rsid w:val="00BF0263"/>
    <w:rsid w:val="00BF060D"/>
    <w:rsid w:val="00BF0913"/>
    <w:rsid w:val="00BF1346"/>
    <w:rsid w:val="00BF1C0E"/>
    <w:rsid w:val="00BF1C75"/>
    <w:rsid w:val="00BF2330"/>
    <w:rsid w:val="00BF2814"/>
    <w:rsid w:val="00BF2D30"/>
    <w:rsid w:val="00BF354A"/>
    <w:rsid w:val="00BF44D2"/>
    <w:rsid w:val="00BF53F8"/>
    <w:rsid w:val="00BF6848"/>
    <w:rsid w:val="00BF6A95"/>
    <w:rsid w:val="00BF7073"/>
    <w:rsid w:val="00BF7669"/>
    <w:rsid w:val="00BF7F1B"/>
    <w:rsid w:val="00C0247A"/>
    <w:rsid w:val="00C026A4"/>
    <w:rsid w:val="00C03188"/>
    <w:rsid w:val="00C031AD"/>
    <w:rsid w:val="00C032DA"/>
    <w:rsid w:val="00C03D30"/>
    <w:rsid w:val="00C05200"/>
    <w:rsid w:val="00C05EC1"/>
    <w:rsid w:val="00C06273"/>
    <w:rsid w:val="00C06FA1"/>
    <w:rsid w:val="00C0709D"/>
    <w:rsid w:val="00C07831"/>
    <w:rsid w:val="00C07AEE"/>
    <w:rsid w:val="00C107D0"/>
    <w:rsid w:val="00C10DC3"/>
    <w:rsid w:val="00C111E8"/>
    <w:rsid w:val="00C11ED5"/>
    <w:rsid w:val="00C1250C"/>
    <w:rsid w:val="00C1393B"/>
    <w:rsid w:val="00C142FC"/>
    <w:rsid w:val="00C146C9"/>
    <w:rsid w:val="00C14798"/>
    <w:rsid w:val="00C14BA6"/>
    <w:rsid w:val="00C156B7"/>
    <w:rsid w:val="00C15F9E"/>
    <w:rsid w:val="00C164DA"/>
    <w:rsid w:val="00C17195"/>
    <w:rsid w:val="00C1792F"/>
    <w:rsid w:val="00C17DD0"/>
    <w:rsid w:val="00C209D0"/>
    <w:rsid w:val="00C21EED"/>
    <w:rsid w:val="00C22547"/>
    <w:rsid w:val="00C22671"/>
    <w:rsid w:val="00C241A1"/>
    <w:rsid w:val="00C249A0"/>
    <w:rsid w:val="00C24CE8"/>
    <w:rsid w:val="00C251C0"/>
    <w:rsid w:val="00C26051"/>
    <w:rsid w:val="00C26353"/>
    <w:rsid w:val="00C26C20"/>
    <w:rsid w:val="00C27442"/>
    <w:rsid w:val="00C2791C"/>
    <w:rsid w:val="00C27D8D"/>
    <w:rsid w:val="00C30811"/>
    <w:rsid w:val="00C3083C"/>
    <w:rsid w:val="00C30B9D"/>
    <w:rsid w:val="00C30DD1"/>
    <w:rsid w:val="00C31328"/>
    <w:rsid w:val="00C3182F"/>
    <w:rsid w:val="00C31931"/>
    <w:rsid w:val="00C31E88"/>
    <w:rsid w:val="00C31F22"/>
    <w:rsid w:val="00C3278C"/>
    <w:rsid w:val="00C32BBB"/>
    <w:rsid w:val="00C32D82"/>
    <w:rsid w:val="00C33F65"/>
    <w:rsid w:val="00C34C68"/>
    <w:rsid w:val="00C35468"/>
    <w:rsid w:val="00C356AE"/>
    <w:rsid w:val="00C358A9"/>
    <w:rsid w:val="00C36F8B"/>
    <w:rsid w:val="00C37BB5"/>
    <w:rsid w:val="00C40261"/>
    <w:rsid w:val="00C409A7"/>
    <w:rsid w:val="00C409E7"/>
    <w:rsid w:val="00C41211"/>
    <w:rsid w:val="00C41589"/>
    <w:rsid w:val="00C41A4E"/>
    <w:rsid w:val="00C44091"/>
    <w:rsid w:val="00C448C2"/>
    <w:rsid w:val="00C46BF8"/>
    <w:rsid w:val="00C46BFD"/>
    <w:rsid w:val="00C46C10"/>
    <w:rsid w:val="00C471DC"/>
    <w:rsid w:val="00C476FC"/>
    <w:rsid w:val="00C47831"/>
    <w:rsid w:val="00C47B73"/>
    <w:rsid w:val="00C47DB2"/>
    <w:rsid w:val="00C503C1"/>
    <w:rsid w:val="00C505A8"/>
    <w:rsid w:val="00C52408"/>
    <w:rsid w:val="00C52413"/>
    <w:rsid w:val="00C52670"/>
    <w:rsid w:val="00C53D73"/>
    <w:rsid w:val="00C54E43"/>
    <w:rsid w:val="00C55102"/>
    <w:rsid w:val="00C551CA"/>
    <w:rsid w:val="00C55405"/>
    <w:rsid w:val="00C5719F"/>
    <w:rsid w:val="00C571C5"/>
    <w:rsid w:val="00C61599"/>
    <w:rsid w:val="00C6228A"/>
    <w:rsid w:val="00C62822"/>
    <w:rsid w:val="00C63734"/>
    <w:rsid w:val="00C63986"/>
    <w:rsid w:val="00C639FF"/>
    <w:rsid w:val="00C63B54"/>
    <w:rsid w:val="00C64300"/>
    <w:rsid w:val="00C646CD"/>
    <w:rsid w:val="00C64A0E"/>
    <w:rsid w:val="00C64C3D"/>
    <w:rsid w:val="00C64C60"/>
    <w:rsid w:val="00C651C7"/>
    <w:rsid w:val="00C655FD"/>
    <w:rsid w:val="00C656AB"/>
    <w:rsid w:val="00C65C01"/>
    <w:rsid w:val="00C65C74"/>
    <w:rsid w:val="00C6793E"/>
    <w:rsid w:val="00C679BB"/>
    <w:rsid w:val="00C70037"/>
    <w:rsid w:val="00C7109F"/>
    <w:rsid w:val="00C71437"/>
    <w:rsid w:val="00C7188E"/>
    <w:rsid w:val="00C720B2"/>
    <w:rsid w:val="00C7210F"/>
    <w:rsid w:val="00C72192"/>
    <w:rsid w:val="00C722AD"/>
    <w:rsid w:val="00C7239E"/>
    <w:rsid w:val="00C72727"/>
    <w:rsid w:val="00C72B65"/>
    <w:rsid w:val="00C72D93"/>
    <w:rsid w:val="00C73279"/>
    <w:rsid w:val="00C73F8C"/>
    <w:rsid w:val="00C743C5"/>
    <w:rsid w:val="00C7445F"/>
    <w:rsid w:val="00C74E00"/>
    <w:rsid w:val="00C750F5"/>
    <w:rsid w:val="00C75150"/>
    <w:rsid w:val="00C75B7B"/>
    <w:rsid w:val="00C77310"/>
    <w:rsid w:val="00C808F5"/>
    <w:rsid w:val="00C80B1C"/>
    <w:rsid w:val="00C811EE"/>
    <w:rsid w:val="00C8172C"/>
    <w:rsid w:val="00C81C64"/>
    <w:rsid w:val="00C82531"/>
    <w:rsid w:val="00C82EED"/>
    <w:rsid w:val="00C8385A"/>
    <w:rsid w:val="00C83BC1"/>
    <w:rsid w:val="00C83C58"/>
    <w:rsid w:val="00C83F21"/>
    <w:rsid w:val="00C841E5"/>
    <w:rsid w:val="00C84511"/>
    <w:rsid w:val="00C8487A"/>
    <w:rsid w:val="00C85B7C"/>
    <w:rsid w:val="00C86AE0"/>
    <w:rsid w:val="00C86DC7"/>
    <w:rsid w:val="00C8799C"/>
    <w:rsid w:val="00C90444"/>
    <w:rsid w:val="00C90807"/>
    <w:rsid w:val="00C90A9B"/>
    <w:rsid w:val="00C9111E"/>
    <w:rsid w:val="00C911C5"/>
    <w:rsid w:val="00C91267"/>
    <w:rsid w:val="00C918F9"/>
    <w:rsid w:val="00C91A65"/>
    <w:rsid w:val="00C92227"/>
    <w:rsid w:val="00C922F3"/>
    <w:rsid w:val="00C92704"/>
    <w:rsid w:val="00C929F6"/>
    <w:rsid w:val="00C92CB0"/>
    <w:rsid w:val="00C93BE3"/>
    <w:rsid w:val="00C94513"/>
    <w:rsid w:val="00C94878"/>
    <w:rsid w:val="00C94B48"/>
    <w:rsid w:val="00C94FCA"/>
    <w:rsid w:val="00C9564D"/>
    <w:rsid w:val="00C96514"/>
    <w:rsid w:val="00C96A83"/>
    <w:rsid w:val="00CA02DC"/>
    <w:rsid w:val="00CA0461"/>
    <w:rsid w:val="00CA07BC"/>
    <w:rsid w:val="00CA1121"/>
    <w:rsid w:val="00CA1A4A"/>
    <w:rsid w:val="00CA2B00"/>
    <w:rsid w:val="00CA4B02"/>
    <w:rsid w:val="00CA4C23"/>
    <w:rsid w:val="00CA5D41"/>
    <w:rsid w:val="00CA5DAB"/>
    <w:rsid w:val="00CA7924"/>
    <w:rsid w:val="00CA7A9D"/>
    <w:rsid w:val="00CA7DC1"/>
    <w:rsid w:val="00CB05BC"/>
    <w:rsid w:val="00CB0DC8"/>
    <w:rsid w:val="00CB0F94"/>
    <w:rsid w:val="00CB1269"/>
    <w:rsid w:val="00CB2A8D"/>
    <w:rsid w:val="00CB2F9E"/>
    <w:rsid w:val="00CB2FC2"/>
    <w:rsid w:val="00CB30CD"/>
    <w:rsid w:val="00CB30EA"/>
    <w:rsid w:val="00CB31F5"/>
    <w:rsid w:val="00CB3B63"/>
    <w:rsid w:val="00CB3EE1"/>
    <w:rsid w:val="00CB44CA"/>
    <w:rsid w:val="00CB4688"/>
    <w:rsid w:val="00CB4CB4"/>
    <w:rsid w:val="00CB4F19"/>
    <w:rsid w:val="00CB50C9"/>
    <w:rsid w:val="00CB5AF1"/>
    <w:rsid w:val="00CB7889"/>
    <w:rsid w:val="00CC0089"/>
    <w:rsid w:val="00CC0407"/>
    <w:rsid w:val="00CC04E5"/>
    <w:rsid w:val="00CC0756"/>
    <w:rsid w:val="00CC0C36"/>
    <w:rsid w:val="00CC0F0B"/>
    <w:rsid w:val="00CC1486"/>
    <w:rsid w:val="00CC1B16"/>
    <w:rsid w:val="00CC1B50"/>
    <w:rsid w:val="00CC2401"/>
    <w:rsid w:val="00CC27C2"/>
    <w:rsid w:val="00CC2C0F"/>
    <w:rsid w:val="00CC3200"/>
    <w:rsid w:val="00CC3B20"/>
    <w:rsid w:val="00CC3BB7"/>
    <w:rsid w:val="00CC4DCD"/>
    <w:rsid w:val="00CC66B7"/>
    <w:rsid w:val="00CC6BC7"/>
    <w:rsid w:val="00CC6C29"/>
    <w:rsid w:val="00CC6DE7"/>
    <w:rsid w:val="00CC71C3"/>
    <w:rsid w:val="00CC747E"/>
    <w:rsid w:val="00CC757E"/>
    <w:rsid w:val="00CC7893"/>
    <w:rsid w:val="00CC7BC5"/>
    <w:rsid w:val="00CC7CC0"/>
    <w:rsid w:val="00CC7E1D"/>
    <w:rsid w:val="00CC7EC5"/>
    <w:rsid w:val="00CD00B6"/>
    <w:rsid w:val="00CD0988"/>
    <w:rsid w:val="00CD1676"/>
    <w:rsid w:val="00CD1ABA"/>
    <w:rsid w:val="00CD29C4"/>
    <w:rsid w:val="00CD31EE"/>
    <w:rsid w:val="00CD44FC"/>
    <w:rsid w:val="00CD4716"/>
    <w:rsid w:val="00CD4A4B"/>
    <w:rsid w:val="00CD4BE2"/>
    <w:rsid w:val="00CD53B1"/>
    <w:rsid w:val="00CD582A"/>
    <w:rsid w:val="00CD7627"/>
    <w:rsid w:val="00CD764E"/>
    <w:rsid w:val="00CE01F5"/>
    <w:rsid w:val="00CE0D4E"/>
    <w:rsid w:val="00CE16A1"/>
    <w:rsid w:val="00CE2403"/>
    <w:rsid w:val="00CE334E"/>
    <w:rsid w:val="00CE3BAE"/>
    <w:rsid w:val="00CE4451"/>
    <w:rsid w:val="00CE4C95"/>
    <w:rsid w:val="00CE55FB"/>
    <w:rsid w:val="00CE5A05"/>
    <w:rsid w:val="00CE63BD"/>
    <w:rsid w:val="00CE6B11"/>
    <w:rsid w:val="00CF02A3"/>
    <w:rsid w:val="00CF0447"/>
    <w:rsid w:val="00CF0A63"/>
    <w:rsid w:val="00CF0C69"/>
    <w:rsid w:val="00CF0F73"/>
    <w:rsid w:val="00CF1B85"/>
    <w:rsid w:val="00CF1C2F"/>
    <w:rsid w:val="00CF2295"/>
    <w:rsid w:val="00CF24FF"/>
    <w:rsid w:val="00CF2617"/>
    <w:rsid w:val="00CF2DC7"/>
    <w:rsid w:val="00CF4146"/>
    <w:rsid w:val="00CF43AC"/>
    <w:rsid w:val="00CF45AC"/>
    <w:rsid w:val="00CF4B74"/>
    <w:rsid w:val="00CF4E50"/>
    <w:rsid w:val="00CF5598"/>
    <w:rsid w:val="00CF5875"/>
    <w:rsid w:val="00CF5C61"/>
    <w:rsid w:val="00CF768B"/>
    <w:rsid w:val="00CF77E6"/>
    <w:rsid w:val="00CF78D3"/>
    <w:rsid w:val="00D00370"/>
    <w:rsid w:val="00D01694"/>
    <w:rsid w:val="00D0212C"/>
    <w:rsid w:val="00D02222"/>
    <w:rsid w:val="00D02775"/>
    <w:rsid w:val="00D02DE3"/>
    <w:rsid w:val="00D02F23"/>
    <w:rsid w:val="00D0302E"/>
    <w:rsid w:val="00D03342"/>
    <w:rsid w:val="00D03AA1"/>
    <w:rsid w:val="00D04378"/>
    <w:rsid w:val="00D049EE"/>
    <w:rsid w:val="00D054CA"/>
    <w:rsid w:val="00D05876"/>
    <w:rsid w:val="00D05D22"/>
    <w:rsid w:val="00D06544"/>
    <w:rsid w:val="00D068B8"/>
    <w:rsid w:val="00D079FF"/>
    <w:rsid w:val="00D10A86"/>
    <w:rsid w:val="00D10DBB"/>
    <w:rsid w:val="00D10FF0"/>
    <w:rsid w:val="00D11B22"/>
    <w:rsid w:val="00D11B70"/>
    <w:rsid w:val="00D13D9C"/>
    <w:rsid w:val="00D141E8"/>
    <w:rsid w:val="00D145DB"/>
    <w:rsid w:val="00D146E2"/>
    <w:rsid w:val="00D1512A"/>
    <w:rsid w:val="00D1569B"/>
    <w:rsid w:val="00D15DC0"/>
    <w:rsid w:val="00D16E5C"/>
    <w:rsid w:val="00D1717C"/>
    <w:rsid w:val="00D20867"/>
    <w:rsid w:val="00D20F45"/>
    <w:rsid w:val="00D213F8"/>
    <w:rsid w:val="00D22094"/>
    <w:rsid w:val="00D22A18"/>
    <w:rsid w:val="00D23164"/>
    <w:rsid w:val="00D2323E"/>
    <w:rsid w:val="00D23890"/>
    <w:rsid w:val="00D249DB"/>
    <w:rsid w:val="00D24DAF"/>
    <w:rsid w:val="00D250A2"/>
    <w:rsid w:val="00D253FA"/>
    <w:rsid w:val="00D25710"/>
    <w:rsid w:val="00D2572A"/>
    <w:rsid w:val="00D26665"/>
    <w:rsid w:val="00D269E9"/>
    <w:rsid w:val="00D26A07"/>
    <w:rsid w:val="00D26AA2"/>
    <w:rsid w:val="00D26AF2"/>
    <w:rsid w:val="00D27ACF"/>
    <w:rsid w:val="00D27CC4"/>
    <w:rsid w:val="00D300BA"/>
    <w:rsid w:val="00D3018C"/>
    <w:rsid w:val="00D3063A"/>
    <w:rsid w:val="00D30874"/>
    <w:rsid w:val="00D3234B"/>
    <w:rsid w:val="00D33628"/>
    <w:rsid w:val="00D339E6"/>
    <w:rsid w:val="00D33A33"/>
    <w:rsid w:val="00D33D84"/>
    <w:rsid w:val="00D33DEA"/>
    <w:rsid w:val="00D34098"/>
    <w:rsid w:val="00D346C3"/>
    <w:rsid w:val="00D347D9"/>
    <w:rsid w:val="00D357DA"/>
    <w:rsid w:val="00D369F5"/>
    <w:rsid w:val="00D379DF"/>
    <w:rsid w:val="00D400D5"/>
    <w:rsid w:val="00D406A5"/>
    <w:rsid w:val="00D41FE1"/>
    <w:rsid w:val="00D42209"/>
    <w:rsid w:val="00D42C61"/>
    <w:rsid w:val="00D43513"/>
    <w:rsid w:val="00D43671"/>
    <w:rsid w:val="00D4449D"/>
    <w:rsid w:val="00D446C8"/>
    <w:rsid w:val="00D448CA"/>
    <w:rsid w:val="00D451CD"/>
    <w:rsid w:val="00D45801"/>
    <w:rsid w:val="00D45EA2"/>
    <w:rsid w:val="00D46D54"/>
    <w:rsid w:val="00D46F81"/>
    <w:rsid w:val="00D4797D"/>
    <w:rsid w:val="00D50617"/>
    <w:rsid w:val="00D50CFC"/>
    <w:rsid w:val="00D50E1E"/>
    <w:rsid w:val="00D514D3"/>
    <w:rsid w:val="00D517B8"/>
    <w:rsid w:val="00D51F92"/>
    <w:rsid w:val="00D52BF5"/>
    <w:rsid w:val="00D534C3"/>
    <w:rsid w:val="00D534DC"/>
    <w:rsid w:val="00D54CEC"/>
    <w:rsid w:val="00D55008"/>
    <w:rsid w:val="00D553F8"/>
    <w:rsid w:val="00D55B13"/>
    <w:rsid w:val="00D564A9"/>
    <w:rsid w:val="00D56A12"/>
    <w:rsid w:val="00D57180"/>
    <w:rsid w:val="00D57213"/>
    <w:rsid w:val="00D57E87"/>
    <w:rsid w:val="00D60359"/>
    <w:rsid w:val="00D606E7"/>
    <w:rsid w:val="00D60ADD"/>
    <w:rsid w:val="00D60C04"/>
    <w:rsid w:val="00D614AC"/>
    <w:rsid w:val="00D62859"/>
    <w:rsid w:val="00D63420"/>
    <w:rsid w:val="00D63F5B"/>
    <w:rsid w:val="00D64F6F"/>
    <w:rsid w:val="00D67632"/>
    <w:rsid w:val="00D70F45"/>
    <w:rsid w:val="00D7172B"/>
    <w:rsid w:val="00D719AE"/>
    <w:rsid w:val="00D71B47"/>
    <w:rsid w:val="00D7223E"/>
    <w:rsid w:val="00D72AD0"/>
    <w:rsid w:val="00D72F6A"/>
    <w:rsid w:val="00D734BE"/>
    <w:rsid w:val="00D7384A"/>
    <w:rsid w:val="00D74B73"/>
    <w:rsid w:val="00D74D2E"/>
    <w:rsid w:val="00D7556D"/>
    <w:rsid w:val="00D7571C"/>
    <w:rsid w:val="00D7582E"/>
    <w:rsid w:val="00D75DA7"/>
    <w:rsid w:val="00D75DF3"/>
    <w:rsid w:val="00D75FA8"/>
    <w:rsid w:val="00D7643E"/>
    <w:rsid w:val="00D76654"/>
    <w:rsid w:val="00D76D1D"/>
    <w:rsid w:val="00D80997"/>
    <w:rsid w:val="00D81448"/>
    <w:rsid w:val="00D816D1"/>
    <w:rsid w:val="00D81890"/>
    <w:rsid w:val="00D82586"/>
    <w:rsid w:val="00D82A9F"/>
    <w:rsid w:val="00D82B64"/>
    <w:rsid w:val="00D8310B"/>
    <w:rsid w:val="00D83A9D"/>
    <w:rsid w:val="00D83CB9"/>
    <w:rsid w:val="00D84403"/>
    <w:rsid w:val="00D858C9"/>
    <w:rsid w:val="00D864F1"/>
    <w:rsid w:val="00D869E4"/>
    <w:rsid w:val="00D869E6"/>
    <w:rsid w:val="00D86F7E"/>
    <w:rsid w:val="00D872AA"/>
    <w:rsid w:val="00D874FA"/>
    <w:rsid w:val="00D87786"/>
    <w:rsid w:val="00D87FE3"/>
    <w:rsid w:val="00D900A3"/>
    <w:rsid w:val="00D90228"/>
    <w:rsid w:val="00D908C8"/>
    <w:rsid w:val="00D916E8"/>
    <w:rsid w:val="00D92837"/>
    <w:rsid w:val="00D92A81"/>
    <w:rsid w:val="00D93497"/>
    <w:rsid w:val="00D938D3"/>
    <w:rsid w:val="00D93AA0"/>
    <w:rsid w:val="00D93FCD"/>
    <w:rsid w:val="00D94BF2"/>
    <w:rsid w:val="00D951AC"/>
    <w:rsid w:val="00D9549A"/>
    <w:rsid w:val="00D964CC"/>
    <w:rsid w:val="00D96D03"/>
    <w:rsid w:val="00D97457"/>
    <w:rsid w:val="00D97542"/>
    <w:rsid w:val="00D975CF"/>
    <w:rsid w:val="00DA0B78"/>
    <w:rsid w:val="00DA1566"/>
    <w:rsid w:val="00DA166C"/>
    <w:rsid w:val="00DA2036"/>
    <w:rsid w:val="00DA227B"/>
    <w:rsid w:val="00DA31F3"/>
    <w:rsid w:val="00DA36E5"/>
    <w:rsid w:val="00DA391C"/>
    <w:rsid w:val="00DA451A"/>
    <w:rsid w:val="00DA6153"/>
    <w:rsid w:val="00DA632F"/>
    <w:rsid w:val="00DA65AB"/>
    <w:rsid w:val="00DA6759"/>
    <w:rsid w:val="00DA6B0D"/>
    <w:rsid w:val="00DB04AB"/>
    <w:rsid w:val="00DB0CD7"/>
    <w:rsid w:val="00DB1254"/>
    <w:rsid w:val="00DB1D61"/>
    <w:rsid w:val="00DB285B"/>
    <w:rsid w:val="00DB28C7"/>
    <w:rsid w:val="00DB2F6A"/>
    <w:rsid w:val="00DB3304"/>
    <w:rsid w:val="00DB5324"/>
    <w:rsid w:val="00DB54E8"/>
    <w:rsid w:val="00DB5608"/>
    <w:rsid w:val="00DB586F"/>
    <w:rsid w:val="00DB5895"/>
    <w:rsid w:val="00DB64A0"/>
    <w:rsid w:val="00DB6776"/>
    <w:rsid w:val="00DB6C95"/>
    <w:rsid w:val="00DB6D14"/>
    <w:rsid w:val="00DC0E3D"/>
    <w:rsid w:val="00DC0F01"/>
    <w:rsid w:val="00DC1322"/>
    <w:rsid w:val="00DC1B10"/>
    <w:rsid w:val="00DC2A09"/>
    <w:rsid w:val="00DC3588"/>
    <w:rsid w:val="00DC3C5D"/>
    <w:rsid w:val="00DC4328"/>
    <w:rsid w:val="00DC4F55"/>
    <w:rsid w:val="00DC5080"/>
    <w:rsid w:val="00DC5259"/>
    <w:rsid w:val="00DC55F1"/>
    <w:rsid w:val="00DC5E3C"/>
    <w:rsid w:val="00DC6619"/>
    <w:rsid w:val="00DC6883"/>
    <w:rsid w:val="00DC73A0"/>
    <w:rsid w:val="00DC7747"/>
    <w:rsid w:val="00DC7DDD"/>
    <w:rsid w:val="00DC7F37"/>
    <w:rsid w:val="00DD0EE6"/>
    <w:rsid w:val="00DD163C"/>
    <w:rsid w:val="00DD1A39"/>
    <w:rsid w:val="00DD1FC1"/>
    <w:rsid w:val="00DD2233"/>
    <w:rsid w:val="00DD23A9"/>
    <w:rsid w:val="00DD2BD3"/>
    <w:rsid w:val="00DD312F"/>
    <w:rsid w:val="00DD34CA"/>
    <w:rsid w:val="00DD3FF9"/>
    <w:rsid w:val="00DD48B4"/>
    <w:rsid w:val="00DD4C16"/>
    <w:rsid w:val="00DD59BB"/>
    <w:rsid w:val="00DD5D3C"/>
    <w:rsid w:val="00DD5FC5"/>
    <w:rsid w:val="00DD68D2"/>
    <w:rsid w:val="00DD7E75"/>
    <w:rsid w:val="00DE0596"/>
    <w:rsid w:val="00DE06CE"/>
    <w:rsid w:val="00DE077D"/>
    <w:rsid w:val="00DE0CEE"/>
    <w:rsid w:val="00DE1673"/>
    <w:rsid w:val="00DE1AE1"/>
    <w:rsid w:val="00DE23B2"/>
    <w:rsid w:val="00DE429C"/>
    <w:rsid w:val="00DE454F"/>
    <w:rsid w:val="00DE5186"/>
    <w:rsid w:val="00DE52EB"/>
    <w:rsid w:val="00DE539A"/>
    <w:rsid w:val="00DE5F4D"/>
    <w:rsid w:val="00DE6F8E"/>
    <w:rsid w:val="00DE7441"/>
    <w:rsid w:val="00DE76BA"/>
    <w:rsid w:val="00DE7C50"/>
    <w:rsid w:val="00DF0004"/>
    <w:rsid w:val="00DF0401"/>
    <w:rsid w:val="00DF0A71"/>
    <w:rsid w:val="00DF2FC0"/>
    <w:rsid w:val="00DF3293"/>
    <w:rsid w:val="00DF3555"/>
    <w:rsid w:val="00DF50C3"/>
    <w:rsid w:val="00DF518B"/>
    <w:rsid w:val="00DF57ED"/>
    <w:rsid w:val="00DF6197"/>
    <w:rsid w:val="00DF62A6"/>
    <w:rsid w:val="00DF65FB"/>
    <w:rsid w:val="00DF6D61"/>
    <w:rsid w:val="00DF6DAE"/>
    <w:rsid w:val="00DF6EDC"/>
    <w:rsid w:val="00DF71D1"/>
    <w:rsid w:val="00DF7A9D"/>
    <w:rsid w:val="00E00473"/>
    <w:rsid w:val="00E006CB"/>
    <w:rsid w:val="00E01081"/>
    <w:rsid w:val="00E0131C"/>
    <w:rsid w:val="00E01DFD"/>
    <w:rsid w:val="00E021F3"/>
    <w:rsid w:val="00E03131"/>
    <w:rsid w:val="00E031DF"/>
    <w:rsid w:val="00E03591"/>
    <w:rsid w:val="00E048E6"/>
    <w:rsid w:val="00E057B0"/>
    <w:rsid w:val="00E05852"/>
    <w:rsid w:val="00E058DD"/>
    <w:rsid w:val="00E05903"/>
    <w:rsid w:val="00E05B6A"/>
    <w:rsid w:val="00E05C8A"/>
    <w:rsid w:val="00E05FEC"/>
    <w:rsid w:val="00E0608A"/>
    <w:rsid w:val="00E06097"/>
    <w:rsid w:val="00E07158"/>
    <w:rsid w:val="00E076E9"/>
    <w:rsid w:val="00E07937"/>
    <w:rsid w:val="00E07BBF"/>
    <w:rsid w:val="00E1001E"/>
    <w:rsid w:val="00E10392"/>
    <w:rsid w:val="00E10546"/>
    <w:rsid w:val="00E10E0E"/>
    <w:rsid w:val="00E1122F"/>
    <w:rsid w:val="00E11754"/>
    <w:rsid w:val="00E11E66"/>
    <w:rsid w:val="00E11F31"/>
    <w:rsid w:val="00E12428"/>
    <w:rsid w:val="00E12A6D"/>
    <w:rsid w:val="00E12E3B"/>
    <w:rsid w:val="00E1349B"/>
    <w:rsid w:val="00E13FCD"/>
    <w:rsid w:val="00E14162"/>
    <w:rsid w:val="00E14A38"/>
    <w:rsid w:val="00E15384"/>
    <w:rsid w:val="00E15601"/>
    <w:rsid w:val="00E16C2A"/>
    <w:rsid w:val="00E16CE0"/>
    <w:rsid w:val="00E17A65"/>
    <w:rsid w:val="00E20BAB"/>
    <w:rsid w:val="00E20FA3"/>
    <w:rsid w:val="00E219D7"/>
    <w:rsid w:val="00E21FE0"/>
    <w:rsid w:val="00E2239F"/>
    <w:rsid w:val="00E223B8"/>
    <w:rsid w:val="00E23D71"/>
    <w:rsid w:val="00E24632"/>
    <w:rsid w:val="00E24A21"/>
    <w:rsid w:val="00E25C5E"/>
    <w:rsid w:val="00E26231"/>
    <w:rsid w:val="00E27946"/>
    <w:rsid w:val="00E27BCA"/>
    <w:rsid w:val="00E30049"/>
    <w:rsid w:val="00E30B87"/>
    <w:rsid w:val="00E31E35"/>
    <w:rsid w:val="00E31F1F"/>
    <w:rsid w:val="00E3204F"/>
    <w:rsid w:val="00E32134"/>
    <w:rsid w:val="00E33185"/>
    <w:rsid w:val="00E33A36"/>
    <w:rsid w:val="00E33F3D"/>
    <w:rsid w:val="00E3443B"/>
    <w:rsid w:val="00E345AD"/>
    <w:rsid w:val="00E351FA"/>
    <w:rsid w:val="00E354BE"/>
    <w:rsid w:val="00E355A2"/>
    <w:rsid w:val="00E357B2"/>
    <w:rsid w:val="00E3586D"/>
    <w:rsid w:val="00E35960"/>
    <w:rsid w:val="00E3619C"/>
    <w:rsid w:val="00E36440"/>
    <w:rsid w:val="00E36522"/>
    <w:rsid w:val="00E36807"/>
    <w:rsid w:val="00E36DA5"/>
    <w:rsid w:val="00E3718A"/>
    <w:rsid w:val="00E37242"/>
    <w:rsid w:val="00E37E82"/>
    <w:rsid w:val="00E404B7"/>
    <w:rsid w:val="00E40C26"/>
    <w:rsid w:val="00E41003"/>
    <w:rsid w:val="00E412D6"/>
    <w:rsid w:val="00E413EC"/>
    <w:rsid w:val="00E4270C"/>
    <w:rsid w:val="00E4395A"/>
    <w:rsid w:val="00E43C29"/>
    <w:rsid w:val="00E4413F"/>
    <w:rsid w:val="00E445CD"/>
    <w:rsid w:val="00E445F6"/>
    <w:rsid w:val="00E44842"/>
    <w:rsid w:val="00E45A26"/>
    <w:rsid w:val="00E466E0"/>
    <w:rsid w:val="00E4720F"/>
    <w:rsid w:val="00E47901"/>
    <w:rsid w:val="00E47B39"/>
    <w:rsid w:val="00E50648"/>
    <w:rsid w:val="00E50D0F"/>
    <w:rsid w:val="00E52954"/>
    <w:rsid w:val="00E53837"/>
    <w:rsid w:val="00E53F6C"/>
    <w:rsid w:val="00E546F7"/>
    <w:rsid w:val="00E5558D"/>
    <w:rsid w:val="00E55F7D"/>
    <w:rsid w:val="00E56064"/>
    <w:rsid w:val="00E5672C"/>
    <w:rsid w:val="00E56A7A"/>
    <w:rsid w:val="00E56B1F"/>
    <w:rsid w:val="00E56E75"/>
    <w:rsid w:val="00E575E8"/>
    <w:rsid w:val="00E57EC9"/>
    <w:rsid w:val="00E603C5"/>
    <w:rsid w:val="00E6074F"/>
    <w:rsid w:val="00E607F7"/>
    <w:rsid w:val="00E60C00"/>
    <w:rsid w:val="00E61239"/>
    <w:rsid w:val="00E61767"/>
    <w:rsid w:val="00E62117"/>
    <w:rsid w:val="00E62984"/>
    <w:rsid w:val="00E62BB7"/>
    <w:rsid w:val="00E62E9C"/>
    <w:rsid w:val="00E62EE2"/>
    <w:rsid w:val="00E63A2F"/>
    <w:rsid w:val="00E63A47"/>
    <w:rsid w:val="00E647CB"/>
    <w:rsid w:val="00E64BA3"/>
    <w:rsid w:val="00E64CF0"/>
    <w:rsid w:val="00E64EEC"/>
    <w:rsid w:val="00E660FE"/>
    <w:rsid w:val="00E6619F"/>
    <w:rsid w:val="00E66772"/>
    <w:rsid w:val="00E66B8D"/>
    <w:rsid w:val="00E66C94"/>
    <w:rsid w:val="00E66D84"/>
    <w:rsid w:val="00E66FCB"/>
    <w:rsid w:val="00E67118"/>
    <w:rsid w:val="00E67B4B"/>
    <w:rsid w:val="00E700D4"/>
    <w:rsid w:val="00E705B6"/>
    <w:rsid w:val="00E7064C"/>
    <w:rsid w:val="00E71278"/>
    <w:rsid w:val="00E717BD"/>
    <w:rsid w:val="00E73788"/>
    <w:rsid w:val="00E73A53"/>
    <w:rsid w:val="00E73D77"/>
    <w:rsid w:val="00E74090"/>
    <w:rsid w:val="00E748AB"/>
    <w:rsid w:val="00E74C3E"/>
    <w:rsid w:val="00E74E59"/>
    <w:rsid w:val="00E750C0"/>
    <w:rsid w:val="00E7514D"/>
    <w:rsid w:val="00E757C5"/>
    <w:rsid w:val="00E75EF7"/>
    <w:rsid w:val="00E7603E"/>
    <w:rsid w:val="00E76DD2"/>
    <w:rsid w:val="00E77398"/>
    <w:rsid w:val="00E774D5"/>
    <w:rsid w:val="00E7768D"/>
    <w:rsid w:val="00E776ED"/>
    <w:rsid w:val="00E80038"/>
    <w:rsid w:val="00E80281"/>
    <w:rsid w:val="00E80542"/>
    <w:rsid w:val="00E80C88"/>
    <w:rsid w:val="00E81D26"/>
    <w:rsid w:val="00E81F0B"/>
    <w:rsid w:val="00E82ADB"/>
    <w:rsid w:val="00E82B88"/>
    <w:rsid w:val="00E831C7"/>
    <w:rsid w:val="00E833F9"/>
    <w:rsid w:val="00E835D3"/>
    <w:rsid w:val="00E8378A"/>
    <w:rsid w:val="00E837BD"/>
    <w:rsid w:val="00E837CB"/>
    <w:rsid w:val="00E83ECD"/>
    <w:rsid w:val="00E83FBF"/>
    <w:rsid w:val="00E8463C"/>
    <w:rsid w:val="00E84BC0"/>
    <w:rsid w:val="00E865BB"/>
    <w:rsid w:val="00E8682E"/>
    <w:rsid w:val="00E86CFC"/>
    <w:rsid w:val="00E87245"/>
    <w:rsid w:val="00E878DE"/>
    <w:rsid w:val="00E879F0"/>
    <w:rsid w:val="00E879F7"/>
    <w:rsid w:val="00E87BDE"/>
    <w:rsid w:val="00E9014B"/>
    <w:rsid w:val="00E90A1F"/>
    <w:rsid w:val="00E91283"/>
    <w:rsid w:val="00E914BA"/>
    <w:rsid w:val="00E91550"/>
    <w:rsid w:val="00E91983"/>
    <w:rsid w:val="00E922D0"/>
    <w:rsid w:val="00E92776"/>
    <w:rsid w:val="00E92F60"/>
    <w:rsid w:val="00E93C97"/>
    <w:rsid w:val="00E94123"/>
    <w:rsid w:val="00E9494A"/>
    <w:rsid w:val="00E94AA6"/>
    <w:rsid w:val="00E94CB1"/>
    <w:rsid w:val="00E95A8D"/>
    <w:rsid w:val="00E95F05"/>
    <w:rsid w:val="00E96292"/>
    <w:rsid w:val="00E9663A"/>
    <w:rsid w:val="00E96724"/>
    <w:rsid w:val="00E97170"/>
    <w:rsid w:val="00EA1264"/>
    <w:rsid w:val="00EA2390"/>
    <w:rsid w:val="00EA2D99"/>
    <w:rsid w:val="00EA357E"/>
    <w:rsid w:val="00EA39CB"/>
    <w:rsid w:val="00EA3AEE"/>
    <w:rsid w:val="00EA4020"/>
    <w:rsid w:val="00EA42B1"/>
    <w:rsid w:val="00EA51BF"/>
    <w:rsid w:val="00EA61F0"/>
    <w:rsid w:val="00EA71AF"/>
    <w:rsid w:val="00EA7997"/>
    <w:rsid w:val="00EB028E"/>
    <w:rsid w:val="00EB06C5"/>
    <w:rsid w:val="00EB08CE"/>
    <w:rsid w:val="00EB0C51"/>
    <w:rsid w:val="00EB1343"/>
    <w:rsid w:val="00EB15A6"/>
    <w:rsid w:val="00EB176D"/>
    <w:rsid w:val="00EB1DA7"/>
    <w:rsid w:val="00EB21AB"/>
    <w:rsid w:val="00EB2E2A"/>
    <w:rsid w:val="00EB368D"/>
    <w:rsid w:val="00EB3A3F"/>
    <w:rsid w:val="00EB3A49"/>
    <w:rsid w:val="00EB3D0D"/>
    <w:rsid w:val="00EB57C9"/>
    <w:rsid w:val="00EB59F7"/>
    <w:rsid w:val="00EB6461"/>
    <w:rsid w:val="00EB71AB"/>
    <w:rsid w:val="00EB74BD"/>
    <w:rsid w:val="00EB7516"/>
    <w:rsid w:val="00EC0327"/>
    <w:rsid w:val="00EC0511"/>
    <w:rsid w:val="00EC082F"/>
    <w:rsid w:val="00EC0E35"/>
    <w:rsid w:val="00EC1A71"/>
    <w:rsid w:val="00EC2613"/>
    <w:rsid w:val="00EC3E5A"/>
    <w:rsid w:val="00EC429D"/>
    <w:rsid w:val="00EC467B"/>
    <w:rsid w:val="00EC63FD"/>
    <w:rsid w:val="00EC6B59"/>
    <w:rsid w:val="00EC73A9"/>
    <w:rsid w:val="00EC7854"/>
    <w:rsid w:val="00ED0891"/>
    <w:rsid w:val="00ED08AB"/>
    <w:rsid w:val="00ED10EC"/>
    <w:rsid w:val="00ED12EB"/>
    <w:rsid w:val="00ED1468"/>
    <w:rsid w:val="00ED22D9"/>
    <w:rsid w:val="00ED2CCD"/>
    <w:rsid w:val="00ED3B41"/>
    <w:rsid w:val="00ED45CA"/>
    <w:rsid w:val="00ED53D4"/>
    <w:rsid w:val="00ED5A57"/>
    <w:rsid w:val="00ED7C8F"/>
    <w:rsid w:val="00ED7E23"/>
    <w:rsid w:val="00EE0ECA"/>
    <w:rsid w:val="00EE0FD3"/>
    <w:rsid w:val="00EE2939"/>
    <w:rsid w:val="00EE2AE2"/>
    <w:rsid w:val="00EE324C"/>
    <w:rsid w:val="00EE3CA9"/>
    <w:rsid w:val="00EE4982"/>
    <w:rsid w:val="00EE5012"/>
    <w:rsid w:val="00EE57D4"/>
    <w:rsid w:val="00EE6217"/>
    <w:rsid w:val="00EE62CB"/>
    <w:rsid w:val="00EE6BE6"/>
    <w:rsid w:val="00EE70DE"/>
    <w:rsid w:val="00EE74A8"/>
    <w:rsid w:val="00EE79CC"/>
    <w:rsid w:val="00EE7AA5"/>
    <w:rsid w:val="00EF04E6"/>
    <w:rsid w:val="00EF05A8"/>
    <w:rsid w:val="00EF09F6"/>
    <w:rsid w:val="00EF1AC2"/>
    <w:rsid w:val="00EF1DE5"/>
    <w:rsid w:val="00EF23DE"/>
    <w:rsid w:val="00EF2A6C"/>
    <w:rsid w:val="00EF2E7B"/>
    <w:rsid w:val="00EF3652"/>
    <w:rsid w:val="00EF4130"/>
    <w:rsid w:val="00EF4AEE"/>
    <w:rsid w:val="00EF4D25"/>
    <w:rsid w:val="00EF5187"/>
    <w:rsid w:val="00EF556D"/>
    <w:rsid w:val="00EF5A67"/>
    <w:rsid w:val="00EF77C9"/>
    <w:rsid w:val="00EF78AA"/>
    <w:rsid w:val="00EF79C7"/>
    <w:rsid w:val="00F0029C"/>
    <w:rsid w:val="00F0066E"/>
    <w:rsid w:val="00F00688"/>
    <w:rsid w:val="00F00895"/>
    <w:rsid w:val="00F01068"/>
    <w:rsid w:val="00F029DA"/>
    <w:rsid w:val="00F02E23"/>
    <w:rsid w:val="00F03194"/>
    <w:rsid w:val="00F03337"/>
    <w:rsid w:val="00F03AB6"/>
    <w:rsid w:val="00F03FB8"/>
    <w:rsid w:val="00F04517"/>
    <w:rsid w:val="00F05E80"/>
    <w:rsid w:val="00F068ED"/>
    <w:rsid w:val="00F06B78"/>
    <w:rsid w:val="00F0702A"/>
    <w:rsid w:val="00F075BC"/>
    <w:rsid w:val="00F07899"/>
    <w:rsid w:val="00F109E7"/>
    <w:rsid w:val="00F10E02"/>
    <w:rsid w:val="00F1177D"/>
    <w:rsid w:val="00F11A1A"/>
    <w:rsid w:val="00F11F55"/>
    <w:rsid w:val="00F122EA"/>
    <w:rsid w:val="00F12445"/>
    <w:rsid w:val="00F13883"/>
    <w:rsid w:val="00F145FA"/>
    <w:rsid w:val="00F145FD"/>
    <w:rsid w:val="00F14DA9"/>
    <w:rsid w:val="00F15B1A"/>
    <w:rsid w:val="00F15B21"/>
    <w:rsid w:val="00F160BC"/>
    <w:rsid w:val="00F17028"/>
    <w:rsid w:val="00F170DF"/>
    <w:rsid w:val="00F17D38"/>
    <w:rsid w:val="00F208A2"/>
    <w:rsid w:val="00F21141"/>
    <w:rsid w:val="00F224A1"/>
    <w:rsid w:val="00F22C08"/>
    <w:rsid w:val="00F236C8"/>
    <w:rsid w:val="00F236D7"/>
    <w:rsid w:val="00F23700"/>
    <w:rsid w:val="00F23AF4"/>
    <w:rsid w:val="00F23E99"/>
    <w:rsid w:val="00F24AA9"/>
    <w:rsid w:val="00F24EB0"/>
    <w:rsid w:val="00F25262"/>
    <w:rsid w:val="00F25439"/>
    <w:rsid w:val="00F25F77"/>
    <w:rsid w:val="00F26734"/>
    <w:rsid w:val="00F26A3A"/>
    <w:rsid w:val="00F26A4D"/>
    <w:rsid w:val="00F271E8"/>
    <w:rsid w:val="00F27581"/>
    <w:rsid w:val="00F276B4"/>
    <w:rsid w:val="00F27C5E"/>
    <w:rsid w:val="00F3070B"/>
    <w:rsid w:val="00F32099"/>
    <w:rsid w:val="00F324D2"/>
    <w:rsid w:val="00F32E98"/>
    <w:rsid w:val="00F33EBA"/>
    <w:rsid w:val="00F34690"/>
    <w:rsid w:val="00F34BF1"/>
    <w:rsid w:val="00F34DA4"/>
    <w:rsid w:val="00F34F55"/>
    <w:rsid w:val="00F35839"/>
    <w:rsid w:val="00F35DF5"/>
    <w:rsid w:val="00F36696"/>
    <w:rsid w:val="00F366E8"/>
    <w:rsid w:val="00F36E3A"/>
    <w:rsid w:val="00F36E43"/>
    <w:rsid w:val="00F37A5A"/>
    <w:rsid w:val="00F41AF7"/>
    <w:rsid w:val="00F41CA4"/>
    <w:rsid w:val="00F41F5B"/>
    <w:rsid w:val="00F425AD"/>
    <w:rsid w:val="00F42D3D"/>
    <w:rsid w:val="00F4301B"/>
    <w:rsid w:val="00F430F5"/>
    <w:rsid w:val="00F43404"/>
    <w:rsid w:val="00F439F5"/>
    <w:rsid w:val="00F43E98"/>
    <w:rsid w:val="00F446B2"/>
    <w:rsid w:val="00F44966"/>
    <w:rsid w:val="00F44BD8"/>
    <w:rsid w:val="00F4506F"/>
    <w:rsid w:val="00F45707"/>
    <w:rsid w:val="00F45C49"/>
    <w:rsid w:val="00F45D5C"/>
    <w:rsid w:val="00F45FBB"/>
    <w:rsid w:val="00F460A1"/>
    <w:rsid w:val="00F4675E"/>
    <w:rsid w:val="00F46EBD"/>
    <w:rsid w:val="00F47035"/>
    <w:rsid w:val="00F473A6"/>
    <w:rsid w:val="00F4792A"/>
    <w:rsid w:val="00F50C2E"/>
    <w:rsid w:val="00F511AD"/>
    <w:rsid w:val="00F5143C"/>
    <w:rsid w:val="00F515EE"/>
    <w:rsid w:val="00F516AD"/>
    <w:rsid w:val="00F519EE"/>
    <w:rsid w:val="00F51AC3"/>
    <w:rsid w:val="00F5252C"/>
    <w:rsid w:val="00F52820"/>
    <w:rsid w:val="00F52A3E"/>
    <w:rsid w:val="00F52E9F"/>
    <w:rsid w:val="00F53D70"/>
    <w:rsid w:val="00F53ECF"/>
    <w:rsid w:val="00F53F65"/>
    <w:rsid w:val="00F5497B"/>
    <w:rsid w:val="00F54D66"/>
    <w:rsid w:val="00F56786"/>
    <w:rsid w:val="00F56E7D"/>
    <w:rsid w:val="00F57385"/>
    <w:rsid w:val="00F60489"/>
    <w:rsid w:val="00F607D8"/>
    <w:rsid w:val="00F611BC"/>
    <w:rsid w:val="00F61A3A"/>
    <w:rsid w:val="00F623F2"/>
    <w:rsid w:val="00F6299B"/>
    <w:rsid w:val="00F63765"/>
    <w:rsid w:val="00F639CE"/>
    <w:rsid w:val="00F63D49"/>
    <w:rsid w:val="00F64419"/>
    <w:rsid w:val="00F649CE"/>
    <w:rsid w:val="00F65026"/>
    <w:rsid w:val="00F653AC"/>
    <w:rsid w:val="00F65B42"/>
    <w:rsid w:val="00F6640F"/>
    <w:rsid w:val="00F66B08"/>
    <w:rsid w:val="00F66C2E"/>
    <w:rsid w:val="00F67AC9"/>
    <w:rsid w:val="00F67ACB"/>
    <w:rsid w:val="00F7030C"/>
    <w:rsid w:val="00F70389"/>
    <w:rsid w:val="00F70770"/>
    <w:rsid w:val="00F7145D"/>
    <w:rsid w:val="00F71FEF"/>
    <w:rsid w:val="00F73692"/>
    <w:rsid w:val="00F73ABE"/>
    <w:rsid w:val="00F74045"/>
    <w:rsid w:val="00F74394"/>
    <w:rsid w:val="00F74431"/>
    <w:rsid w:val="00F74BE3"/>
    <w:rsid w:val="00F75151"/>
    <w:rsid w:val="00F7575E"/>
    <w:rsid w:val="00F75D65"/>
    <w:rsid w:val="00F766A9"/>
    <w:rsid w:val="00F76BBB"/>
    <w:rsid w:val="00F777C0"/>
    <w:rsid w:val="00F77849"/>
    <w:rsid w:val="00F779EA"/>
    <w:rsid w:val="00F77BBB"/>
    <w:rsid w:val="00F77C9A"/>
    <w:rsid w:val="00F77E5B"/>
    <w:rsid w:val="00F8047C"/>
    <w:rsid w:val="00F80BE9"/>
    <w:rsid w:val="00F80FEA"/>
    <w:rsid w:val="00F811C2"/>
    <w:rsid w:val="00F8162F"/>
    <w:rsid w:val="00F81712"/>
    <w:rsid w:val="00F81B8F"/>
    <w:rsid w:val="00F81C46"/>
    <w:rsid w:val="00F81DD9"/>
    <w:rsid w:val="00F81E7C"/>
    <w:rsid w:val="00F82DE5"/>
    <w:rsid w:val="00F83018"/>
    <w:rsid w:val="00F835DA"/>
    <w:rsid w:val="00F83A2B"/>
    <w:rsid w:val="00F840CE"/>
    <w:rsid w:val="00F841B0"/>
    <w:rsid w:val="00F84343"/>
    <w:rsid w:val="00F848E9"/>
    <w:rsid w:val="00F84EB1"/>
    <w:rsid w:val="00F8504E"/>
    <w:rsid w:val="00F8527A"/>
    <w:rsid w:val="00F858E3"/>
    <w:rsid w:val="00F859CA"/>
    <w:rsid w:val="00F85E8D"/>
    <w:rsid w:val="00F8681B"/>
    <w:rsid w:val="00F8733A"/>
    <w:rsid w:val="00F873DA"/>
    <w:rsid w:val="00F8757A"/>
    <w:rsid w:val="00F90F93"/>
    <w:rsid w:val="00F91A96"/>
    <w:rsid w:val="00F91AB0"/>
    <w:rsid w:val="00F91C55"/>
    <w:rsid w:val="00F92293"/>
    <w:rsid w:val="00F9271D"/>
    <w:rsid w:val="00F927DE"/>
    <w:rsid w:val="00F92E74"/>
    <w:rsid w:val="00F937F1"/>
    <w:rsid w:val="00F93CF9"/>
    <w:rsid w:val="00F93F54"/>
    <w:rsid w:val="00F94AF1"/>
    <w:rsid w:val="00F94C71"/>
    <w:rsid w:val="00F95117"/>
    <w:rsid w:val="00F9544B"/>
    <w:rsid w:val="00F960EE"/>
    <w:rsid w:val="00F964D6"/>
    <w:rsid w:val="00F969A9"/>
    <w:rsid w:val="00F9735C"/>
    <w:rsid w:val="00F97BC6"/>
    <w:rsid w:val="00FA0003"/>
    <w:rsid w:val="00FA0611"/>
    <w:rsid w:val="00FA154F"/>
    <w:rsid w:val="00FA307F"/>
    <w:rsid w:val="00FA3387"/>
    <w:rsid w:val="00FA378E"/>
    <w:rsid w:val="00FA3CF5"/>
    <w:rsid w:val="00FA4AD1"/>
    <w:rsid w:val="00FA4E6E"/>
    <w:rsid w:val="00FA51DE"/>
    <w:rsid w:val="00FA5B05"/>
    <w:rsid w:val="00FA6E70"/>
    <w:rsid w:val="00FA7068"/>
    <w:rsid w:val="00FA72C8"/>
    <w:rsid w:val="00FA7371"/>
    <w:rsid w:val="00FA74FD"/>
    <w:rsid w:val="00FA7C37"/>
    <w:rsid w:val="00FB012C"/>
    <w:rsid w:val="00FB0218"/>
    <w:rsid w:val="00FB06DD"/>
    <w:rsid w:val="00FB0A0C"/>
    <w:rsid w:val="00FB19C2"/>
    <w:rsid w:val="00FB1AB3"/>
    <w:rsid w:val="00FB1B44"/>
    <w:rsid w:val="00FB2249"/>
    <w:rsid w:val="00FB246A"/>
    <w:rsid w:val="00FB255B"/>
    <w:rsid w:val="00FB2CB9"/>
    <w:rsid w:val="00FB2F07"/>
    <w:rsid w:val="00FB31B6"/>
    <w:rsid w:val="00FB39DA"/>
    <w:rsid w:val="00FB3A91"/>
    <w:rsid w:val="00FB3AA8"/>
    <w:rsid w:val="00FB4BEB"/>
    <w:rsid w:val="00FB525D"/>
    <w:rsid w:val="00FB5988"/>
    <w:rsid w:val="00FB6E6C"/>
    <w:rsid w:val="00FB6F9B"/>
    <w:rsid w:val="00FB7367"/>
    <w:rsid w:val="00FC0154"/>
    <w:rsid w:val="00FC075E"/>
    <w:rsid w:val="00FC08C6"/>
    <w:rsid w:val="00FC12A1"/>
    <w:rsid w:val="00FC16C6"/>
    <w:rsid w:val="00FC3091"/>
    <w:rsid w:val="00FC36F5"/>
    <w:rsid w:val="00FC37B2"/>
    <w:rsid w:val="00FC3CC2"/>
    <w:rsid w:val="00FC4402"/>
    <w:rsid w:val="00FC4416"/>
    <w:rsid w:val="00FC490F"/>
    <w:rsid w:val="00FC4DD9"/>
    <w:rsid w:val="00FC5970"/>
    <w:rsid w:val="00FC633E"/>
    <w:rsid w:val="00FD0046"/>
    <w:rsid w:val="00FD034A"/>
    <w:rsid w:val="00FD060C"/>
    <w:rsid w:val="00FD0C71"/>
    <w:rsid w:val="00FD21EA"/>
    <w:rsid w:val="00FD224A"/>
    <w:rsid w:val="00FD2439"/>
    <w:rsid w:val="00FD26E7"/>
    <w:rsid w:val="00FD2798"/>
    <w:rsid w:val="00FD2988"/>
    <w:rsid w:val="00FD2BCC"/>
    <w:rsid w:val="00FD44D1"/>
    <w:rsid w:val="00FD4C7F"/>
    <w:rsid w:val="00FD5024"/>
    <w:rsid w:val="00FD5FBA"/>
    <w:rsid w:val="00FD6A5E"/>
    <w:rsid w:val="00FD6C57"/>
    <w:rsid w:val="00FD70DC"/>
    <w:rsid w:val="00FE00E1"/>
    <w:rsid w:val="00FE0C38"/>
    <w:rsid w:val="00FE1E9F"/>
    <w:rsid w:val="00FE2807"/>
    <w:rsid w:val="00FE2D4B"/>
    <w:rsid w:val="00FE3185"/>
    <w:rsid w:val="00FE348B"/>
    <w:rsid w:val="00FE42C5"/>
    <w:rsid w:val="00FE4621"/>
    <w:rsid w:val="00FE503C"/>
    <w:rsid w:val="00FE586F"/>
    <w:rsid w:val="00FE5CC1"/>
    <w:rsid w:val="00FE5CDB"/>
    <w:rsid w:val="00FE62E5"/>
    <w:rsid w:val="00FE76FA"/>
    <w:rsid w:val="00FE78B4"/>
    <w:rsid w:val="00FE7F6F"/>
    <w:rsid w:val="00FF018A"/>
    <w:rsid w:val="00FF01F5"/>
    <w:rsid w:val="00FF1228"/>
    <w:rsid w:val="00FF12DB"/>
    <w:rsid w:val="00FF1633"/>
    <w:rsid w:val="00FF1993"/>
    <w:rsid w:val="00FF1FAA"/>
    <w:rsid w:val="00FF2882"/>
    <w:rsid w:val="00FF2E2B"/>
    <w:rsid w:val="00FF3416"/>
    <w:rsid w:val="00FF385A"/>
    <w:rsid w:val="00FF396D"/>
    <w:rsid w:val="00FF3DE2"/>
    <w:rsid w:val="00FF4938"/>
    <w:rsid w:val="00FF4BE2"/>
    <w:rsid w:val="00FF5DE3"/>
    <w:rsid w:val="00FF7048"/>
    <w:rsid w:val="00FF799D"/>
    <w:rsid w:val="00FF7B8F"/>
    <w:rsid w:val="00FF7D2F"/>
    <w:rsid w:val="016BA542"/>
    <w:rsid w:val="02A93216"/>
    <w:rsid w:val="0C498695"/>
    <w:rsid w:val="0CCA97C4"/>
    <w:rsid w:val="10B0DD33"/>
    <w:rsid w:val="13367B72"/>
    <w:rsid w:val="1691D7F3"/>
    <w:rsid w:val="19D67898"/>
    <w:rsid w:val="1D678B73"/>
    <w:rsid w:val="1DF98282"/>
    <w:rsid w:val="26485459"/>
    <w:rsid w:val="26CBA25F"/>
    <w:rsid w:val="2A16B319"/>
    <w:rsid w:val="2A65E374"/>
    <w:rsid w:val="2AFE1A81"/>
    <w:rsid w:val="2BB49F09"/>
    <w:rsid w:val="2BBE5E82"/>
    <w:rsid w:val="2DD78FF9"/>
    <w:rsid w:val="2F5FD459"/>
    <w:rsid w:val="2FD5B8AF"/>
    <w:rsid w:val="354A094F"/>
    <w:rsid w:val="395FBADC"/>
    <w:rsid w:val="3A7BA188"/>
    <w:rsid w:val="3D1C305C"/>
    <w:rsid w:val="3FF53E49"/>
    <w:rsid w:val="402CD8EB"/>
    <w:rsid w:val="457DD4ED"/>
    <w:rsid w:val="464B9AE7"/>
    <w:rsid w:val="474B0C32"/>
    <w:rsid w:val="4A78AC8F"/>
    <w:rsid w:val="5041364D"/>
    <w:rsid w:val="51614F00"/>
    <w:rsid w:val="53FBC2B3"/>
    <w:rsid w:val="57928DF1"/>
    <w:rsid w:val="5F5F9953"/>
    <w:rsid w:val="61F3033A"/>
    <w:rsid w:val="654B2AE1"/>
    <w:rsid w:val="68D9B1B4"/>
    <w:rsid w:val="6C6601D1"/>
    <w:rsid w:val="6E3BEA22"/>
    <w:rsid w:val="6FB70D93"/>
    <w:rsid w:val="7170962B"/>
    <w:rsid w:val="732A7F34"/>
    <w:rsid w:val="75016579"/>
    <w:rsid w:val="783D33DD"/>
    <w:rsid w:val="783D4EC4"/>
    <w:rsid w:val="7AB3E24B"/>
    <w:rsid w:val="7BCC5459"/>
    <w:rsid w:val="7D5C4B74"/>
    <w:rsid w:val="7F5F556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A36B9E"/>
  <w15:docId w15:val="{CE27FE2C-F986-4C31-8583-2489BF03D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2F3B"/>
    <w:pPr>
      <w:spacing w:after="160" w:line="259" w:lineRule="auto"/>
    </w:pPr>
  </w:style>
  <w:style w:type="paragraph" w:styleId="Heading1">
    <w:name w:val="heading 1"/>
    <w:basedOn w:val="Normal"/>
    <w:next w:val="Normal"/>
    <w:link w:val="Heading1Char"/>
    <w:uiPriority w:val="9"/>
    <w:qFormat/>
    <w:rsid w:val="000745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7452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7452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771EC"/>
    <w:rPr>
      <w:sz w:val="16"/>
      <w:szCs w:val="16"/>
    </w:rPr>
  </w:style>
  <w:style w:type="character" w:customStyle="1" w:styleId="CommentTextChar">
    <w:name w:val="Comment Text Char"/>
    <w:basedOn w:val="DefaultParagraphFont"/>
    <w:link w:val="CommentText"/>
    <w:uiPriority w:val="99"/>
    <w:semiHidden/>
    <w:qFormat/>
    <w:rsid w:val="005771EC"/>
    <w:rPr>
      <w:sz w:val="20"/>
      <w:szCs w:val="20"/>
    </w:rPr>
  </w:style>
  <w:style w:type="character" w:customStyle="1" w:styleId="CommentSubjectChar">
    <w:name w:val="Comment Subject Char"/>
    <w:basedOn w:val="CommentTextChar"/>
    <w:link w:val="CommentSubject"/>
    <w:uiPriority w:val="99"/>
    <w:semiHidden/>
    <w:qFormat/>
    <w:rsid w:val="005771EC"/>
    <w:rPr>
      <w:b/>
      <w:bCs/>
      <w:sz w:val="20"/>
      <w:szCs w:val="20"/>
    </w:rPr>
  </w:style>
  <w:style w:type="character" w:customStyle="1" w:styleId="BalloonTextChar">
    <w:name w:val="Balloon Text Char"/>
    <w:basedOn w:val="DefaultParagraphFont"/>
    <w:link w:val="BalloonText"/>
    <w:uiPriority w:val="99"/>
    <w:semiHidden/>
    <w:qFormat/>
    <w:rsid w:val="005771EC"/>
    <w:rPr>
      <w:rFonts w:ascii="Segoe UI" w:hAnsi="Segoe UI" w:cs="Segoe UI"/>
      <w:sz w:val="18"/>
      <w:szCs w:val="18"/>
    </w:rPr>
  </w:style>
  <w:style w:type="character" w:customStyle="1" w:styleId="pl-k">
    <w:name w:val="pl-k"/>
    <w:basedOn w:val="DefaultParagraphFont"/>
    <w:rsid w:val="008D394D"/>
  </w:style>
  <w:style w:type="character" w:customStyle="1" w:styleId="pl-c1">
    <w:name w:val="pl-c1"/>
    <w:basedOn w:val="DefaultParagraphFont"/>
    <w:rsid w:val="008D394D"/>
  </w:style>
  <w:style w:type="character" w:customStyle="1" w:styleId="Heading1Char">
    <w:name w:val="Heading 1 Char"/>
    <w:basedOn w:val="DefaultParagraphFont"/>
    <w:link w:val="Heading1"/>
    <w:uiPriority w:val="9"/>
    <w:qFormat/>
    <w:rsid w:val="000745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qFormat/>
    <w:rsid w:val="0007452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07452D"/>
    <w:rPr>
      <w:rFonts w:asciiTheme="majorHAnsi" w:eastAsiaTheme="majorEastAsia" w:hAnsiTheme="majorHAnsi" w:cstheme="majorBidi"/>
      <w:color w:val="1F3763" w:themeColor="accent1" w:themeShade="7F"/>
      <w:sz w:val="24"/>
      <w:szCs w:val="24"/>
    </w:rPr>
  </w:style>
  <w:style w:type="character" w:customStyle="1" w:styleId="InternetLink">
    <w:name w:val="Internet Link"/>
    <w:basedOn w:val="DefaultParagraphFont"/>
    <w:uiPriority w:val="99"/>
    <w:unhideWhenUsed/>
    <w:rsid w:val="003E4C10"/>
    <w:rPr>
      <w:color w:val="0563C1" w:themeColor="hyperlink"/>
      <w:u w:val="single"/>
    </w:rPr>
  </w:style>
  <w:style w:type="character" w:customStyle="1" w:styleId="HeaderChar">
    <w:name w:val="Header Char"/>
    <w:basedOn w:val="DefaultParagraphFont"/>
    <w:link w:val="Header"/>
    <w:uiPriority w:val="99"/>
    <w:qFormat/>
    <w:rsid w:val="007A65C4"/>
  </w:style>
  <w:style w:type="character" w:customStyle="1" w:styleId="FooterChar">
    <w:name w:val="Footer Char"/>
    <w:basedOn w:val="DefaultParagraphFont"/>
    <w:link w:val="Footer"/>
    <w:uiPriority w:val="99"/>
    <w:qFormat/>
    <w:rsid w:val="007A65C4"/>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customStyle="1" w:styleId="Default">
    <w:name w:val="Default"/>
    <w:rsid w:val="00E24632"/>
    <w:pPr>
      <w:autoSpaceDE w:val="0"/>
      <w:autoSpaceDN w:val="0"/>
      <w:adjustRightInd w:val="0"/>
    </w:pPr>
    <w:rPr>
      <w:rFonts w:ascii="Symbol" w:hAnsi="Symbol" w:cs="Symbol"/>
      <w:color w:val="000000"/>
      <w:sz w:val="24"/>
      <w:szCs w:val="24"/>
    </w:rPr>
  </w:style>
  <w:style w:type="paragraph" w:styleId="CommentText">
    <w:name w:val="annotation text"/>
    <w:basedOn w:val="Normal"/>
    <w:link w:val="CommentTextChar"/>
    <w:uiPriority w:val="99"/>
    <w:semiHidden/>
    <w:unhideWhenUsed/>
    <w:rsid w:val="005771EC"/>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sid w:val="005771EC"/>
    <w:rPr>
      <w:b/>
      <w:bCs/>
    </w:rPr>
  </w:style>
  <w:style w:type="paragraph" w:styleId="BalloonText">
    <w:name w:val="Balloon Text"/>
    <w:basedOn w:val="Normal"/>
    <w:link w:val="BalloonTextChar"/>
    <w:uiPriority w:val="99"/>
    <w:semiHidden/>
    <w:unhideWhenUsed/>
    <w:rsid w:val="005771EC"/>
    <w:pPr>
      <w:spacing w:after="0" w:line="240" w:lineRule="auto"/>
    </w:pPr>
    <w:rPr>
      <w:rFonts w:ascii="Segoe UI" w:hAnsi="Segoe UI" w:cs="Segoe UI"/>
      <w:sz w:val="18"/>
      <w:szCs w:val="18"/>
    </w:rPr>
  </w:style>
  <w:style w:type="paragraph" w:styleId="TOCHeading">
    <w:name w:val="TOC Heading"/>
    <w:basedOn w:val="Heading1"/>
    <w:next w:val="Normal"/>
    <w:uiPriority w:val="39"/>
    <w:unhideWhenUsed/>
    <w:qFormat/>
    <w:rsid w:val="003E4C10"/>
    <w:pPr>
      <w:outlineLvl w:val="9"/>
    </w:pPr>
    <w:rPr>
      <w:lang w:val="en-US"/>
    </w:rPr>
  </w:style>
  <w:style w:type="paragraph" w:styleId="TOC1">
    <w:name w:val="toc 1"/>
    <w:basedOn w:val="Normal"/>
    <w:next w:val="Normal"/>
    <w:autoRedefine/>
    <w:uiPriority w:val="39"/>
    <w:unhideWhenUsed/>
    <w:rsid w:val="003E4C10"/>
    <w:pPr>
      <w:spacing w:after="100"/>
    </w:pPr>
  </w:style>
  <w:style w:type="paragraph" w:styleId="TOC2">
    <w:name w:val="toc 2"/>
    <w:basedOn w:val="Normal"/>
    <w:next w:val="Normal"/>
    <w:autoRedefine/>
    <w:uiPriority w:val="39"/>
    <w:unhideWhenUsed/>
    <w:rsid w:val="003E4C10"/>
    <w:pPr>
      <w:spacing w:after="100"/>
      <w:ind w:left="220"/>
    </w:pPr>
  </w:style>
  <w:style w:type="paragraph" w:styleId="TOC3">
    <w:name w:val="toc 3"/>
    <w:basedOn w:val="Normal"/>
    <w:next w:val="Normal"/>
    <w:autoRedefine/>
    <w:uiPriority w:val="39"/>
    <w:unhideWhenUsed/>
    <w:rsid w:val="003E4C10"/>
    <w:pPr>
      <w:spacing w:after="100"/>
      <w:ind w:left="440"/>
    </w:pPr>
  </w:style>
  <w:style w:type="paragraph" w:styleId="ListParagraph">
    <w:name w:val="List Paragraph"/>
    <w:basedOn w:val="Normal"/>
    <w:uiPriority w:val="34"/>
    <w:qFormat/>
    <w:rsid w:val="00C63B54"/>
    <w:pPr>
      <w:ind w:left="720"/>
      <w:contextualSpacing/>
    </w:pPr>
  </w:style>
  <w:style w:type="paragraph" w:styleId="NoSpacing">
    <w:name w:val="No Spacing"/>
    <w:uiPriority w:val="1"/>
    <w:qFormat/>
    <w:rsid w:val="00AF07F8"/>
    <w:rPr>
      <w:rFonts w:ascii="Arial" w:hAnsi="Arial"/>
    </w:rPr>
  </w:style>
  <w:style w:type="paragraph" w:styleId="Header">
    <w:name w:val="header"/>
    <w:basedOn w:val="Normal"/>
    <w:link w:val="HeaderChar"/>
    <w:uiPriority w:val="99"/>
    <w:unhideWhenUsed/>
    <w:rsid w:val="007A65C4"/>
    <w:pPr>
      <w:tabs>
        <w:tab w:val="center" w:pos="4513"/>
        <w:tab w:val="right" w:pos="9026"/>
      </w:tabs>
      <w:spacing w:after="0" w:line="240" w:lineRule="auto"/>
    </w:pPr>
  </w:style>
  <w:style w:type="paragraph" w:styleId="Footer">
    <w:name w:val="footer"/>
    <w:basedOn w:val="Normal"/>
    <w:link w:val="FooterChar"/>
    <w:uiPriority w:val="99"/>
    <w:unhideWhenUsed/>
    <w:rsid w:val="007A65C4"/>
    <w:pPr>
      <w:tabs>
        <w:tab w:val="center" w:pos="4513"/>
        <w:tab w:val="right" w:pos="9026"/>
      </w:tabs>
      <w:spacing w:after="0" w:line="240" w:lineRule="auto"/>
    </w:pPr>
  </w:style>
  <w:style w:type="paragraph" w:customStyle="1" w:styleId="FrameContents">
    <w:name w:val="Frame Contents"/>
    <w:basedOn w:val="Normal"/>
    <w:qFormat/>
  </w:style>
  <w:style w:type="table" w:styleId="TableGrid">
    <w:name w:val="Table Grid"/>
    <w:basedOn w:val="TableNormal"/>
    <w:uiPriority w:val="39"/>
    <w:rsid w:val="00E60C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33744"/>
    <w:rPr>
      <w:color w:val="0563C1" w:themeColor="hyperlink"/>
      <w:u w:val="single"/>
    </w:rPr>
  </w:style>
  <w:style w:type="paragraph" w:styleId="Revision">
    <w:name w:val="Revision"/>
    <w:hidden/>
    <w:uiPriority w:val="99"/>
    <w:semiHidden/>
    <w:rsid w:val="003337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jpg"/><Relationship Id="rId47" Type="http://schemas.openxmlformats.org/officeDocument/2006/relationships/image" Target="media/image37.jpg"/><Relationship Id="rId63" Type="http://schemas.openxmlformats.org/officeDocument/2006/relationships/image" Target="media/image53.jpeg"/><Relationship Id="rId68" Type="http://schemas.openxmlformats.org/officeDocument/2006/relationships/image" Target="media/image58.jpe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theme" Target="theme/theme1.xml"/><Relationship Id="rId16" Type="http://schemas.openxmlformats.org/officeDocument/2006/relationships/image" Target="media/image6.jpeg"/><Relationship Id="rId107" Type="http://schemas.openxmlformats.org/officeDocument/2006/relationships/image" Target="media/image94.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jpeg"/><Relationship Id="rId58" Type="http://schemas.openxmlformats.org/officeDocument/2006/relationships/image" Target="media/image48.jpeg"/><Relationship Id="rId74" Type="http://schemas.openxmlformats.org/officeDocument/2006/relationships/image" Target="media/image64.png"/><Relationship Id="rId102" Type="http://schemas.openxmlformats.org/officeDocument/2006/relationships/image" Target="media/image89.png"/><Relationship Id="rId5" Type="http://schemas.openxmlformats.org/officeDocument/2006/relationships/numbering" Target="numbering.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jpg"/><Relationship Id="rId48" Type="http://schemas.openxmlformats.org/officeDocument/2006/relationships/image" Target="media/image38.jpg"/><Relationship Id="rId64" Type="http://schemas.openxmlformats.org/officeDocument/2006/relationships/image" Target="media/image54.jpeg"/><Relationship Id="rId69" Type="http://schemas.openxmlformats.org/officeDocument/2006/relationships/image" Target="media/image59.jpeg"/><Relationship Id="rId80" Type="http://schemas.openxmlformats.org/officeDocument/2006/relationships/image" Target="media/image670.png"/><Relationship Id="rId85" Type="http://schemas.openxmlformats.org/officeDocument/2006/relationships/image" Target="media/image72.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jpeg"/><Relationship Id="rId103" Type="http://schemas.openxmlformats.org/officeDocument/2006/relationships/image" Target="media/image90.png"/><Relationship Id="rId108" Type="http://schemas.openxmlformats.org/officeDocument/2006/relationships/image" Target="media/image95.png"/><Relationship Id="rId54" Type="http://schemas.openxmlformats.org/officeDocument/2006/relationships/image" Target="media/image44.jpeg"/><Relationship Id="rId70" Type="http://schemas.openxmlformats.org/officeDocument/2006/relationships/image" Target="media/image60.jpeg"/><Relationship Id="rId75" Type="http://schemas.openxmlformats.org/officeDocument/2006/relationships/image" Target="media/image65.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image" Target="media/image47.jpeg"/><Relationship Id="rId106" Type="http://schemas.openxmlformats.org/officeDocument/2006/relationships/image" Target="media/image93.png"/><Relationship Id="rId10" Type="http://schemas.openxmlformats.org/officeDocument/2006/relationships/endnotes" Target="endnotes.xml"/><Relationship Id="rId31" Type="http://schemas.openxmlformats.org/officeDocument/2006/relationships/image" Target="media/image21.png"/><Relationship Id="rId44" Type="http://schemas.openxmlformats.org/officeDocument/2006/relationships/image" Target="media/image34.jpg"/><Relationship Id="rId52" Type="http://schemas.openxmlformats.org/officeDocument/2006/relationships/image" Target="media/image42.jpeg"/><Relationship Id="rId60" Type="http://schemas.openxmlformats.org/officeDocument/2006/relationships/image" Target="media/image50.jpeg"/><Relationship Id="rId65" Type="http://schemas.openxmlformats.org/officeDocument/2006/relationships/image" Target="media/image55.jpe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680.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jpg"/><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6.png"/><Relationship Id="rId34" Type="http://schemas.openxmlformats.org/officeDocument/2006/relationships/image" Target="media/image24.png"/><Relationship Id="rId50" Type="http://schemas.openxmlformats.org/officeDocument/2006/relationships/image" Target="media/image40.jpeg"/><Relationship Id="rId55" Type="http://schemas.openxmlformats.org/officeDocument/2006/relationships/image" Target="media/image45.jpeg"/><Relationship Id="rId76" Type="http://schemas.openxmlformats.org/officeDocument/2006/relationships/image" Target="media/image66.png"/><Relationship Id="rId97" Type="http://schemas.openxmlformats.org/officeDocument/2006/relationships/image" Target="media/image84.png"/><Relationship Id="rId104" Type="http://schemas.openxmlformats.org/officeDocument/2006/relationships/image" Target="media/image91.png"/><Relationship Id="rId7" Type="http://schemas.openxmlformats.org/officeDocument/2006/relationships/settings" Target="settings.xml"/><Relationship Id="rId71" Type="http://schemas.openxmlformats.org/officeDocument/2006/relationships/image" Target="media/image61.jpeg"/><Relationship Id="rId92" Type="http://schemas.openxmlformats.org/officeDocument/2006/relationships/image" Target="media/image79.png"/><Relationship Id="rId2" Type="http://schemas.openxmlformats.org/officeDocument/2006/relationships/customXml" Target="../customXml/item2.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jpg"/><Relationship Id="rId66" Type="http://schemas.openxmlformats.org/officeDocument/2006/relationships/image" Target="media/image56.jpeg"/><Relationship Id="rId87" Type="http://schemas.openxmlformats.org/officeDocument/2006/relationships/image" Target="media/image74.png"/><Relationship Id="rId110" Type="http://schemas.openxmlformats.org/officeDocument/2006/relationships/image" Target="media/image97.png"/><Relationship Id="rId61" Type="http://schemas.openxmlformats.org/officeDocument/2006/relationships/image" Target="media/image51.jpeg"/><Relationship Id="rId82" Type="http://schemas.openxmlformats.org/officeDocument/2006/relationships/image" Target="media/image69.png"/><Relationship Id="rId19" Type="http://schemas.openxmlformats.org/officeDocument/2006/relationships/image" Target="media/image9.png"/><Relationship Id="rId14" Type="http://schemas.openxmlformats.org/officeDocument/2006/relationships/image" Target="media/image4.jpe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jpeg"/><Relationship Id="rId77" Type="http://schemas.openxmlformats.org/officeDocument/2006/relationships/image" Target="media/image67.png"/><Relationship Id="rId100" Type="http://schemas.openxmlformats.org/officeDocument/2006/relationships/image" Target="media/image87.png"/><Relationship Id="rId105" Type="http://schemas.openxmlformats.org/officeDocument/2006/relationships/image" Target="media/image92.png"/><Relationship Id="rId8" Type="http://schemas.openxmlformats.org/officeDocument/2006/relationships/webSettings" Target="webSettings.xml"/><Relationship Id="rId51" Type="http://schemas.openxmlformats.org/officeDocument/2006/relationships/image" Target="media/image41.jpeg"/><Relationship Id="rId72" Type="http://schemas.openxmlformats.org/officeDocument/2006/relationships/image" Target="media/image62.jpeg"/><Relationship Id="rId93" Type="http://schemas.openxmlformats.org/officeDocument/2006/relationships/image" Target="media/image80.png"/><Relationship Id="rId98" Type="http://schemas.openxmlformats.org/officeDocument/2006/relationships/image" Target="media/image85.png"/><Relationship Id="rId3" Type="http://schemas.openxmlformats.org/officeDocument/2006/relationships/customXml" Target="../customXml/item3.xml"/><Relationship Id="rId25" Type="http://schemas.openxmlformats.org/officeDocument/2006/relationships/image" Target="media/image15.png"/><Relationship Id="rId46" Type="http://schemas.openxmlformats.org/officeDocument/2006/relationships/image" Target="media/image36.jpg"/><Relationship Id="rId67" Type="http://schemas.openxmlformats.org/officeDocument/2006/relationships/image" Target="media/image57.jpeg"/><Relationship Id="rId20" Type="http://schemas.openxmlformats.org/officeDocument/2006/relationships/image" Target="media/image10.png"/><Relationship Id="rId41" Type="http://schemas.openxmlformats.org/officeDocument/2006/relationships/image" Target="media/image31.jpg"/><Relationship Id="rId62" Type="http://schemas.openxmlformats.org/officeDocument/2006/relationships/image" Target="media/image52.jpe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93524EAF67B0A42BAC0017202052094" ma:contentTypeVersion="7" ma:contentTypeDescription="Create a new document." ma:contentTypeScope="" ma:versionID="1b822ce48177966357a3d0535dcbcc72">
  <xsd:schema xmlns:xsd="http://www.w3.org/2001/XMLSchema" xmlns:xs="http://www.w3.org/2001/XMLSchema" xmlns:p="http://schemas.microsoft.com/office/2006/metadata/properties" xmlns:ns3="72547d64-87b3-48ac-ac39-bbcd68f94795" targetNamespace="http://schemas.microsoft.com/office/2006/metadata/properties" ma:root="true" ma:fieldsID="a9474bdfd9ef4ff8c57f8a06efd43fa5" ns3:_="">
    <xsd:import namespace="72547d64-87b3-48ac-ac39-bbcd68f9479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2547d64-87b3-48ac-ac39-bbcd68f9479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C7E129-7F8C-4E20-B049-4DCDCACB13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2547d64-87b3-48ac-ac39-bbcd68f9479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242B37F-B463-4295-BEA7-2EFA800A0B8C}">
  <ds:schemaRefs>
    <ds:schemaRef ds:uri="http://schemas.microsoft.com/sharepoint/v3/contenttype/forms"/>
  </ds:schemaRefs>
</ds:datastoreItem>
</file>

<file path=customXml/itemProps3.xml><?xml version="1.0" encoding="utf-8"?>
<ds:datastoreItem xmlns:ds="http://schemas.openxmlformats.org/officeDocument/2006/customXml" ds:itemID="{C37D1571-D90D-4985-9BF1-FC546D3768F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5BF96F7-C7EB-4BC5-AC4C-AA8DDDE25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6</TotalTime>
  <Pages>44</Pages>
  <Words>28217</Words>
  <Characters>160841</Characters>
  <Application>Microsoft Office Word</Application>
  <DocSecurity>0</DocSecurity>
  <Lines>1340</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ús Cabrera Álvarez</dc:creator>
  <dc:description/>
  <cp:lastModifiedBy>Jesús Cabrera Álvarez</cp:lastModifiedBy>
  <cp:revision>387</cp:revision>
  <cp:lastPrinted>2019-08-07T17:29:00Z</cp:lastPrinted>
  <dcterms:created xsi:type="dcterms:W3CDTF">2019-04-10T10:16:00Z</dcterms:created>
  <dcterms:modified xsi:type="dcterms:W3CDTF">2019-08-07T17:49: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b42ae2ed-9a42-38df-81aa-871bdfbcb423</vt:lpwstr>
  </property>
  <property fmtid="{D5CDD505-2E9C-101B-9397-08002B2CF9AE}" pid="29" name="ScaleCrop">
    <vt:bool>false</vt:bool>
  </property>
  <property fmtid="{D5CDD505-2E9C-101B-9397-08002B2CF9AE}" pid="30" name="ShareDoc">
    <vt:bool>false</vt:bool>
  </property>
  <property fmtid="{D5CDD505-2E9C-101B-9397-08002B2CF9AE}" pid="31" name="ContentTypeId">
    <vt:lpwstr>0x010100893524EAF67B0A42BAC0017202052094</vt:lpwstr>
  </property>
</Properties>
</file>